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ACEE9" w14:textId="5414CABF" w:rsidR="00126315" w:rsidRPr="00C4659A" w:rsidRDefault="00853303" w:rsidP="00853303">
      <w:pPr>
        <w:jc w:val="center"/>
        <w:rPr>
          <w:rFonts w:ascii="Times New Roman" w:hAnsi="Times New Roman" w:cs="Times New Roman"/>
          <w:b/>
          <w:color w:val="000000" w:themeColor="text1"/>
          <w:sz w:val="20"/>
          <w:szCs w:val="20"/>
        </w:rPr>
      </w:pPr>
      <w:r w:rsidRPr="00C4659A">
        <w:rPr>
          <w:rFonts w:ascii="Times New Roman" w:hAnsi="Times New Roman" w:cs="Times New Roman"/>
          <w:b/>
          <w:noProof/>
          <w:color w:val="000000" w:themeColor="text1"/>
          <w:sz w:val="20"/>
          <w:szCs w:val="20"/>
          <w:lang w:val="en-US"/>
        </w:rPr>
        <mc:AlternateContent>
          <mc:Choice Requires="wps">
            <w:drawing>
              <wp:anchor distT="0" distB="0" distL="114300" distR="114300" simplePos="0" relativeHeight="251657216" behindDoc="1" locked="0" layoutInCell="1" allowOverlap="1" wp14:anchorId="68808B83" wp14:editId="6B61A436">
                <wp:simplePos x="0" y="0"/>
                <wp:positionH relativeFrom="page">
                  <wp:posOffset>0</wp:posOffset>
                </wp:positionH>
                <wp:positionV relativeFrom="paragraph">
                  <wp:posOffset>-1699098</wp:posOffset>
                </wp:positionV>
                <wp:extent cx="7560000" cy="11039302"/>
                <wp:effectExtent l="0" t="0" r="22225" b="10160"/>
                <wp:wrapNone/>
                <wp:docPr id="1" name="Rectangle 1"/>
                <wp:cNvGraphicFramePr/>
                <a:graphic xmlns:a="http://schemas.openxmlformats.org/drawingml/2006/main">
                  <a:graphicData uri="http://schemas.microsoft.com/office/word/2010/wordprocessingShape">
                    <wps:wsp>
                      <wps:cNvSpPr/>
                      <wps:spPr>
                        <a:xfrm>
                          <a:off x="0" y="0"/>
                          <a:ext cx="7560000" cy="11039302"/>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B891C8" id="Rectangle 1" o:spid="_x0000_s1026" style="position:absolute;margin-left:0;margin-top:-133.8pt;width:595.3pt;height:869.2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" fillcolor="#ffc000" strokecolor="#1f4d78 [1604]" strokeweight="1pt">
                <w10:wrap anchorx="page"/>
              </v:rect>
            </w:pict>
          </mc:Fallback>
        </mc:AlternateContent>
      </w:r>
      <w:r w:rsidR="00126315" w:rsidRPr="00C4659A">
        <w:rPr>
          <w:rFonts w:ascii="Times New Roman" w:hAnsi="Times New Roman" w:cs="Times New Roman"/>
          <w:b/>
          <w:color w:val="000000" w:themeColor="text1"/>
          <w:sz w:val="28"/>
          <w:szCs w:val="28"/>
        </w:rPr>
        <w:t>LAPORAN MAGANG</w:t>
      </w:r>
    </w:p>
    <w:p w14:paraId="712ACEEA" w14:textId="77777777" w:rsidR="00126315" w:rsidRPr="00C4659A" w:rsidRDefault="00126315" w:rsidP="00126315">
      <w:pPr>
        <w:jc w:val="center"/>
        <w:rPr>
          <w:rFonts w:ascii="Times New Roman" w:hAnsi="Times New Roman" w:cs="Times New Roman"/>
          <w:b/>
          <w:color w:val="000000" w:themeColor="text1"/>
          <w:sz w:val="28"/>
          <w:szCs w:val="28"/>
        </w:rPr>
      </w:pPr>
    </w:p>
    <w:p w14:paraId="0A374A27" w14:textId="77777777" w:rsidR="00D736F5" w:rsidRDefault="00D736F5" w:rsidP="00FB633A">
      <w:pPr>
        <w:spacing w:after="0" w:line="276" w:lineRule="auto"/>
        <w:jc w:val="center"/>
        <w:rPr>
          <w:rFonts w:ascii="Times New Roman" w:hAnsi="Times New Roman" w:cs="Times New Roman"/>
          <w:b/>
          <w:color w:val="000000" w:themeColor="text1"/>
          <w:sz w:val="32"/>
          <w:szCs w:val="32"/>
          <w:lang w:val="en-US"/>
        </w:rPr>
      </w:pPr>
      <w:r>
        <w:rPr>
          <w:rFonts w:ascii="Times New Roman" w:hAnsi="Times New Roman" w:cs="Times New Roman"/>
          <w:b/>
          <w:color w:val="000000" w:themeColor="text1"/>
          <w:sz w:val="32"/>
          <w:szCs w:val="32"/>
          <w:lang w:val="en-US"/>
        </w:rPr>
        <w:t xml:space="preserve">PENYUSUNAN CATATAN PIUTANG DENGAN </w:t>
      </w:r>
    </w:p>
    <w:p w14:paraId="712ACEEB" w14:textId="7F7A9FC3" w:rsidR="00126315" w:rsidRPr="00C4659A" w:rsidRDefault="00FB633A" w:rsidP="00FB633A">
      <w:pPr>
        <w:spacing w:after="0" w:line="276" w:lineRule="auto"/>
        <w:jc w:val="center"/>
        <w:rPr>
          <w:rFonts w:ascii="Times New Roman" w:hAnsi="Times New Roman" w:cs="Times New Roman"/>
          <w:b/>
          <w:color w:val="000000" w:themeColor="text1"/>
          <w:sz w:val="20"/>
          <w:szCs w:val="20"/>
          <w:lang w:val="en-US"/>
        </w:rPr>
      </w:pPr>
      <w:r w:rsidRPr="00C4659A">
        <w:rPr>
          <w:rFonts w:ascii="Times New Roman" w:hAnsi="Times New Roman" w:cs="Times New Roman"/>
          <w:b/>
          <w:color w:val="000000" w:themeColor="text1"/>
          <w:sz w:val="32"/>
          <w:szCs w:val="32"/>
          <w:lang w:val="en-US"/>
        </w:rPr>
        <w:t>MS.</w:t>
      </w:r>
      <w:r w:rsidR="00D736F5">
        <w:rPr>
          <w:rFonts w:ascii="Times New Roman" w:hAnsi="Times New Roman" w:cs="Times New Roman"/>
          <w:b/>
          <w:color w:val="000000" w:themeColor="text1"/>
          <w:sz w:val="32"/>
          <w:szCs w:val="32"/>
          <w:lang w:val="en-US"/>
        </w:rPr>
        <w:t xml:space="preserve"> </w:t>
      </w:r>
      <w:r w:rsidR="00643F39">
        <w:rPr>
          <w:rFonts w:ascii="Times New Roman" w:hAnsi="Times New Roman" w:cs="Times New Roman"/>
          <w:b/>
          <w:color w:val="000000" w:themeColor="text1"/>
          <w:sz w:val="32"/>
          <w:szCs w:val="32"/>
          <w:lang w:val="en-US"/>
        </w:rPr>
        <w:t>EXCEL</w:t>
      </w:r>
      <w:r w:rsidR="008B34EF">
        <w:rPr>
          <w:rFonts w:ascii="Times New Roman" w:hAnsi="Times New Roman" w:cs="Times New Roman"/>
          <w:b/>
          <w:color w:val="000000" w:themeColor="text1"/>
          <w:sz w:val="32"/>
          <w:szCs w:val="32"/>
          <w:lang w:val="en-US"/>
        </w:rPr>
        <w:t xml:space="preserve"> DI PT SUCI JAWA PERSADA</w:t>
      </w:r>
    </w:p>
    <w:p w14:paraId="712ACEEC" w14:textId="77777777" w:rsidR="00126315" w:rsidRPr="00C4659A" w:rsidRDefault="00126315" w:rsidP="00126315">
      <w:pPr>
        <w:jc w:val="center"/>
        <w:rPr>
          <w:rFonts w:ascii="Times New Roman" w:hAnsi="Times New Roman" w:cs="Times New Roman"/>
          <w:b/>
          <w:color w:val="000000" w:themeColor="text1"/>
          <w:sz w:val="20"/>
          <w:szCs w:val="20"/>
        </w:rPr>
      </w:pPr>
    </w:p>
    <w:p w14:paraId="712ACEED" w14:textId="5E8C3C0B" w:rsidR="00126315" w:rsidRPr="00C4659A" w:rsidRDefault="00126315" w:rsidP="00126315">
      <w:pPr>
        <w:jc w:val="center"/>
        <w:rPr>
          <w:rFonts w:ascii="Times New Roman" w:hAnsi="Times New Roman" w:cs="Times New Roman"/>
          <w:b/>
          <w:color w:val="000000" w:themeColor="text1"/>
          <w:sz w:val="20"/>
          <w:szCs w:val="20"/>
        </w:rPr>
      </w:pPr>
    </w:p>
    <w:p w14:paraId="712ACEEF" w14:textId="5B67FF16" w:rsidR="00126315" w:rsidRPr="00C4659A" w:rsidRDefault="00593C5D" w:rsidP="00593C5D">
      <w:pPr>
        <w:rPr>
          <w:rFonts w:ascii="Times New Roman" w:hAnsi="Times New Roman" w:cs="Times New Roman"/>
          <w:color w:val="000000" w:themeColor="text1"/>
          <w:sz w:val="20"/>
          <w:szCs w:val="20"/>
        </w:rPr>
      </w:pPr>
      <w:r w:rsidRPr="00C4659A">
        <w:rPr>
          <w:rFonts w:ascii="Times New Roman" w:hAnsi="Times New Roman" w:cs="Times New Roman"/>
          <w:noProof/>
          <w:color w:val="000000" w:themeColor="text1"/>
          <w:sz w:val="18"/>
          <w:szCs w:val="18"/>
          <w:lang w:val="en-US"/>
        </w:rPr>
        <w:drawing>
          <wp:anchor distT="0" distB="0" distL="114300" distR="114300" simplePos="0" relativeHeight="251656192" behindDoc="1" locked="0" layoutInCell="1" allowOverlap="1" wp14:anchorId="712ACF0A" wp14:editId="38D29607">
            <wp:simplePos x="0" y="0"/>
            <wp:positionH relativeFrom="margin">
              <wp:align>center</wp:align>
            </wp:positionH>
            <wp:positionV relativeFrom="margin">
              <wp:posOffset>1730375</wp:posOffset>
            </wp:positionV>
            <wp:extent cx="2159635" cy="2159635"/>
            <wp:effectExtent l="0" t="0" r="0" b="0"/>
            <wp:wrapSquare wrapText="bothSides"/>
            <wp:docPr id="2" name="Picture 2" descr="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U NINGSIH\Downloads\logo uisi balanc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59635" cy="21596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2ACEF0" w14:textId="3B3AD772" w:rsidR="00126315" w:rsidRPr="00C4659A" w:rsidRDefault="00126315" w:rsidP="00126315">
      <w:pPr>
        <w:jc w:val="center"/>
        <w:rPr>
          <w:rFonts w:ascii="Times New Roman" w:hAnsi="Times New Roman" w:cs="Times New Roman"/>
          <w:color w:val="000000" w:themeColor="text1"/>
          <w:sz w:val="20"/>
          <w:szCs w:val="20"/>
        </w:rPr>
      </w:pPr>
    </w:p>
    <w:p w14:paraId="712ACEF1" w14:textId="77777777" w:rsidR="00126315" w:rsidRPr="00C4659A" w:rsidRDefault="00126315" w:rsidP="00126315">
      <w:pPr>
        <w:jc w:val="center"/>
        <w:rPr>
          <w:rFonts w:ascii="Times New Roman" w:hAnsi="Times New Roman" w:cs="Times New Roman"/>
          <w:color w:val="000000" w:themeColor="text1"/>
          <w:sz w:val="20"/>
          <w:szCs w:val="20"/>
        </w:rPr>
      </w:pPr>
    </w:p>
    <w:p w14:paraId="712ACEF2" w14:textId="77777777" w:rsidR="00126315" w:rsidRPr="00C4659A" w:rsidRDefault="00126315" w:rsidP="00126315">
      <w:pPr>
        <w:jc w:val="center"/>
        <w:rPr>
          <w:rFonts w:ascii="Times New Roman" w:hAnsi="Times New Roman" w:cs="Times New Roman"/>
          <w:color w:val="000000" w:themeColor="text1"/>
          <w:sz w:val="20"/>
          <w:szCs w:val="20"/>
        </w:rPr>
      </w:pPr>
    </w:p>
    <w:p w14:paraId="712ACEF3" w14:textId="6386BC1F" w:rsidR="00126315" w:rsidRPr="00C4659A" w:rsidRDefault="00126315" w:rsidP="00126315">
      <w:pPr>
        <w:jc w:val="center"/>
        <w:rPr>
          <w:rFonts w:ascii="Times New Roman" w:hAnsi="Times New Roman" w:cs="Times New Roman"/>
          <w:color w:val="000000" w:themeColor="text1"/>
          <w:sz w:val="20"/>
          <w:szCs w:val="20"/>
        </w:rPr>
      </w:pPr>
    </w:p>
    <w:p w14:paraId="712ACEF4" w14:textId="77777777" w:rsidR="00126315" w:rsidRPr="00C4659A" w:rsidRDefault="00126315" w:rsidP="00126315">
      <w:pPr>
        <w:rPr>
          <w:rFonts w:ascii="Times New Roman" w:hAnsi="Times New Roman" w:cs="Times New Roman"/>
          <w:color w:val="000000" w:themeColor="text1"/>
          <w:sz w:val="20"/>
          <w:szCs w:val="20"/>
        </w:rPr>
      </w:pPr>
    </w:p>
    <w:p w14:paraId="712ACEF5" w14:textId="77777777" w:rsidR="004B756F" w:rsidRPr="00C4659A" w:rsidRDefault="004B756F" w:rsidP="00126315">
      <w:pPr>
        <w:jc w:val="center"/>
        <w:rPr>
          <w:rFonts w:ascii="Times New Roman" w:hAnsi="Times New Roman" w:cs="Times New Roman"/>
          <w:b/>
          <w:color w:val="000000" w:themeColor="text1"/>
          <w:sz w:val="28"/>
          <w:szCs w:val="28"/>
        </w:rPr>
      </w:pPr>
    </w:p>
    <w:p w14:paraId="712ACEF6" w14:textId="1F16CBDB" w:rsidR="004B756F" w:rsidRDefault="004B756F" w:rsidP="00126315">
      <w:pPr>
        <w:jc w:val="center"/>
        <w:rPr>
          <w:rFonts w:ascii="Times New Roman" w:hAnsi="Times New Roman" w:cs="Times New Roman"/>
          <w:b/>
          <w:color w:val="000000" w:themeColor="text1"/>
          <w:sz w:val="28"/>
          <w:szCs w:val="28"/>
        </w:rPr>
      </w:pPr>
    </w:p>
    <w:p w14:paraId="48975352" w14:textId="77777777" w:rsidR="0007610B" w:rsidRPr="00C4659A" w:rsidRDefault="0007610B" w:rsidP="00126315">
      <w:pPr>
        <w:jc w:val="center"/>
        <w:rPr>
          <w:rFonts w:ascii="Times New Roman" w:hAnsi="Times New Roman" w:cs="Times New Roman"/>
          <w:b/>
          <w:color w:val="000000" w:themeColor="text1"/>
          <w:sz w:val="28"/>
          <w:szCs w:val="28"/>
        </w:rPr>
      </w:pPr>
    </w:p>
    <w:p w14:paraId="2E632F19" w14:textId="77777777" w:rsidR="00593C5D" w:rsidRDefault="00593C5D" w:rsidP="0007610B">
      <w:pPr>
        <w:jc w:val="center"/>
        <w:rPr>
          <w:rFonts w:ascii="Times New Roman" w:hAnsi="Times New Roman" w:cs="Times New Roman"/>
          <w:b/>
          <w:color w:val="000000" w:themeColor="text1"/>
          <w:sz w:val="28"/>
          <w:szCs w:val="28"/>
        </w:rPr>
      </w:pPr>
    </w:p>
    <w:p w14:paraId="712ACEF7" w14:textId="43910B16" w:rsidR="00126315" w:rsidRPr="00C4659A" w:rsidRDefault="004B756F" w:rsidP="0007610B">
      <w:pPr>
        <w:jc w:val="center"/>
        <w:rPr>
          <w:rFonts w:ascii="Times New Roman" w:hAnsi="Times New Roman" w:cs="Times New Roman"/>
          <w:b/>
          <w:color w:val="000000" w:themeColor="text1"/>
          <w:sz w:val="28"/>
          <w:szCs w:val="28"/>
        </w:rPr>
      </w:pPr>
      <w:r w:rsidRPr="00C4659A">
        <w:rPr>
          <w:rFonts w:ascii="Times New Roman" w:hAnsi="Times New Roman" w:cs="Times New Roman"/>
          <w:b/>
          <w:color w:val="000000" w:themeColor="text1"/>
          <w:sz w:val="28"/>
          <w:szCs w:val="28"/>
        </w:rPr>
        <w:t xml:space="preserve">Disusun </w:t>
      </w:r>
      <w:r w:rsidR="00126315" w:rsidRPr="00C4659A">
        <w:rPr>
          <w:rFonts w:ascii="Times New Roman" w:hAnsi="Times New Roman" w:cs="Times New Roman"/>
          <w:b/>
          <w:color w:val="000000" w:themeColor="text1"/>
          <w:sz w:val="28"/>
          <w:szCs w:val="28"/>
        </w:rPr>
        <w:t>Oleh :</w:t>
      </w:r>
    </w:p>
    <w:p w14:paraId="712ACEF8" w14:textId="4658CF0F" w:rsidR="00126315" w:rsidRPr="00C4659A" w:rsidRDefault="00126315" w:rsidP="00126315">
      <w:pPr>
        <w:jc w:val="center"/>
        <w:rPr>
          <w:rFonts w:ascii="Times New Roman" w:hAnsi="Times New Roman" w:cs="Times New Roman"/>
          <w:b/>
          <w:color w:val="000000" w:themeColor="text1"/>
          <w:sz w:val="28"/>
          <w:szCs w:val="28"/>
        </w:rPr>
      </w:pPr>
    </w:p>
    <w:p w14:paraId="712ACEF9" w14:textId="26C2E761" w:rsidR="004B756F" w:rsidRPr="00C4659A" w:rsidRDefault="00BC383B" w:rsidP="004B756F">
      <w:pPr>
        <w:pStyle w:val="ListParagraph"/>
        <w:numPr>
          <w:ilvl w:val="0"/>
          <w:numId w:val="8"/>
        </w:numPr>
        <w:suppressAutoHyphens/>
        <w:spacing w:after="0" w:line="360" w:lineRule="auto"/>
        <w:jc w:val="center"/>
        <w:rPr>
          <w:rFonts w:ascii="Times New Roman" w:hAnsi="Times New Roman" w:cs="Times New Roman"/>
          <w:b/>
          <w:bCs/>
          <w:color w:val="000000" w:themeColor="text1"/>
          <w:sz w:val="28"/>
          <w:szCs w:val="28"/>
        </w:rPr>
      </w:pPr>
      <w:r w:rsidRPr="00C4659A">
        <w:rPr>
          <w:rFonts w:ascii="Times New Roman" w:hAnsi="Times New Roman" w:cs="Times New Roman"/>
          <w:b/>
          <w:bCs/>
          <w:color w:val="000000" w:themeColor="text1"/>
          <w:sz w:val="28"/>
          <w:szCs w:val="28"/>
          <w:lang w:val="en-US"/>
        </w:rPr>
        <w:t>MUHAMMAD ROY FAHRUDDIN</w:t>
      </w:r>
      <w:r w:rsidR="004B756F" w:rsidRPr="00C4659A">
        <w:rPr>
          <w:rFonts w:ascii="Times New Roman" w:hAnsi="Times New Roman" w:cs="Times New Roman"/>
          <w:b/>
          <w:bCs/>
          <w:color w:val="000000" w:themeColor="text1"/>
          <w:sz w:val="28"/>
          <w:szCs w:val="28"/>
        </w:rPr>
        <w:tab/>
      </w:r>
      <w:r w:rsidR="004B756F" w:rsidRPr="00C4659A">
        <w:rPr>
          <w:rFonts w:ascii="Times New Roman" w:hAnsi="Times New Roman" w:cs="Times New Roman"/>
          <w:b/>
          <w:bCs/>
          <w:color w:val="000000" w:themeColor="text1"/>
          <w:sz w:val="28"/>
          <w:szCs w:val="28"/>
        </w:rPr>
        <w:tab/>
        <w:t>(</w:t>
      </w:r>
      <w:r w:rsidRPr="00C4659A">
        <w:rPr>
          <w:rFonts w:ascii="Times New Roman" w:hAnsi="Times New Roman" w:cs="Times New Roman"/>
          <w:b/>
          <w:bCs/>
          <w:color w:val="000000" w:themeColor="text1"/>
          <w:sz w:val="28"/>
          <w:szCs w:val="28"/>
          <w:lang w:val="en-US"/>
        </w:rPr>
        <w:t>1011910060</w:t>
      </w:r>
      <w:r w:rsidR="004B756F" w:rsidRPr="00C4659A">
        <w:rPr>
          <w:rFonts w:ascii="Times New Roman" w:hAnsi="Times New Roman" w:cs="Times New Roman"/>
          <w:b/>
          <w:bCs/>
          <w:color w:val="000000" w:themeColor="text1"/>
          <w:sz w:val="28"/>
          <w:szCs w:val="28"/>
        </w:rPr>
        <w:t>)</w:t>
      </w:r>
    </w:p>
    <w:p w14:paraId="712ACEFA" w14:textId="7847F2A9" w:rsidR="004B756F" w:rsidRPr="00C4659A" w:rsidRDefault="00BC383B" w:rsidP="004B756F">
      <w:pPr>
        <w:pStyle w:val="ListParagraph"/>
        <w:numPr>
          <w:ilvl w:val="0"/>
          <w:numId w:val="8"/>
        </w:numPr>
        <w:suppressAutoHyphens/>
        <w:spacing w:after="0" w:line="360" w:lineRule="auto"/>
        <w:jc w:val="center"/>
        <w:rPr>
          <w:rFonts w:ascii="Times New Roman" w:hAnsi="Times New Roman" w:cs="Times New Roman"/>
          <w:b/>
          <w:bCs/>
          <w:color w:val="000000" w:themeColor="text1"/>
          <w:sz w:val="28"/>
          <w:szCs w:val="28"/>
        </w:rPr>
      </w:pPr>
      <w:r w:rsidRPr="00C4659A">
        <w:rPr>
          <w:rFonts w:ascii="Times New Roman" w:hAnsi="Times New Roman" w:cs="Times New Roman"/>
          <w:b/>
          <w:bCs/>
          <w:color w:val="000000" w:themeColor="text1"/>
          <w:sz w:val="28"/>
          <w:szCs w:val="28"/>
          <w:lang w:val="en-US"/>
        </w:rPr>
        <w:t>ALDILA CAESARINA</w:t>
      </w:r>
      <w:r w:rsidRPr="00C4659A">
        <w:rPr>
          <w:rFonts w:ascii="Times New Roman" w:hAnsi="Times New Roman" w:cs="Times New Roman"/>
          <w:b/>
          <w:bCs/>
          <w:color w:val="000000" w:themeColor="text1"/>
          <w:sz w:val="28"/>
          <w:szCs w:val="28"/>
          <w:lang w:val="en-US"/>
        </w:rPr>
        <w:tab/>
      </w:r>
      <w:r w:rsidRPr="00C4659A">
        <w:rPr>
          <w:rFonts w:ascii="Times New Roman" w:hAnsi="Times New Roman" w:cs="Times New Roman"/>
          <w:b/>
          <w:bCs/>
          <w:color w:val="000000" w:themeColor="text1"/>
          <w:sz w:val="28"/>
          <w:szCs w:val="28"/>
          <w:lang w:val="en-US"/>
        </w:rPr>
        <w:tab/>
      </w:r>
      <w:r w:rsidR="004B756F" w:rsidRPr="00C4659A">
        <w:rPr>
          <w:rFonts w:ascii="Times New Roman" w:hAnsi="Times New Roman" w:cs="Times New Roman"/>
          <w:b/>
          <w:bCs/>
          <w:color w:val="000000" w:themeColor="text1"/>
          <w:sz w:val="28"/>
          <w:szCs w:val="28"/>
        </w:rPr>
        <w:tab/>
      </w:r>
      <w:r w:rsidR="004B756F" w:rsidRPr="00C4659A">
        <w:rPr>
          <w:rFonts w:ascii="Times New Roman" w:hAnsi="Times New Roman" w:cs="Times New Roman"/>
          <w:b/>
          <w:bCs/>
          <w:color w:val="000000" w:themeColor="text1"/>
          <w:sz w:val="28"/>
          <w:szCs w:val="28"/>
        </w:rPr>
        <w:tab/>
        <w:t>(</w:t>
      </w:r>
      <w:r w:rsidRPr="00C4659A">
        <w:rPr>
          <w:rFonts w:ascii="Times New Roman" w:hAnsi="Times New Roman" w:cs="Times New Roman"/>
          <w:b/>
          <w:bCs/>
          <w:color w:val="000000" w:themeColor="text1"/>
          <w:sz w:val="28"/>
          <w:szCs w:val="28"/>
          <w:lang w:val="en-US"/>
        </w:rPr>
        <w:t>1011910096</w:t>
      </w:r>
      <w:r w:rsidR="004B756F" w:rsidRPr="00C4659A">
        <w:rPr>
          <w:rFonts w:ascii="Times New Roman" w:hAnsi="Times New Roman" w:cs="Times New Roman"/>
          <w:b/>
          <w:bCs/>
          <w:color w:val="000000" w:themeColor="text1"/>
          <w:sz w:val="28"/>
          <w:szCs w:val="28"/>
        </w:rPr>
        <w:t>)</w:t>
      </w:r>
    </w:p>
    <w:p w14:paraId="712ACEFB" w14:textId="77777777" w:rsidR="00126315" w:rsidRPr="00C4659A" w:rsidRDefault="00126315" w:rsidP="00126315">
      <w:pPr>
        <w:jc w:val="both"/>
        <w:rPr>
          <w:rFonts w:ascii="Times New Roman" w:hAnsi="Times New Roman" w:cs="Times New Roman"/>
          <w:color w:val="000000" w:themeColor="text1"/>
          <w:sz w:val="28"/>
          <w:szCs w:val="28"/>
        </w:rPr>
      </w:pPr>
    </w:p>
    <w:p w14:paraId="712ACEFD" w14:textId="77777777" w:rsidR="004B756F" w:rsidRPr="00C4659A" w:rsidRDefault="004B756F" w:rsidP="00126315">
      <w:pPr>
        <w:jc w:val="both"/>
        <w:rPr>
          <w:rFonts w:ascii="Times New Roman" w:hAnsi="Times New Roman" w:cs="Times New Roman"/>
          <w:color w:val="000000" w:themeColor="text1"/>
          <w:sz w:val="28"/>
          <w:szCs w:val="28"/>
        </w:rPr>
      </w:pPr>
    </w:p>
    <w:p w14:paraId="712ACEFE" w14:textId="41C656DA" w:rsidR="00126315" w:rsidRPr="00C4659A" w:rsidRDefault="00126315" w:rsidP="004B756F">
      <w:pPr>
        <w:jc w:val="center"/>
        <w:rPr>
          <w:rFonts w:ascii="Times New Roman" w:hAnsi="Times New Roman" w:cs="Times New Roman"/>
          <w:b/>
          <w:color w:val="000000" w:themeColor="text1"/>
          <w:sz w:val="28"/>
          <w:szCs w:val="28"/>
          <w:lang w:val="en-US"/>
        </w:rPr>
      </w:pPr>
      <w:r w:rsidRPr="00C4659A">
        <w:rPr>
          <w:rFonts w:ascii="Times New Roman" w:hAnsi="Times New Roman" w:cs="Times New Roman"/>
          <w:b/>
          <w:color w:val="000000" w:themeColor="text1"/>
          <w:sz w:val="28"/>
          <w:szCs w:val="28"/>
        </w:rPr>
        <w:t xml:space="preserve">PROGRAM STUDI </w:t>
      </w:r>
      <w:r w:rsidR="00BC383B" w:rsidRPr="00C4659A">
        <w:rPr>
          <w:rFonts w:ascii="Times New Roman" w:hAnsi="Times New Roman" w:cs="Times New Roman"/>
          <w:b/>
          <w:color w:val="000000" w:themeColor="text1"/>
          <w:sz w:val="28"/>
          <w:szCs w:val="28"/>
          <w:lang w:val="en-US"/>
        </w:rPr>
        <w:t>MANAJEMEN</w:t>
      </w:r>
    </w:p>
    <w:p w14:paraId="712ACF00" w14:textId="77777777" w:rsidR="00126315" w:rsidRPr="00C4659A" w:rsidRDefault="004B756F" w:rsidP="00126315">
      <w:pPr>
        <w:jc w:val="center"/>
        <w:rPr>
          <w:rFonts w:ascii="Times New Roman" w:hAnsi="Times New Roman" w:cs="Times New Roman"/>
          <w:b/>
          <w:color w:val="000000" w:themeColor="text1"/>
          <w:sz w:val="28"/>
          <w:szCs w:val="28"/>
        </w:rPr>
      </w:pPr>
      <w:r w:rsidRPr="00C4659A">
        <w:rPr>
          <w:rFonts w:ascii="Times New Roman" w:hAnsi="Times New Roman" w:cs="Times New Roman"/>
          <w:b/>
          <w:color w:val="000000" w:themeColor="text1"/>
          <w:sz w:val="28"/>
          <w:szCs w:val="28"/>
        </w:rPr>
        <w:t>UNIVERSITAS INTERNASIONAL SEMEN INDONESIA</w:t>
      </w:r>
    </w:p>
    <w:p w14:paraId="712ACF01" w14:textId="77777777" w:rsidR="00126315" w:rsidRPr="00C4659A" w:rsidRDefault="004B756F" w:rsidP="00126315">
      <w:pPr>
        <w:jc w:val="center"/>
        <w:rPr>
          <w:rFonts w:ascii="Times New Roman" w:hAnsi="Times New Roman" w:cs="Times New Roman"/>
          <w:b/>
          <w:color w:val="000000" w:themeColor="text1"/>
          <w:sz w:val="28"/>
          <w:szCs w:val="28"/>
        </w:rPr>
      </w:pPr>
      <w:r w:rsidRPr="00C4659A">
        <w:rPr>
          <w:rFonts w:ascii="Times New Roman" w:hAnsi="Times New Roman" w:cs="Times New Roman"/>
          <w:b/>
          <w:color w:val="000000" w:themeColor="text1"/>
          <w:sz w:val="28"/>
          <w:szCs w:val="28"/>
        </w:rPr>
        <w:t>GRESIK</w:t>
      </w:r>
    </w:p>
    <w:p w14:paraId="357CC723" w14:textId="0BD9F4C2" w:rsidR="002C08C1" w:rsidRPr="000A69DB" w:rsidRDefault="004B756F" w:rsidP="000A69DB">
      <w:pPr>
        <w:jc w:val="center"/>
        <w:rPr>
          <w:rFonts w:ascii="Times New Roman" w:hAnsi="Times New Roman" w:cs="Times New Roman"/>
          <w:color w:val="000000" w:themeColor="text1"/>
          <w:sz w:val="28"/>
          <w:szCs w:val="28"/>
          <w:lang w:val="en-US"/>
        </w:rPr>
      </w:pPr>
      <w:r w:rsidRPr="00C4659A">
        <w:rPr>
          <w:rFonts w:ascii="Times New Roman" w:hAnsi="Times New Roman" w:cs="Times New Roman"/>
          <w:b/>
          <w:color w:val="000000" w:themeColor="text1"/>
          <w:sz w:val="28"/>
          <w:szCs w:val="28"/>
        </w:rPr>
        <w:t>20</w:t>
      </w:r>
      <w:r w:rsidR="00BC383B" w:rsidRPr="00C4659A">
        <w:rPr>
          <w:rFonts w:ascii="Times New Roman" w:hAnsi="Times New Roman" w:cs="Times New Roman"/>
          <w:b/>
          <w:color w:val="000000" w:themeColor="text1"/>
          <w:sz w:val="28"/>
          <w:szCs w:val="28"/>
          <w:lang w:val="en-US"/>
        </w:rPr>
        <w:t>22</w:t>
      </w:r>
    </w:p>
    <w:p w14:paraId="1ACCA3F8" w14:textId="3CB2E15F" w:rsidR="00853303" w:rsidRPr="00C4659A" w:rsidRDefault="00853303">
      <w:pPr>
        <w:rPr>
          <w:rFonts w:ascii="Times New Roman" w:hAnsi="Times New Roman" w:cs="Times New Roman"/>
          <w:color w:val="000000" w:themeColor="text1"/>
        </w:rPr>
        <w:sectPr w:rsidR="00853303" w:rsidRPr="00C4659A" w:rsidSect="000B18CE">
          <w:headerReference w:type="default" r:id="rId9"/>
          <w:footerReference w:type="default" r:id="rId10"/>
          <w:pgSz w:w="11906" w:h="16838" w:code="9"/>
          <w:pgMar w:top="1701" w:right="1701" w:bottom="1701" w:left="2268" w:header="708" w:footer="708" w:gutter="0"/>
          <w:cols w:space="708"/>
          <w:docGrid w:linePitch="360"/>
        </w:sectPr>
      </w:pPr>
    </w:p>
    <w:p w14:paraId="5D2AA659" w14:textId="77777777" w:rsidR="00853303" w:rsidRPr="00C4659A" w:rsidRDefault="00853303" w:rsidP="00853303">
      <w:pPr>
        <w:jc w:val="center"/>
        <w:rPr>
          <w:rFonts w:ascii="Times New Roman" w:hAnsi="Times New Roman" w:cs="Times New Roman"/>
          <w:b/>
          <w:color w:val="000000" w:themeColor="text1"/>
          <w:sz w:val="28"/>
          <w:szCs w:val="28"/>
        </w:rPr>
      </w:pPr>
      <w:r w:rsidRPr="00C4659A">
        <w:rPr>
          <w:rFonts w:ascii="Times New Roman" w:hAnsi="Times New Roman" w:cs="Times New Roman"/>
          <w:b/>
          <w:color w:val="000000" w:themeColor="text1"/>
          <w:sz w:val="28"/>
          <w:szCs w:val="28"/>
        </w:rPr>
        <w:lastRenderedPageBreak/>
        <w:t>LAPORAN MAGANG</w:t>
      </w:r>
    </w:p>
    <w:p w14:paraId="483C87E9" w14:textId="77777777" w:rsidR="00853303" w:rsidRPr="00C4659A" w:rsidRDefault="00853303" w:rsidP="00853303">
      <w:pPr>
        <w:jc w:val="center"/>
        <w:rPr>
          <w:rFonts w:ascii="Times New Roman" w:hAnsi="Times New Roman" w:cs="Times New Roman"/>
          <w:b/>
          <w:color w:val="000000" w:themeColor="text1"/>
          <w:sz w:val="28"/>
          <w:szCs w:val="28"/>
        </w:rPr>
      </w:pPr>
    </w:p>
    <w:p w14:paraId="13E8CBF4" w14:textId="77777777" w:rsidR="00D736F5" w:rsidRDefault="00D736F5" w:rsidP="00D736F5">
      <w:pPr>
        <w:spacing w:after="0" w:line="276" w:lineRule="auto"/>
        <w:jc w:val="center"/>
        <w:rPr>
          <w:rFonts w:ascii="Times New Roman" w:hAnsi="Times New Roman" w:cs="Times New Roman"/>
          <w:b/>
          <w:color w:val="000000" w:themeColor="text1"/>
          <w:sz w:val="32"/>
          <w:szCs w:val="32"/>
          <w:lang w:val="en-US"/>
        </w:rPr>
      </w:pPr>
      <w:r>
        <w:rPr>
          <w:rFonts w:ascii="Times New Roman" w:hAnsi="Times New Roman" w:cs="Times New Roman"/>
          <w:b/>
          <w:color w:val="000000" w:themeColor="text1"/>
          <w:sz w:val="32"/>
          <w:szCs w:val="32"/>
          <w:lang w:val="en-US"/>
        </w:rPr>
        <w:t xml:space="preserve">PENYUSUNAN CATATAN PIUTANG DENGAN </w:t>
      </w:r>
    </w:p>
    <w:p w14:paraId="64E50C1B" w14:textId="7E87CF07" w:rsidR="00D736F5" w:rsidRPr="00C4659A" w:rsidRDefault="00D736F5" w:rsidP="00D736F5">
      <w:pPr>
        <w:spacing w:after="0" w:line="276" w:lineRule="auto"/>
        <w:jc w:val="center"/>
        <w:rPr>
          <w:rFonts w:ascii="Times New Roman" w:hAnsi="Times New Roman" w:cs="Times New Roman"/>
          <w:b/>
          <w:color w:val="000000" w:themeColor="text1"/>
          <w:sz w:val="20"/>
          <w:szCs w:val="20"/>
          <w:lang w:val="en-US"/>
        </w:rPr>
      </w:pPr>
      <w:r w:rsidRPr="00C4659A">
        <w:rPr>
          <w:rFonts w:ascii="Times New Roman" w:hAnsi="Times New Roman" w:cs="Times New Roman"/>
          <w:b/>
          <w:color w:val="000000" w:themeColor="text1"/>
          <w:sz w:val="32"/>
          <w:szCs w:val="32"/>
          <w:lang w:val="en-US"/>
        </w:rPr>
        <w:t>MS.</w:t>
      </w:r>
      <w:r>
        <w:rPr>
          <w:rFonts w:ascii="Times New Roman" w:hAnsi="Times New Roman" w:cs="Times New Roman"/>
          <w:b/>
          <w:color w:val="000000" w:themeColor="text1"/>
          <w:sz w:val="32"/>
          <w:szCs w:val="32"/>
          <w:lang w:val="en-US"/>
        </w:rPr>
        <w:t xml:space="preserve"> </w:t>
      </w:r>
      <w:r w:rsidR="00643F39">
        <w:rPr>
          <w:rFonts w:ascii="Times New Roman" w:hAnsi="Times New Roman" w:cs="Times New Roman"/>
          <w:b/>
          <w:color w:val="000000" w:themeColor="text1"/>
          <w:sz w:val="32"/>
          <w:szCs w:val="32"/>
          <w:lang w:val="en-US"/>
        </w:rPr>
        <w:t>EXCEL DI PT. SUCI JAWA PERSADA</w:t>
      </w:r>
    </w:p>
    <w:p w14:paraId="49A86297" w14:textId="77777777" w:rsidR="00853303" w:rsidRPr="00C4659A" w:rsidRDefault="00853303" w:rsidP="00D06E28">
      <w:pPr>
        <w:rPr>
          <w:rFonts w:ascii="Times New Roman" w:hAnsi="Times New Roman" w:cs="Times New Roman"/>
          <w:b/>
          <w:color w:val="000000" w:themeColor="text1"/>
          <w:sz w:val="20"/>
          <w:szCs w:val="20"/>
        </w:rPr>
      </w:pPr>
    </w:p>
    <w:p w14:paraId="5BDB0D93" w14:textId="75742AA0" w:rsidR="00853303" w:rsidRPr="00C4659A" w:rsidRDefault="00853303" w:rsidP="00853303">
      <w:pPr>
        <w:jc w:val="center"/>
        <w:rPr>
          <w:rFonts w:ascii="Times New Roman" w:hAnsi="Times New Roman" w:cs="Times New Roman"/>
          <w:color w:val="000000" w:themeColor="text1"/>
          <w:sz w:val="20"/>
          <w:szCs w:val="20"/>
        </w:rPr>
      </w:pPr>
    </w:p>
    <w:p w14:paraId="7DA4AE9E" w14:textId="72F89409" w:rsidR="00853303" w:rsidRPr="00C4659A" w:rsidRDefault="00593C5D" w:rsidP="00853303">
      <w:pPr>
        <w:jc w:val="center"/>
        <w:rPr>
          <w:rFonts w:ascii="Times New Roman" w:hAnsi="Times New Roman" w:cs="Times New Roman"/>
          <w:color w:val="000000" w:themeColor="text1"/>
          <w:sz w:val="20"/>
          <w:szCs w:val="20"/>
        </w:rPr>
      </w:pPr>
      <w:r w:rsidRPr="00C4659A">
        <w:rPr>
          <w:rFonts w:ascii="Times New Roman" w:hAnsi="Times New Roman" w:cs="Times New Roman"/>
          <w:noProof/>
          <w:color w:val="000000" w:themeColor="text1"/>
          <w:sz w:val="18"/>
          <w:szCs w:val="18"/>
          <w:lang w:val="en-US"/>
        </w:rPr>
        <w:drawing>
          <wp:anchor distT="0" distB="0" distL="114300" distR="114300" simplePos="0" relativeHeight="251659264" behindDoc="1" locked="0" layoutInCell="1" allowOverlap="1" wp14:anchorId="5261DDA3" wp14:editId="455412FB">
            <wp:simplePos x="0" y="0"/>
            <wp:positionH relativeFrom="margin">
              <wp:align>center</wp:align>
            </wp:positionH>
            <wp:positionV relativeFrom="margin">
              <wp:posOffset>1730548</wp:posOffset>
            </wp:positionV>
            <wp:extent cx="2160000" cy="2160000"/>
            <wp:effectExtent l="0" t="0" r="0" b="0"/>
            <wp:wrapSquare wrapText="bothSides"/>
            <wp:docPr id="4" name="Picture 4" descr="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U NINGSIH\Downloads\logo uisi balanc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CBEB05" w14:textId="12160CDF" w:rsidR="00853303" w:rsidRPr="00C4659A" w:rsidRDefault="00853303" w:rsidP="00853303">
      <w:pPr>
        <w:jc w:val="center"/>
        <w:rPr>
          <w:rFonts w:ascii="Times New Roman" w:hAnsi="Times New Roman" w:cs="Times New Roman"/>
          <w:color w:val="000000" w:themeColor="text1"/>
          <w:sz w:val="20"/>
          <w:szCs w:val="20"/>
        </w:rPr>
      </w:pPr>
    </w:p>
    <w:p w14:paraId="7703EFF6" w14:textId="7AADD671" w:rsidR="00853303" w:rsidRPr="00C4659A" w:rsidRDefault="00853303" w:rsidP="00853303">
      <w:pPr>
        <w:jc w:val="center"/>
        <w:rPr>
          <w:rFonts w:ascii="Times New Roman" w:hAnsi="Times New Roman" w:cs="Times New Roman"/>
          <w:color w:val="000000" w:themeColor="text1"/>
          <w:sz w:val="20"/>
          <w:szCs w:val="20"/>
        </w:rPr>
      </w:pPr>
    </w:p>
    <w:p w14:paraId="6D19A5B4" w14:textId="77777777" w:rsidR="00853303" w:rsidRPr="00C4659A" w:rsidRDefault="00853303" w:rsidP="00853303">
      <w:pPr>
        <w:jc w:val="center"/>
        <w:rPr>
          <w:rFonts w:ascii="Times New Roman" w:hAnsi="Times New Roman" w:cs="Times New Roman"/>
          <w:color w:val="000000" w:themeColor="text1"/>
          <w:sz w:val="20"/>
          <w:szCs w:val="20"/>
        </w:rPr>
      </w:pPr>
    </w:p>
    <w:p w14:paraId="0BF6D59E" w14:textId="77777777" w:rsidR="00853303" w:rsidRPr="00C4659A" w:rsidRDefault="00853303" w:rsidP="00853303">
      <w:pPr>
        <w:jc w:val="center"/>
        <w:rPr>
          <w:rFonts w:ascii="Times New Roman" w:hAnsi="Times New Roman" w:cs="Times New Roman"/>
          <w:color w:val="000000" w:themeColor="text1"/>
          <w:sz w:val="20"/>
          <w:szCs w:val="20"/>
        </w:rPr>
      </w:pPr>
    </w:p>
    <w:p w14:paraId="176DBF2E" w14:textId="77777777" w:rsidR="00853303" w:rsidRPr="00C4659A" w:rsidRDefault="00853303" w:rsidP="00853303">
      <w:pPr>
        <w:rPr>
          <w:rFonts w:ascii="Times New Roman" w:hAnsi="Times New Roman" w:cs="Times New Roman"/>
          <w:color w:val="000000" w:themeColor="text1"/>
          <w:sz w:val="20"/>
          <w:szCs w:val="20"/>
        </w:rPr>
      </w:pPr>
    </w:p>
    <w:p w14:paraId="684C04B3" w14:textId="77777777" w:rsidR="00853303" w:rsidRPr="00C4659A" w:rsidRDefault="00853303" w:rsidP="00853303">
      <w:pPr>
        <w:jc w:val="center"/>
        <w:rPr>
          <w:rFonts w:ascii="Times New Roman" w:hAnsi="Times New Roman" w:cs="Times New Roman"/>
          <w:b/>
          <w:color w:val="000000" w:themeColor="text1"/>
          <w:sz w:val="28"/>
          <w:szCs w:val="28"/>
        </w:rPr>
      </w:pPr>
    </w:p>
    <w:p w14:paraId="475D41AF" w14:textId="77777777" w:rsidR="00853303" w:rsidRPr="00C4659A" w:rsidRDefault="00853303" w:rsidP="00853303">
      <w:pPr>
        <w:jc w:val="center"/>
        <w:rPr>
          <w:rFonts w:ascii="Times New Roman" w:hAnsi="Times New Roman" w:cs="Times New Roman"/>
          <w:b/>
          <w:color w:val="000000" w:themeColor="text1"/>
          <w:sz w:val="28"/>
          <w:szCs w:val="28"/>
        </w:rPr>
      </w:pPr>
    </w:p>
    <w:p w14:paraId="4A5A1B5C" w14:textId="77777777" w:rsidR="0007610B" w:rsidRDefault="0007610B" w:rsidP="00853303">
      <w:pPr>
        <w:jc w:val="center"/>
        <w:rPr>
          <w:rFonts w:ascii="Times New Roman" w:hAnsi="Times New Roman" w:cs="Times New Roman"/>
          <w:b/>
          <w:color w:val="000000" w:themeColor="text1"/>
          <w:sz w:val="28"/>
          <w:szCs w:val="28"/>
        </w:rPr>
      </w:pPr>
    </w:p>
    <w:p w14:paraId="5FADBDAD" w14:textId="25AFA8F4" w:rsidR="00853303" w:rsidRPr="00C4659A" w:rsidRDefault="00853303" w:rsidP="0007610B">
      <w:pPr>
        <w:rPr>
          <w:rFonts w:ascii="Times New Roman" w:hAnsi="Times New Roman" w:cs="Times New Roman"/>
          <w:b/>
          <w:color w:val="000000" w:themeColor="text1"/>
          <w:sz w:val="28"/>
          <w:szCs w:val="28"/>
        </w:rPr>
      </w:pPr>
    </w:p>
    <w:p w14:paraId="27526D4A" w14:textId="69277A33" w:rsidR="00853303" w:rsidRPr="0007610B" w:rsidRDefault="0007610B" w:rsidP="0007610B">
      <w:pPr>
        <w:jc w:val="center"/>
        <w:rPr>
          <w:rFonts w:ascii="Times New Roman" w:hAnsi="Times New Roman" w:cs="Times New Roman"/>
          <w:b/>
          <w:color w:val="000000" w:themeColor="text1"/>
          <w:sz w:val="28"/>
          <w:szCs w:val="28"/>
          <w:lang w:val="en-US"/>
        </w:rPr>
      </w:pPr>
      <w:r>
        <w:rPr>
          <w:rFonts w:ascii="Times New Roman" w:hAnsi="Times New Roman" w:cs="Times New Roman"/>
          <w:b/>
          <w:color w:val="000000" w:themeColor="text1"/>
          <w:sz w:val="28"/>
          <w:szCs w:val="28"/>
          <w:lang w:val="en-US"/>
        </w:rPr>
        <w:t>Disusun Oleh:</w:t>
      </w:r>
    </w:p>
    <w:p w14:paraId="6CAE1B6D" w14:textId="77777777" w:rsidR="0007610B" w:rsidRPr="00C4659A" w:rsidRDefault="0007610B" w:rsidP="00853303">
      <w:pPr>
        <w:jc w:val="center"/>
        <w:rPr>
          <w:rFonts w:ascii="Times New Roman" w:hAnsi="Times New Roman" w:cs="Times New Roman"/>
          <w:b/>
          <w:color w:val="000000" w:themeColor="text1"/>
          <w:sz w:val="28"/>
          <w:szCs w:val="28"/>
        </w:rPr>
      </w:pPr>
    </w:p>
    <w:p w14:paraId="203788C0" w14:textId="77777777" w:rsidR="00853303" w:rsidRPr="00C4659A" w:rsidRDefault="00853303" w:rsidP="00853303">
      <w:pPr>
        <w:pStyle w:val="ListParagraph"/>
        <w:numPr>
          <w:ilvl w:val="0"/>
          <w:numId w:val="9"/>
        </w:numPr>
        <w:suppressAutoHyphens/>
        <w:spacing w:after="0" w:line="360" w:lineRule="auto"/>
        <w:jc w:val="center"/>
        <w:rPr>
          <w:rFonts w:ascii="Times New Roman" w:hAnsi="Times New Roman" w:cs="Times New Roman"/>
          <w:b/>
          <w:bCs/>
          <w:color w:val="000000" w:themeColor="text1"/>
          <w:sz w:val="28"/>
          <w:szCs w:val="28"/>
        </w:rPr>
      </w:pPr>
      <w:r w:rsidRPr="00C4659A">
        <w:rPr>
          <w:rFonts w:ascii="Times New Roman" w:hAnsi="Times New Roman" w:cs="Times New Roman"/>
          <w:b/>
          <w:bCs/>
          <w:color w:val="000000" w:themeColor="text1"/>
          <w:sz w:val="28"/>
          <w:szCs w:val="28"/>
          <w:lang w:val="en-US"/>
        </w:rPr>
        <w:t>MUHAMMAD ROY FAHRUDDIN</w:t>
      </w:r>
      <w:r w:rsidRPr="00C4659A">
        <w:rPr>
          <w:rFonts w:ascii="Times New Roman" w:hAnsi="Times New Roman" w:cs="Times New Roman"/>
          <w:b/>
          <w:bCs/>
          <w:color w:val="000000" w:themeColor="text1"/>
          <w:sz w:val="28"/>
          <w:szCs w:val="28"/>
        </w:rPr>
        <w:tab/>
      </w:r>
      <w:r w:rsidRPr="00C4659A">
        <w:rPr>
          <w:rFonts w:ascii="Times New Roman" w:hAnsi="Times New Roman" w:cs="Times New Roman"/>
          <w:b/>
          <w:bCs/>
          <w:color w:val="000000" w:themeColor="text1"/>
          <w:sz w:val="28"/>
          <w:szCs w:val="28"/>
        </w:rPr>
        <w:tab/>
        <w:t>(</w:t>
      </w:r>
      <w:r w:rsidRPr="00C4659A">
        <w:rPr>
          <w:rFonts w:ascii="Times New Roman" w:hAnsi="Times New Roman" w:cs="Times New Roman"/>
          <w:b/>
          <w:bCs/>
          <w:color w:val="000000" w:themeColor="text1"/>
          <w:sz w:val="28"/>
          <w:szCs w:val="28"/>
          <w:lang w:val="en-US"/>
        </w:rPr>
        <w:t>1011910060</w:t>
      </w:r>
      <w:r w:rsidRPr="00C4659A">
        <w:rPr>
          <w:rFonts w:ascii="Times New Roman" w:hAnsi="Times New Roman" w:cs="Times New Roman"/>
          <w:b/>
          <w:bCs/>
          <w:color w:val="000000" w:themeColor="text1"/>
          <w:sz w:val="28"/>
          <w:szCs w:val="28"/>
        </w:rPr>
        <w:t>)</w:t>
      </w:r>
    </w:p>
    <w:p w14:paraId="0D85F190" w14:textId="77777777" w:rsidR="00853303" w:rsidRPr="00C4659A" w:rsidRDefault="00853303" w:rsidP="00853303">
      <w:pPr>
        <w:pStyle w:val="ListParagraph"/>
        <w:numPr>
          <w:ilvl w:val="0"/>
          <w:numId w:val="9"/>
        </w:numPr>
        <w:suppressAutoHyphens/>
        <w:spacing w:after="0" w:line="360" w:lineRule="auto"/>
        <w:jc w:val="center"/>
        <w:rPr>
          <w:rFonts w:ascii="Times New Roman" w:hAnsi="Times New Roman" w:cs="Times New Roman"/>
          <w:b/>
          <w:bCs/>
          <w:color w:val="000000" w:themeColor="text1"/>
          <w:sz w:val="28"/>
          <w:szCs w:val="28"/>
        </w:rPr>
      </w:pPr>
      <w:r w:rsidRPr="00C4659A">
        <w:rPr>
          <w:rFonts w:ascii="Times New Roman" w:hAnsi="Times New Roman" w:cs="Times New Roman"/>
          <w:b/>
          <w:bCs/>
          <w:color w:val="000000" w:themeColor="text1"/>
          <w:sz w:val="28"/>
          <w:szCs w:val="28"/>
          <w:lang w:val="en-US"/>
        </w:rPr>
        <w:t>ALDILA CAESARINA</w:t>
      </w:r>
      <w:r w:rsidRPr="00C4659A">
        <w:rPr>
          <w:rFonts w:ascii="Times New Roman" w:hAnsi="Times New Roman" w:cs="Times New Roman"/>
          <w:b/>
          <w:bCs/>
          <w:color w:val="000000" w:themeColor="text1"/>
          <w:sz w:val="28"/>
          <w:szCs w:val="28"/>
          <w:lang w:val="en-US"/>
        </w:rPr>
        <w:tab/>
      </w:r>
      <w:r w:rsidRPr="00C4659A">
        <w:rPr>
          <w:rFonts w:ascii="Times New Roman" w:hAnsi="Times New Roman" w:cs="Times New Roman"/>
          <w:b/>
          <w:bCs/>
          <w:color w:val="000000" w:themeColor="text1"/>
          <w:sz w:val="28"/>
          <w:szCs w:val="28"/>
          <w:lang w:val="en-US"/>
        </w:rPr>
        <w:tab/>
      </w:r>
      <w:r w:rsidRPr="00C4659A">
        <w:rPr>
          <w:rFonts w:ascii="Times New Roman" w:hAnsi="Times New Roman" w:cs="Times New Roman"/>
          <w:b/>
          <w:bCs/>
          <w:color w:val="000000" w:themeColor="text1"/>
          <w:sz w:val="28"/>
          <w:szCs w:val="28"/>
        </w:rPr>
        <w:tab/>
      </w:r>
      <w:r w:rsidRPr="00C4659A">
        <w:rPr>
          <w:rFonts w:ascii="Times New Roman" w:hAnsi="Times New Roman" w:cs="Times New Roman"/>
          <w:b/>
          <w:bCs/>
          <w:color w:val="000000" w:themeColor="text1"/>
          <w:sz w:val="28"/>
          <w:szCs w:val="28"/>
        </w:rPr>
        <w:tab/>
        <w:t>(</w:t>
      </w:r>
      <w:r w:rsidRPr="00C4659A">
        <w:rPr>
          <w:rFonts w:ascii="Times New Roman" w:hAnsi="Times New Roman" w:cs="Times New Roman"/>
          <w:b/>
          <w:bCs/>
          <w:color w:val="000000" w:themeColor="text1"/>
          <w:sz w:val="28"/>
          <w:szCs w:val="28"/>
          <w:lang w:val="en-US"/>
        </w:rPr>
        <w:t>1011910096</w:t>
      </w:r>
      <w:r w:rsidRPr="00C4659A">
        <w:rPr>
          <w:rFonts w:ascii="Times New Roman" w:hAnsi="Times New Roman" w:cs="Times New Roman"/>
          <w:b/>
          <w:bCs/>
          <w:color w:val="000000" w:themeColor="text1"/>
          <w:sz w:val="28"/>
          <w:szCs w:val="28"/>
        </w:rPr>
        <w:t>)</w:t>
      </w:r>
    </w:p>
    <w:p w14:paraId="297963CA" w14:textId="7254C375" w:rsidR="00D06E28" w:rsidRDefault="00D06E28" w:rsidP="00853303">
      <w:pPr>
        <w:jc w:val="both"/>
        <w:rPr>
          <w:rFonts w:ascii="Times New Roman" w:hAnsi="Times New Roman" w:cs="Times New Roman"/>
          <w:color w:val="000000" w:themeColor="text1"/>
          <w:sz w:val="28"/>
          <w:szCs w:val="28"/>
        </w:rPr>
      </w:pPr>
    </w:p>
    <w:p w14:paraId="38DB56CA" w14:textId="77777777" w:rsidR="0007610B" w:rsidRPr="00C4659A" w:rsidRDefault="0007610B" w:rsidP="00853303">
      <w:pPr>
        <w:jc w:val="both"/>
        <w:rPr>
          <w:rFonts w:ascii="Times New Roman" w:hAnsi="Times New Roman" w:cs="Times New Roman"/>
          <w:color w:val="000000" w:themeColor="text1"/>
          <w:sz w:val="28"/>
          <w:szCs w:val="28"/>
        </w:rPr>
      </w:pPr>
    </w:p>
    <w:p w14:paraId="6176EB7D" w14:textId="77777777" w:rsidR="00853303" w:rsidRPr="00C4659A" w:rsidRDefault="00853303" w:rsidP="00853303">
      <w:pPr>
        <w:jc w:val="center"/>
        <w:rPr>
          <w:rFonts w:ascii="Times New Roman" w:hAnsi="Times New Roman" w:cs="Times New Roman"/>
          <w:b/>
          <w:color w:val="000000" w:themeColor="text1"/>
          <w:sz w:val="28"/>
          <w:szCs w:val="28"/>
          <w:lang w:val="en-US"/>
        </w:rPr>
      </w:pPr>
      <w:r w:rsidRPr="00C4659A">
        <w:rPr>
          <w:rFonts w:ascii="Times New Roman" w:hAnsi="Times New Roman" w:cs="Times New Roman"/>
          <w:b/>
          <w:color w:val="000000" w:themeColor="text1"/>
          <w:sz w:val="28"/>
          <w:szCs w:val="28"/>
        </w:rPr>
        <w:t xml:space="preserve">PROGRAM STUDI </w:t>
      </w:r>
      <w:r w:rsidRPr="00C4659A">
        <w:rPr>
          <w:rFonts w:ascii="Times New Roman" w:hAnsi="Times New Roman" w:cs="Times New Roman"/>
          <w:b/>
          <w:color w:val="000000" w:themeColor="text1"/>
          <w:sz w:val="28"/>
          <w:szCs w:val="28"/>
          <w:lang w:val="en-US"/>
        </w:rPr>
        <w:t>MANAJEMEN</w:t>
      </w:r>
    </w:p>
    <w:p w14:paraId="4FB2C895" w14:textId="77777777" w:rsidR="00853303" w:rsidRPr="00C4659A" w:rsidRDefault="00853303" w:rsidP="00853303">
      <w:pPr>
        <w:jc w:val="center"/>
        <w:rPr>
          <w:rFonts w:ascii="Times New Roman" w:hAnsi="Times New Roman" w:cs="Times New Roman"/>
          <w:b/>
          <w:color w:val="000000" w:themeColor="text1"/>
          <w:sz w:val="28"/>
          <w:szCs w:val="28"/>
        </w:rPr>
      </w:pPr>
      <w:r w:rsidRPr="00C4659A">
        <w:rPr>
          <w:rFonts w:ascii="Times New Roman" w:hAnsi="Times New Roman" w:cs="Times New Roman"/>
          <w:b/>
          <w:color w:val="000000" w:themeColor="text1"/>
          <w:sz w:val="28"/>
          <w:szCs w:val="28"/>
        </w:rPr>
        <w:t>UNIVERSITAS INTERNASIONAL SEMEN INDONESIA</w:t>
      </w:r>
    </w:p>
    <w:p w14:paraId="18C5CE67" w14:textId="77777777" w:rsidR="00853303" w:rsidRPr="00C4659A" w:rsidRDefault="00853303" w:rsidP="00853303">
      <w:pPr>
        <w:jc w:val="center"/>
        <w:rPr>
          <w:rFonts w:ascii="Times New Roman" w:hAnsi="Times New Roman" w:cs="Times New Roman"/>
          <w:b/>
          <w:color w:val="000000" w:themeColor="text1"/>
          <w:sz w:val="28"/>
          <w:szCs w:val="28"/>
        </w:rPr>
      </w:pPr>
      <w:r w:rsidRPr="00C4659A">
        <w:rPr>
          <w:rFonts w:ascii="Times New Roman" w:hAnsi="Times New Roman" w:cs="Times New Roman"/>
          <w:b/>
          <w:color w:val="000000" w:themeColor="text1"/>
          <w:sz w:val="28"/>
          <w:szCs w:val="28"/>
        </w:rPr>
        <w:t>GRESIK</w:t>
      </w:r>
    </w:p>
    <w:p w14:paraId="3830845C" w14:textId="3BDF899D" w:rsidR="00C36862" w:rsidRPr="00C4659A" w:rsidRDefault="00853303" w:rsidP="000A69DB">
      <w:pPr>
        <w:jc w:val="center"/>
        <w:rPr>
          <w:rFonts w:ascii="Times New Roman" w:hAnsi="Times New Roman" w:cs="Times New Roman"/>
          <w:color w:val="000000" w:themeColor="text1"/>
        </w:rPr>
      </w:pPr>
      <w:r w:rsidRPr="00C4659A">
        <w:rPr>
          <w:rFonts w:ascii="Times New Roman" w:hAnsi="Times New Roman" w:cs="Times New Roman"/>
          <w:b/>
          <w:color w:val="000000" w:themeColor="text1"/>
          <w:sz w:val="28"/>
          <w:szCs w:val="28"/>
        </w:rPr>
        <w:t>20</w:t>
      </w:r>
      <w:r w:rsidRPr="00C4659A">
        <w:rPr>
          <w:rFonts w:ascii="Times New Roman" w:hAnsi="Times New Roman" w:cs="Times New Roman"/>
          <w:b/>
          <w:color w:val="000000" w:themeColor="text1"/>
          <w:sz w:val="28"/>
          <w:szCs w:val="28"/>
          <w:lang w:val="en-US"/>
        </w:rPr>
        <w:t>22</w:t>
      </w:r>
      <w:r w:rsidRPr="00C4659A">
        <w:rPr>
          <w:rFonts w:ascii="Times New Roman" w:hAnsi="Times New Roman" w:cs="Times New Roman"/>
          <w:color w:val="000000" w:themeColor="text1"/>
        </w:rPr>
        <w:br w:type="page"/>
      </w:r>
    </w:p>
    <w:p w14:paraId="740194D1" w14:textId="40B24C6A" w:rsidR="000A69DB" w:rsidRPr="0007610B" w:rsidRDefault="00D54D73" w:rsidP="0007610B">
      <w:pPr>
        <w:pStyle w:val="Heading1"/>
        <w:jc w:val="center"/>
        <w:rPr>
          <w:sz w:val="24"/>
          <w:szCs w:val="24"/>
        </w:rPr>
      </w:pPr>
      <w:bookmarkStart w:id="0" w:name="_Toc112402675"/>
      <w:r>
        <w:rPr>
          <w:b w:val="0"/>
          <w:bCs w:val="0"/>
          <w:noProof/>
          <w:color w:val="000000" w:themeColor="text1"/>
          <w:sz w:val="24"/>
          <w:szCs w:val="24"/>
        </w:rPr>
        <w:lastRenderedPageBreak/>
        <w:drawing>
          <wp:anchor distT="0" distB="0" distL="114300" distR="114300" simplePos="0" relativeHeight="251660288" behindDoc="0" locked="0" layoutInCell="1" allowOverlap="1" wp14:anchorId="56083CF1" wp14:editId="78FEFFB7">
            <wp:simplePos x="0" y="0"/>
            <wp:positionH relativeFrom="margin">
              <wp:posOffset>-525780</wp:posOffset>
            </wp:positionH>
            <wp:positionV relativeFrom="paragraph">
              <wp:posOffset>-121747</wp:posOffset>
            </wp:positionV>
            <wp:extent cx="6134249" cy="792924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49106" cy="7948450"/>
                    </a:xfrm>
                    <a:prstGeom prst="rect">
                      <a:avLst/>
                    </a:prstGeom>
                  </pic:spPr>
                </pic:pic>
              </a:graphicData>
            </a:graphic>
            <wp14:sizeRelH relativeFrom="margin">
              <wp14:pctWidth>0</wp14:pctWidth>
            </wp14:sizeRelH>
            <wp14:sizeRelV relativeFrom="margin">
              <wp14:pctHeight>0</wp14:pctHeight>
            </wp14:sizeRelV>
          </wp:anchor>
        </w:drawing>
      </w:r>
      <w:r w:rsidR="000A69DB" w:rsidRPr="0007610B">
        <w:rPr>
          <w:sz w:val="24"/>
          <w:szCs w:val="24"/>
        </w:rPr>
        <w:t>LEMBAR PENGESAHAN</w:t>
      </w:r>
      <w:bookmarkEnd w:id="0"/>
    </w:p>
    <w:p w14:paraId="3A7411AE" w14:textId="14028B9A" w:rsidR="000A69DB" w:rsidRDefault="000A69DB" w:rsidP="000A69DB">
      <w:pPr>
        <w:rPr>
          <w:rFonts w:ascii="Times New Roman" w:hAnsi="Times New Roman" w:cs="Times New Roman"/>
          <w:b/>
          <w:bCs/>
          <w:color w:val="000000" w:themeColor="text1"/>
          <w:sz w:val="24"/>
          <w:szCs w:val="24"/>
          <w:lang w:val="en-US"/>
        </w:rPr>
      </w:pPr>
    </w:p>
    <w:p w14:paraId="03CA3981" w14:textId="77777777" w:rsidR="000A69DB" w:rsidRDefault="000A69DB">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4836783A" w14:textId="3A6F5E35" w:rsidR="00126315" w:rsidRDefault="005A0758" w:rsidP="0007610B">
      <w:pPr>
        <w:pStyle w:val="Heading1"/>
        <w:jc w:val="center"/>
        <w:rPr>
          <w:sz w:val="24"/>
          <w:szCs w:val="24"/>
        </w:rPr>
      </w:pPr>
      <w:bookmarkStart w:id="1" w:name="_Toc112402676"/>
      <w:r w:rsidRPr="0007610B">
        <w:rPr>
          <w:sz w:val="24"/>
          <w:szCs w:val="24"/>
        </w:rPr>
        <w:lastRenderedPageBreak/>
        <w:t>KATA PENGANTAR</w:t>
      </w:r>
      <w:bookmarkEnd w:id="1"/>
    </w:p>
    <w:p w14:paraId="5D7DF0F1" w14:textId="77777777" w:rsidR="008B4C7B" w:rsidRPr="008B4C7B" w:rsidRDefault="008B4C7B" w:rsidP="008B4C7B">
      <w:pPr>
        <w:rPr>
          <w:lang w:val="en-US" w:eastAsia="ar-SA"/>
        </w:rPr>
      </w:pPr>
    </w:p>
    <w:p w14:paraId="1AD13D8C" w14:textId="12FBEEA7" w:rsidR="008B4C7B" w:rsidRPr="00844BB4" w:rsidRDefault="008B4C7B" w:rsidP="008B4C7B">
      <w:pPr>
        <w:spacing w:line="360" w:lineRule="auto"/>
        <w:ind w:firstLine="720"/>
        <w:jc w:val="both"/>
        <w:rPr>
          <w:rFonts w:ascii="Times New Roman" w:hAnsi="Times New Roman" w:cs="Times New Roman"/>
          <w:sz w:val="24"/>
          <w:szCs w:val="24"/>
        </w:rPr>
      </w:pPr>
      <w:r w:rsidRPr="00844BB4">
        <w:rPr>
          <w:rFonts w:ascii="Times New Roman" w:hAnsi="Times New Roman" w:cs="Times New Roman"/>
          <w:sz w:val="24"/>
          <w:szCs w:val="24"/>
        </w:rPr>
        <w:t xml:space="preserve">Puji syukur kepada Allah SWT, yang telah melimpahkan rahmat dan hidayahnya kepada penulis, sehingga penulis dapat menyelesaikan </w:t>
      </w:r>
      <w:r w:rsidR="00823CFE">
        <w:rPr>
          <w:rFonts w:ascii="Times New Roman" w:hAnsi="Times New Roman" w:cs="Times New Roman"/>
          <w:sz w:val="24"/>
          <w:szCs w:val="24"/>
          <w:lang w:val="en-US"/>
        </w:rPr>
        <w:t>laporang kerja praktik</w:t>
      </w:r>
      <w:r w:rsidRPr="00844BB4">
        <w:rPr>
          <w:rFonts w:ascii="Times New Roman" w:hAnsi="Times New Roman" w:cs="Times New Roman"/>
          <w:sz w:val="24"/>
          <w:szCs w:val="24"/>
        </w:rPr>
        <w:t xml:space="preserve"> deng</w:t>
      </w:r>
      <w:r w:rsidR="00823CFE">
        <w:rPr>
          <w:rFonts w:ascii="Times New Roman" w:hAnsi="Times New Roman" w:cs="Times New Roman"/>
          <w:sz w:val="24"/>
          <w:szCs w:val="24"/>
          <w:lang w:val="en-US"/>
        </w:rPr>
        <w:t>an</w:t>
      </w:r>
      <w:r w:rsidRPr="00844BB4">
        <w:rPr>
          <w:rFonts w:ascii="Times New Roman" w:hAnsi="Times New Roman" w:cs="Times New Roman"/>
          <w:sz w:val="24"/>
          <w:szCs w:val="24"/>
        </w:rPr>
        <w:t xml:space="preserve"> judul </w:t>
      </w:r>
      <w:r w:rsidRPr="00844BB4">
        <w:rPr>
          <w:rFonts w:ascii="Times New Roman" w:hAnsi="Times New Roman" w:cs="Times New Roman"/>
          <w:b/>
          <w:bCs/>
          <w:sz w:val="24"/>
          <w:szCs w:val="24"/>
        </w:rPr>
        <w:t>“</w:t>
      </w:r>
      <w:r w:rsidR="00823CFE">
        <w:rPr>
          <w:rFonts w:ascii="Times New Roman" w:hAnsi="Times New Roman" w:cs="Times New Roman"/>
          <w:b/>
          <w:bCs/>
          <w:sz w:val="24"/>
          <w:szCs w:val="24"/>
          <w:lang w:val="en-US"/>
        </w:rPr>
        <w:t xml:space="preserve">Penyusunan Catatan Piutang dengan Ms. </w:t>
      </w:r>
      <w:r w:rsidR="00643F39">
        <w:rPr>
          <w:rFonts w:ascii="Times New Roman" w:hAnsi="Times New Roman" w:cs="Times New Roman"/>
          <w:b/>
          <w:bCs/>
          <w:sz w:val="24"/>
          <w:szCs w:val="24"/>
          <w:lang w:val="en-US"/>
        </w:rPr>
        <w:t>Excel</w:t>
      </w:r>
      <w:r w:rsidR="008B34EF">
        <w:rPr>
          <w:rFonts w:ascii="Times New Roman" w:hAnsi="Times New Roman" w:cs="Times New Roman"/>
          <w:b/>
          <w:bCs/>
          <w:sz w:val="24"/>
          <w:szCs w:val="24"/>
          <w:lang w:val="en-US"/>
        </w:rPr>
        <w:t xml:space="preserve"> di PT Suci Jawa Persada</w:t>
      </w:r>
      <w:r w:rsidRPr="00844BB4">
        <w:rPr>
          <w:rFonts w:ascii="Times New Roman" w:hAnsi="Times New Roman" w:cs="Times New Roman"/>
          <w:b/>
          <w:bCs/>
          <w:sz w:val="24"/>
          <w:szCs w:val="24"/>
        </w:rPr>
        <w:t xml:space="preserve">” </w:t>
      </w:r>
      <w:r w:rsidRPr="00844BB4">
        <w:rPr>
          <w:rFonts w:ascii="Times New Roman" w:hAnsi="Times New Roman" w:cs="Times New Roman"/>
          <w:sz w:val="24"/>
          <w:szCs w:val="24"/>
        </w:rPr>
        <w:t>ini dengan baik dan tepat waktu yang telah disediakan.</w:t>
      </w:r>
    </w:p>
    <w:p w14:paraId="6832E951" w14:textId="254A303A" w:rsidR="008B4C7B" w:rsidRPr="00844BB4" w:rsidRDefault="008B4C7B" w:rsidP="008B4C7B">
      <w:pPr>
        <w:spacing w:line="360" w:lineRule="auto"/>
        <w:jc w:val="both"/>
        <w:rPr>
          <w:rFonts w:ascii="Times New Roman" w:hAnsi="Times New Roman" w:cs="Times New Roman"/>
          <w:sz w:val="24"/>
          <w:szCs w:val="24"/>
        </w:rPr>
      </w:pPr>
      <w:r w:rsidRPr="00844BB4">
        <w:rPr>
          <w:rFonts w:ascii="Times New Roman" w:hAnsi="Times New Roman" w:cs="Times New Roman"/>
          <w:sz w:val="24"/>
          <w:szCs w:val="24"/>
        </w:rPr>
        <w:tab/>
        <w:t xml:space="preserve">Tujuan penulisan </w:t>
      </w:r>
      <w:r w:rsidR="00823CFE">
        <w:rPr>
          <w:rFonts w:ascii="Times New Roman" w:hAnsi="Times New Roman" w:cs="Times New Roman"/>
          <w:sz w:val="24"/>
          <w:szCs w:val="24"/>
          <w:lang w:val="en-US"/>
        </w:rPr>
        <w:t>laporan</w:t>
      </w:r>
      <w:r w:rsidRPr="00844BB4">
        <w:rPr>
          <w:rFonts w:ascii="Times New Roman" w:hAnsi="Times New Roman" w:cs="Times New Roman"/>
          <w:sz w:val="24"/>
          <w:szCs w:val="24"/>
        </w:rPr>
        <w:t xml:space="preserve"> ini adalah untuk memenuhui </w:t>
      </w:r>
      <w:r w:rsidR="00823CFE">
        <w:rPr>
          <w:rFonts w:ascii="Times New Roman" w:hAnsi="Times New Roman" w:cs="Times New Roman"/>
          <w:sz w:val="24"/>
          <w:szCs w:val="24"/>
          <w:lang w:val="en-US"/>
        </w:rPr>
        <w:t>salah satu persyaratan kelulusan Stratra 1 (S1) Prodi Manajemen Universitas Internasional Semen Indonesia</w:t>
      </w:r>
      <w:r w:rsidRPr="00844BB4">
        <w:rPr>
          <w:rFonts w:ascii="Times New Roman" w:hAnsi="Times New Roman" w:cs="Times New Roman"/>
          <w:sz w:val="24"/>
          <w:szCs w:val="24"/>
        </w:rPr>
        <w:t xml:space="preserve">. Makalah ini memberikan gambaran terkait </w:t>
      </w:r>
      <w:r w:rsidR="00823CFE">
        <w:rPr>
          <w:rFonts w:ascii="Times New Roman" w:hAnsi="Times New Roman" w:cs="Times New Roman"/>
          <w:sz w:val="24"/>
          <w:szCs w:val="24"/>
          <w:lang w:val="en-US"/>
        </w:rPr>
        <w:t>catatn piutang</w:t>
      </w:r>
      <w:r w:rsidRPr="00844BB4">
        <w:rPr>
          <w:rFonts w:ascii="Times New Roman" w:hAnsi="Times New Roman" w:cs="Times New Roman"/>
          <w:sz w:val="24"/>
          <w:szCs w:val="24"/>
        </w:rPr>
        <w:t xml:space="preserve"> yang dialami </w:t>
      </w:r>
      <w:r w:rsidR="00823CFE">
        <w:rPr>
          <w:rFonts w:ascii="Times New Roman" w:hAnsi="Times New Roman" w:cs="Times New Roman"/>
          <w:sz w:val="24"/>
          <w:szCs w:val="24"/>
          <w:lang w:val="en-US"/>
        </w:rPr>
        <w:t>oleh PT. Suci Jawa Persada</w:t>
      </w:r>
      <w:r w:rsidRPr="00844BB4">
        <w:rPr>
          <w:rFonts w:ascii="Times New Roman" w:hAnsi="Times New Roman" w:cs="Times New Roman"/>
          <w:sz w:val="24"/>
          <w:szCs w:val="24"/>
        </w:rPr>
        <w:t xml:space="preserve"> Gresik.</w:t>
      </w:r>
    </w:p>
    <w:p w14:paraId="042DB0E1" w14:textId="77777777" w:rsidR="008B4C7B" w:rsidRPr="00844BB4" w:rsidRDefault="008B4C7B" w:rsidP="008B4C7B">
      <w:pPr>
        <w:spacing w:line="360" w:lineRule="auto"/>
        <w:jc w:val="both"/>
        <w:rPr>
          <w:rFonts w:ascii="Times New Roman" w:hAnsi="Times New Roman" w:cs="Times New Roman"/>
          <w:sz w:val="24"/>
          <w:szCs w:val="24"/>
        </w:rPr>
      </w:pPr>
      <w:r w:rsidRPr="00844BB4">
        <w:rPr>
          <w:rFonts w:ascii="Times New Roman" w:hAnsi="Times New Roman" w:cs="Times New Roman"/>
          <w:sz w:val="24"/>
          <w:szCs w:val="24"/>
        </w:rPr>
        <w:tab/>
        <w:t>Penulis menyadari bahwa keberhasilan penyusunan makalah ini tidak lepas dari bantuan dan bimbingan dari berbagai pihak. Untuk itu, penulis mengucapkan terima kasih kepada :</w:t>
      </w:r>
    </w:p>
    <w:p w14:paraId="67E76328" w14:textId="280F940B" w:rsidR="008B4C7B" w:rsidRPr="00844BB4" w:rsidRDefault="008B4C7B" w:rsidP="008B4C7B">
      <w:pPr>
        <w:pStyle w:val="ListParagraph"/>
        <w:numPr>
          <w:ilvl w:val="0"/>
          <w:numId w:val="25"/>
        </w:numPr>
        <w:spacing w:line="360" w:lineRule="auto"/>
        <w:jc w:val="both"/>
        <w:rPr>
          <w:rFonts w:ascii="Times New Roman" w:hAnsi="Times New Roman" w:cs="Times New Roman"/>
          <w:sz w:val="24"/>
          <w:szCs w:val="24"/>
        </w:rPr>
      </w:pPr>
      <w:r w:rsidRPr="00844BB4">
        <w:rPr>
          <w:rFonts w:ascii="Times New Roman" w:hAnsi="Times New Roman" w:cs="Times New Roman"/>
          <w:sz w:val="24"/>
          <w:szCs w:val="24"/>
        </w:rPr>
        <w:t xml:space="preserve">Ibu </w:t>
      </w:r>
      <w:r w:rsidR="00823CFE">
        <w:rPr>
          <w:rFonts w:ascii="Times New Roman" w:hAnsi="Times New Roman" w:cs="Times New Roman"/>
          <w:sz w:val="24"/>
          <w:szCs w:val="24"/>
          <w:lang w:val="en-US"/>
        </w:rPr>
        <w:t>Astri Wening Perwitasari, S.M., M.M.</w:t>
      </w:r>
      <w:r w:rsidRPr="00844BB4">
        <w:rPr>
          <w:rFonts w:ascii="Times New Roman" w:hAnsi="Times New Roman" w:cs="Times New Roman"/>
          <w:sz w:val="24"/>
          <w:szCs w:val="24"/>
        </w:rPr>
        <w:t>. selaku Dosen Pe</w:t>
      </w:r>
      <w:r w:rsidR="00F35E51">
        <w:rPr>
          <w:rFonts w:ascii="Times New Roman" w:hAnsi="Times New Roman" w:cs="Times New Roman"/>
          <w:sz w:val="24"/>
          <w:szCs w:val="24"/>
          <w:lang w:val="en-US"/>
        </w:rPr>
        <w:t>mbimbing</w:t>
      </w:r>
      <w:r w:rsidRPr="00844BB4">
        <w:rPr>
          <w:rFonts w:ascii="Times New Roman" w:hAnsi="Times New Roman" w:cs="Times New Roman"/>
          <w:sz w:val="24"/>
          <w:szCs w:val="24"/>
        </w:rPr>
        <w:t xml:space="preserve"> </w:t>
      </w:r>
      <w:r w:rsidR="00D73C75">
        <w:rPr>
          <w:rFonts w:ascii="Times New Roman" w:hAnsi="Times New Roman" w:cs="Times New Roman"/>
          <w:sz w:val="24"/>
          <w:szCs w:val="24"/>
          <w:lang w:val="en-US"/>
        </w:rPr>
        <w:t>Kerja Praktik di PT. Suci Jawa Persada</w:t>
      </w:r>
      <w:r w:rsidRPr="00844BB4">
        <w:rPr>
          <w:rFonts w:ascii="Times New Roman" w:hAnsi="Times New Roman" w:cs="Times New Roman"/>
          <w:sz w:val="24"/>
          <w:szCs w:val="24"/>
        </w:rPr>
        <w:t>.</w:t>
      </w:r>
    </w:p>
    <w:p w14:paraId="32D3D0F2" w14:textId="77777777" w:rsidR="008B4C7B" w:rsidRPr="00844BB4" w:rsidRDefault="008B4C7B" w:rsidP="008B4C7B">
      <w:pPr>
        <w:pStyle w:val="ListParagraph"/>
        <w:numPr>
          <w:ilvl w:val="0"/>
          <w:numId w:val="25"/>
        </w:numPr>
        <w:spacing w:line="360" w:lineRule="auto"/>
        <w:jc w:val="both"/>
        <w:rPr>
          <w:rFonts w:ascii="Times New Roman" w:hAnsi="Times New Roman" w:cs="Times New Roman"/>
          <w:sz w:val="24"/>
          <w:szCs w:val="24"/>
        </w:rPr>
      </w:pPr>
      <w:r w:rsidRPr="00844BB4">
        <w:rPr>
          <w:rFonts w:ascii="Times New Roman" w:hAnsi="Times New Roman" w:cs="Times New Roman"/>
          <w:sz w:val="24"/>
          <w:szCs w:val="24"/>
        </w:rPr>
        <w:t>Universitas Internasional Semen Indonesia selaku civitas akademik yang telah memberikan tempat bagi penulis untuk menempuh Pendidikan.</w:t>
      </w:r>
    </w:p>
    <w:p w14:paraId="03039E79" w14:textId="4493C463" w:rsidR="008B4C7B" w:rsidRPr="00F35E51" w:rsidRDefault="008B4C7B" w:rsidP="008B4C7B">
      <w:pPr>
        <w:pStyle w:val="ListParagraph"/>
        <w:numPr>
          <w:ilvl w:val="0"/>
          <w:numId w:val="25"/>
        </w:numPr>
        <w:spacing w:line="360" w:lineRule="auto"/>
        <w:jc w:val="both"/>
        <w:rPr>
          <w:rFonts w:ascii="Times New Roman" w:hAnsi="Times New Roman" w:cs="Times New Roman"/>
          <w:sz w:val="24"/>
          <w:szCs w:val="24"/>
        </w:rPr>
      </w:pPr>
      <w:r w:rsidRPr="00844BB4">
        <w:rPr>
          <w:rFonts w:ascii="Times New Roman" w:hAnsi="Times New Roman" w:cs="Times New Roman"/>
          <w:sz w:val="24"/>
          <w:szCs w:val="24"/>
        </w:rPr>
        <w:t xml:space="preserve">PT. </w:t>
      </w:r>
      <w:r w:rsidR="00823CFE">
        <w:rPr>
          <w:rFonts w:ascii="Times New Roman" w:hAnsi="Times New Roman" w:cs="Times New Roman"/>
          <w:sz w:val="24"/>
          <w:szCs w:val="24"/>
          <w:lang w:val="en-US"/>
        </w:rPr>
        <w:t>Suci Jawa Persada</w:t>
      </w:r>
      <w:r w:rsidRPr="00844BB4">
        <w:rPr>
          <w:rFonts w:ascii="Times New Roman" w:hAnsi="Times New Roman" w:cs="Times New Roman"/>
          <w:sz w:val="24"/>
          <w:szCs w:val="24"/>
        </w:rPr>
        <w:t xml:space="preserve"> Gresik selaku </w:t>
      </w:r>
      <w:r w:rsidR="00823CFE">
        <w:rPr>
          <w:rFonts w:ascii="Times New Roman" w:hAnsi="Times New Roman" w:cs="Times New Roman"/>
          <w:sz w:val="24"/>
          <w:szCs w:val="24"/>
          <w:lang w:val="en-US"/>
        </w:rPr>
        <w:t>tempat</w:t>
      </w:r>
      <w:r w:rsidRPr="00844BB4">
        <w:rPr>
          <w:rFonts w:ascii="Times New Roman" w:hAnsi="Times New Roman" w:cs="Times New Roman"/>
          <w:sz w:val="24"/>
          <w:szCs w:val="24"/>
        </w:rPr>
        <w:t xml:space="preserve"> dalam </w:t>
      </w:r>
      <w:r w:rsidR="00823CFE">
        <w:rPr>
          <w:rFonts w:ascii="Times New Roman" w:hAnsi="Times New Roman" w:cs="Times New Roman"/>
          <w:sz w:val="24"/>
          <w:szCs w:val="24"/>
          <w:lang w:val="en-US"/>
        </w:rPr>
        <w:t>pelaksanaan kerja praktik mahasiswa.</w:t>
      </w:r>
    </w:p>
    <w:p w14:paraId="73E1EDFE" w14:textId="0A306AAA" w:rsidR="00F35E51" w:rsidRPr="00844BB4" w:rsidRDefault="00F35E51" w:rsidP="008B4C7B">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Bapak Hary Joediarto selaku Pembina Lapangan selama melakukan kerja praktik di PT. Suci Jawa Persada.</w:t>
      </w:r>
    </w:p>
    <w:p w14:paraId="66419602" w14:textId="0CA7E933" w:rsidR="008B4C7B" w:rsidRPr="00844BB4" w:rsidRDefault="008B4C7B" w:rsidP="00823CFE">
      <w:pPr>
        <w:spacing w:before="240" w:line="360" w:lineRule="auto"/>
        <w:ind w:firstLine="720"/>
        <w:jc w:val="both"/>
        <w:rPr>
          <w:rFonts w:ascii="Times New Roman" w:hAnsi="Times New Roman" w:cs="Times New Roman"/>
          <w:sz w:val="24"/>
          <w:szCs w:val="24"/>
        </w:rPr>
      </w:pPr>
      <w:r w:rsidRPr="00844BB4">
        <w:rPr>
          <w:rFonts w:ascii="Times New Roman" w:hAnsi="Times New Roman" w:cs="Times New Roman"/>
          <w:sz w:val="24"/>
          <w:szCs w:val="24"/>
        </w:rPr>
        <w:t>Akhirnya tak</w:t>
      </w:r>
      <w:r w:rsidR="00823CFE">
        <w:rPr>
          <w:rFonts w:ascii="Times New Roman" w:hAnsi="Times New Roman" w:cs="Times New Roman"/>
          <w:sz w:val="24"/>
          <w:szCs w:val="24"/>
          <w:lang w:val="en-US"/>
        </w:rPr>
        <w:t xml:space="preserve"> </w:t>
      </w:r>
      <w:r w:rsidRPr="00844BB4">
        <w:rPr>
          <w:rFonts w:ascii="Times New Roman" w:hAnsi="Times New Roman" w:cs="Times New Roman"/>
          <w:sz w:val="24"/>
          <w:szCs w:val="24"/>
        </w:rPr>
        <w:t>ada gading yang tak retak, begitupun dengan penulis ini yang masih jauh dari kata sempurna. Oleh karena itu saran dan kritik konstruktif sangat kami harapkan demi sempurnanya penulisan ini.</w:t>
      </w:r>
    </w:p>
    <w:p w14:paraId="02821813" w14:textId="7F31E698" w:rsidR="008B4C7B" w:rsidRPr="00844BB4" w:rsidRDefault="008B4C7B" w:rsidP="00823CFE">
      <w:pPr>
        <w:spacing w:before="240" w:line="360" w:lineRule="auto"/>
        <w:jc w:val="right"/>
        <w:rPr>
          <w:rFonts w:ascii="Times New Roman" w:hAnsi="Times New Roman" w:cs="Times New Roman"/>
          <w:sz w:val="24"/>
          <w:szCs w:val="24"/>
        </w:rPr>
      </w:pPr>
      <w:r w:rsidRPr="00844BB4">
        <w:rPr>
          <w:rFonts w:ascii="Times New Roman" w:hAnsi="Times New Roman" w:cs="Times New Roman"/>
          <w:sz w:val="24"/>
          <w:szCs w:val="24"/>
        </w:rPr>
        <w:t xml:space="preserve">Gresik, </w:t>
      </w:r>
      <w:r w:rsidR="00F35E51">
        <w:rPr>
          <w:rFonts w:ascii="Times New Roman" w:hAnsi="Times New Roman" w:cs="Times New Roman"/>
          <w:sz w:val="24"/>
          <w:szCs w:val="24"/>
          <w:lang w:val="en-US"/>
        </w:rPr>
        <w:t>5</w:t>
      </w:r>
      <w:r w:rsidRPr="00844BB4">
        <w:rPr>
          <w:rFonts w:ascii="Times New Roman" w:hAnsi="Times New Roman" w:cs="Times New Roman"/>
          <w:sz w:val="24"/>
          <w:szCs w:val="24"/>
        </w:rPr>
        <w:t xml:space="preserve"> </w:t>
      </w:r>
      <w:r w:rsidR="00F35E51">
        <w:rPr>
          <w:rFonts w:ascii="Times New Roman" w:hAnsi="Times New Roman" w:cs="Times New Roman"/>
          <w:sz w:val="24"/>
          <w:szCs w:val="24"/>
          <w:lang w:val="en-US"/>
        </w:rPr>
        <w:t>Agustus</w:t>
      </w:r>
      <w:r w:rsidRPr="00844BB4">
        <w:rPr>
          <w:rFonts w:ascii="Times New Roman" w:hAnsi="Times New Roman" w:cs="Times New Roman"/>
          <w:sz w:val="24"/>
          <w:szCs w:val="24"/>
        </w:rPr>
        <w:t xml:space="preserve"> 2022</w:t>
      </w:r>
    </w:p>
    <w:p w14:paraId="1D16BCC9" w14:textId="77777777" w:rsidR="00823CFE" w:rsidRDefault="00823CFE" w:rsidP="00823CFE">
      <w:pPr>
        <w:spacing w:before="240" w:line="360" w:lineRule="auto"/>
        <w:rPr>
          <w:rFonts w:ascii="Times New Roman" w:hAnsi="Times New Roman" w:cs="Times New Roman"/>
          <w:sz w:val="24"/>
          <w:szCs w:val="24"/>
        </w:rPr>
      </w:pPr>
    </w:p>
    <w:p w14:paraId="38E756D5" w14:textId="07588F44" w:rsidR="005A0758" w:rsidRPr="00C4659A" w:rsidRDefault="008B4C7B" w:rsidP="00823CFE">
      <w:pPr>
        <w:spacing w:before="240" w:line="360" w:lineRule="auto"/>
        <w:ind w:left="6480"/>
        <w:rPr>
          <w:rFonts w:ascii="Times New Roman" w:hAnsi="Times New Roman" w:cs="Times New Roman"/>
          <w:b/>
          <w:bCs/>
          <w:color w:val="000000" w:themeColor="text1"/>
          <w:sz w:val="24"/>
          <w:szCs w:val="24"/>
          <w:lang w:val="en-US"/>
        </w:rPr>
      </w:pPr>
      <w:r w:rsidRPr="00844BB4">
        <w:rPr>
          <w:rFonts w:ascii="Times New Roman" w:hAnsi="Times New Roman" w:cs="Times New Roman"/>
          <w:sz w:val="24"/>
          <w:szCs w:val="24"/>
        </w:rPr>
        <w:t>Penulis</w:t>
      </w:r>
      <w:r w:rsidR="005A0758" w:rsidRPr="00C4659A">
        <w:rPr>
          <w:rFonts w:ascii="Times New Roman" w:hAnsi="Times New Roman" w:cs="Times New Roman"/>
          <w:b/>
          <w:bCs/>
          <w:color w:val="000000" w:themeColor="text1"/>
          <w:sz w:val="24"/>
          <w:szCs w:val="24"/>
          <w:lang w:val="en-US"/>
        </w:rPr>
        <w:br w:type="page"/>
      </w:r>
    </w:p>
    <w:p w14:paraId="4172501F" w14:textId="3682880F" w:rsidR="005A0758" w:rsidRPr="0007610B" w:rsidRDefault="0023618D" w:rsidP="0098594D">
      <w:pPr>
        <w:pStyle w:val="Heading1"/>
        <w:tabs>
          <w:tab w:val="center" w:pos="3968"/>
          <w:tab w:val="left" w:pos="5309"/>
        </w:tabs>
        <w:jc w:val="center"/>
        <w:rPr>
          <w:sz w:val="24"/>
          <w:szCs w:val="24"/>
        </w:rPr>
      </w:pPr>
      <w:bookmarkStart w:id="2" w:name="_Toc112402677"/>
      <w:r w:rsidRPr="0007610B">
        <w:rPr>
          <w:sz w:val="24"/>
          <w:szCs w:val="24"/>
        </w:rPr>
        <w:lastRenderedPageBreak/>
        <w:t>DAFTAR ISI</w:t>
      </w:r>
      <w:bookmarkEnd w:id="2"/>
    </w:p>
    <w:sdt>
      <w:sdtPr>
        <w:rPr>
          <w:rFonts w:asciiTheme="minorHAnsi" w:eastAsiaTheme="minorHAnsi" w:hAnsiTheme="minorHAnsi" w:cstheme="minorBidi"/>
          <w:color w:val="auto"/>
          <w:sz w:val="22"/>
          <w:szCs w:val="22"/>
          <w:lang w:val="id-ID"/>
        </w:rPr>
        <w:id w:val="1724483590"/>
        <w:docPartObj>
          <w:docPartGallery w:val="Table of Contents"/>
          <w:docPartUnique/>
        </w:docPartObj>
      </w:sdtPr>
      <w:sdtEndPr>
        <w:rPr>
          <w:rFonts w:ascii="Times New Roman" w:hAnsi="Times New Roman" w:cs="Times New Roman"/>
          <w:b/>
          <w:bCs/>
          <w:noProof/>
          <w:color w:val="000000" w:themeColor="text1"/>
          <w:sz w:val="24"/>
          <w:szCs w:val="24"/>
        </w:rPr>
      </w:sdtEndPr>
      <w:sdtContent>
        <w:p w14:paraId="7C1336F0" w14:textId="57316D47" w:rsidR="00004CE8" w:rsidRPr="00004CE8" w:rsidRDefault="00004CE8">
          <w:pPr>
            <w:pStyle w:val="TOCHeading"/>
            <w:rPr>
              <w:sz w:val="2"/>
              <w:szCs w:val="2"/>
            </w:rPr>
          </w:pPr>
        </w:p>
        <w:p w14:paraId="04A280B5" w14:textId="421C24FF" w:rsidR="00460FE3" w:rsidRPr="00460FE3" w:rsidRDefault="00004CE8" w:rsidP="00460FE3">
          <w:pPr>
            <w:pStyle w:val="TOC1"/>
            <w:tabs>
              <w:tab w:val="right" w:leader="dot" w:pos="7927"/>
            </w:tabs>
            <w:spacing w:line="360" w:lineRule="auto"/>
            <w:rPr>
              <w:rFonts w:ascii="Times New Roman" w:eastAsiaTheme="minorEastAsia" w:hAnsi="Times New Roman" w:cs="Times New Roman"/>
              <w:noProof/>
              <w:sz w:val="24"/>
              <w:szCs w:val="24"/>
              <w:lang w:val="en-ID" w:eastAsia="en-ID"/>
            </w:rPr>
          </w:pPr>
          <w:r w:rsidRPr="00460FE3">
            <w:rPr>
              <w:rFonts w:ascii="Times New Roman" w:hAnsi="Times New Roman" w:cs="Times New Roman"/>
              <w:color w:val="000000" w:themeColor="text1"/>
              <w:sz w:val="24"/>
              <w:szCs w:val="24"/>
            </w:rPr>
            <w:fldChar w:fldCharType="begin"/>
          </w:r>
          <w:r w:rsidRPr="00460FE3">
            <w:rPr>
              <w:rFonts w:ascii="Times New Roman" w:hAnsi="Times New Roman" w:cs="Times New Roman"/>
              <w:color w:val="000000" w:themeColor="text1"/>
              <w:sz w:val="24"/>
              <w:szCs w:val="24"/>
            </w:rPr>
            <w:instrText xml:space="preserve"> TOC \o "1-3" \h \z \u </w:instrText>
          </w:r>
          <w:r w:rsidRPr="00460FE3">
            <w:rPr>
              <w:rFonts w:ascii="Times New Roman" w:hAnsi="Times New Roman" w:cs="Times New Roman"/>
              <w:color w:val="000000" w:themeColor="text1"/>
              <w:sz w:val="24"/>
              <w:szCs w:val="24"/>
            </w:rPr>
            <w:fldChar w:fldCharType="separate"/>
          </w:r>
          <w:hyperlink w:anchor="_Toc112402675" w:history="1">
            <w:r w:rsidR="00460FE3" w:rsidRPr="00460FE3">
              <w:rPr>
                <w:rStyle w:val="Hyperlink"/>
                <w:rFonts w:ascii="Times New Roman" w:hAnsi="Times New Roman" w:cs="Times New Roman"/>
                <w:noProof/>
                <w:sz w:val="24"/>
                <w:szCs w:val="24"/>
              </w:rPr>
              <w:t>LEMBAR PENGESAHAN</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75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sidR="00C92DF2">
              <w:rPr>
                <w:rFonts w:ascii="Times New Roman" w:hAnsi="Times New Roman" w:cs="Times New Roman"/>
                <w:noProof/>
                <w:webHidden/>
                <w:sz w:val="24"/>
                <w:szCs w:val="24"/>
              </w:rPr>
              <w:t>ii</w:t>
            </w:r>
            <w:r w:rsidR="00460FE3" w:rsidRPr="00460FE3">
              <w:rPr>
                <w:rFonts w:ascii="Times New Roman" w:hAnsi="Times New Roman" w:cs="Times New Roman"/>
                <w:noProof/>
                <w:webHidden/>
                <w:sz w:val="24"/>
                <w:szCs w:val="24"/>
              </w:rPr>
              <w:fldChar w:fldCharType="end"/>
            </w:r>
          </w:hyperlink>
        </w:p>
        <w:p w14:paraId="6930606A" w14:textId="4C58067C" w:rsidR="00460FE3" w:rsidRPr="00460FE3" w:rsidRDefault="00C92DF2" w:rsidP="00460FE3">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402676" w:history="1">
            <w:r w:rsidR="00460FE3" w:rsidRPr="00460FE3">
              <w:rPr>
                <w:rStyle w:val="Hyperlink"/>
                <w:rFonts w:ascii="Times New Roman" w:hAnsi="Times New Roman" w:cs="Times New Roman"/>
                <w:noProof/>
                <w:sz w:val="24"/>
                <w:szCs w:val="24"/>
              </w:rPr>
              <w:t>KATA PENGANTAR</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76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i</w:t>
            </w:r>
            <w:r w:rsidR="00460FE3" w:rsidRPr="00460FE3">
              <w:rPr>
                <w:rFonts w:ascii="Times New Roman" w:hAnsi="Times New Roman" w:cs="Times New Roman"/>
                <w:noProof/>
                <w:webHidden/>
                <w:sz w:val="24"/>
                <w:szCs w:val="24"/>
              </w:rPr>
              <w:fldChar w:fldCharType="end"/>
            </w:r>
          </w:hyperlink>
        </w:p>
        <w:p w14:paraId="7FEFB957" w14:textId="068FAC9E" w:rsidR="00460FE3" w:rsidRPr="00460FE3" w:rsidRDefault="00C92DF2" w:rsidP="00460FE3">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402677" w:history="1">
            <w:r w:rsidR="00460FE3" w:rsidRPr="00460FE3">
              <w:rPr>
                <w:rStyle w:val="Hyperlink"/>
                <w:rFonts w:ascii="Times New Roman" w:hAnsi="Times New Roman" w:cs="Times New Roman"/>
                <w:noProof/>
                <w:sz w:val="24"/>
                <w:szCs w:val="24"/>
              </w:rPr>
              <w:t>DAFTAR ISI</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77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v</w:t>
            </w:r>
            <w:r w:rsidR="00460FE3" w:rsidRPr="00460FE3">
              <w:rPr>
                <w:rFonts w:ascii="Times New Roman" w:hAnsi="Times New Roman" w:cs="Times New Roman"/>
                <w:noProof/>
                <w:webHidden/>
                <w:sz w:val="24"/>
                <w:szCs w:val="24"/>
              </w:rPr>
              <w:fldChar w:fldCharType="end"/>
            </w:r>
          </w:hyperlink>
        </w:p>
        <w:p w14:paraId="2AA641F5" w14:textId="68A6439C" w:rsidR="00460FE3" w:rsidRPr="00460FE3" w:rsidRDefault="00C92DF2" w:rsidP="00460FE3">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402678" w:history="1">
            <w:r w:rsidR="00460FE3" w:rsidRPr="00460FE3">
              <w:rPr>
                <w:rStyle w:val="Hyperlink"/>
                <w:rFonts w:ascii="Times New Roman" w:hAnsi="Times New Roman" w:cs="Times New Roman"/>
                <w:noProof/>
                <w:sz w:val="24"/>
                <w:szCs w:val="24"/>
              </w:rPr>
              <w:t>DAFTAR GAMBAR</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78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w:t>
            </w:r>
            <w:r w:rsidR="00460FE3" w:rsidRPr="00460FE3">
              <w:rPr>
                <w:rFonts w:ascii="Times New Roman" w:hAnsi="Times New Roman" w:cs="Times New Roman"/>
                <w:noProof/>
                <w:webHidden/>
                <w:sz w:val="24"/>
                <w:szCs w:val="24"/>
              </w:rPr>
              <w:fldChar w:fldCharType="end"/>
            </w:r>
          </w:hyperlink>
        </w:p>
        <w:p w14:paraId="473D1784" w14:textId="3F4BBBBC" w:rsidR="00460FE3" w:rsidRPr="00460FE3" w:rsidRDefault="00C92DF2" w:rsidP="00460FE3">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402679" w:history="1">
            <w:r w:rsidR="00460FE3" w:rsidRPr="00460FE3">
              <w:rPr>
                <w:rStyle w:val="Hyperlink"/>
                <w:rFonts w:ascii="Times New Roman" w:hAnsi="Times New Roman" w:cs="Times New Roman"/>
                <w:noProof/>
                <w:sz w:val="24"/>
                <w:szCs w:val="24"/>
              </w:rPr>
              <w:t>DAFTAR TABEL</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79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w:t>
            </w:r>
            <w:r w:rsidR="00460FE3" w:rsidRPr="00460FE3">
              <w:rPr>
                <w:rFonts w:ascii="Times New Roman" w:hAnsi="Times New Roman" w:cs="Times New Roman"/>
                <w:noProof/>
                <w:webHidden/>
                <w:sz w:val="24"/>
                <w:szCs w:val="24"/>
              </w:rPr>
              <w:fldChar w:fldCharType="end"/>
            </w:r>
          </w:hyperlink>
        </w:p>
        <w:p w14:paraId="7DE6C00C" w14:textId="31B26242" w:rsidR="00460FE3" w:rsidRPr="00460FE3" w:rsidRDefault="00460FE3" w:rsidP="00460FE3">
          <w:pPr>
            <w:pStyle w:val="TOC1"/>
            <w:tabs>
              <w:tab w:val="right" w:leader="dot" w:pos="7927"/>
            </w:tabs>
            <w:spacing w:line="360" w:lineRule="auto"/>
            <w:rPr>
              <w:rFonts w:ascii="Times New Roman" w:eastAsiaTheme="minorEastAsia" w:hAnsi="Times New Roman" w:cs="Times New Roman"/>
              <w:noProof/>
              <w:sz w:val="24"/>
              <w:szCs w:val="24"/>
              <w:lang w:val="en-ID" w:eastAsia="en-ID"/>
            </w:rPr>
          </w:pPr>
          <w:r w:rsidRPr="00460FE3">
            <w:rPr>
              <w:rStyle w:val="Hyperlink"/>
              <w:rFonts w:ascii="Times New Roman" w:hAnsi="Times New Roman" w:cs="Times New Roman"/>
              <w:noProof/>
              <w:color w:val="000000" w:themeColor="text1"/>
              <w:sz w:val="24"/>
              <w:szCs w:val="24"/>
              <w:u w:val="none"/>
              <w:lang w:val="en-US"/>
            </w:rPr>
            <w:t xml:space="preserve">BAB I </w:t>
          </w:r>
          <w:hyperlink w:anchor="_Toc112402681" w:history="1">
            <w:r w:rsidRPr="00460FE3">
              <w:rPr>
                <w:rStyle w:val="Hyperlink"/>
                <w:rFonts w:ascii="Times New Roman" w:hAnsi="Times New Roman" w:cs="Times New Roman"/>
                <w:noProof/>
                <w:sz w:val="24"/>
                <w:szCs w:val="24"/>
              </w:rPr>
              <w:t>PENDAHULUAN</w:t>
            </w:r>
            <w:r w:rsidRPr="00460FE3">
              <w:rPr>
                <w:rFonts w:ascii="Times New Roman" w:hAnsi="Times New Roman" w:cs="Times New Roman"/>
                <w:noProof/>
                <w:webHidden/>
                <w:sz w:val="24"/>
                <w:szCs w:val="24"/>
              </w:rPr>
              <w:tab/>
            </w:r>
            <w:r w:rsidRPr="00460FE3">
              <w:rPr>
                <w:rFonts w:ascii="Times New Roman" w:hAnsi="Times New Roman" w:cs="Times New Roman"/>
                <w:noProof/>
                <w:webHidden/>
                <w:sz w:val="24"/>
                <w:szCs w:val="24"/>
              </w:rPr>
              <w:fldChar w:fldCharType="begin"/>
            </w:r>
            <w:r w:rsidRPr="00460FE3">
              <w:rPr>
                <w:rFonts w:ascii="Times New Roman" w:hAnsi="Times New Roman" w:cs="Times New Roman"/>
                <w:noProof/>
                <w:webHidden/>
                <w:sz w:val="24"/>
                <w:szCs w:val="24"/>
              </w:rPr>
              <w:instrText xml:space="preserve"> PAGEREF _Toc112402681 \h </w:instrText>
            </w:r>
            <w:r w:rsidRPr="00460FE3">
              <w:rPr>
                <w:rFonts w:ascii="Times New Roman" w:hAnsi="Times New Roman" w:cs="Times New Roman"/>
                <w:noProof/>
                <w:webHidden/>
                <w:sz w:val="24"/>
                <w:szCs w:val="24"/>
              </w:rPr>
            </w:r>
            <w:r w:rsidRPr="00460FE3">
              <w:rPr>
                <w:rFonts w:ascii="Times New Roman" w:hAnsi="Times New Roman" w:cs="Times New Roman"/>
                <w:noProof/>
                <w:webHidden/>
                <w:sz w:val="24"/>
                <w:szCs w:val="24"/>
              </w:rPr>
              <w:fldChar w:fldCharType="separate"/>
            </w:r>
            <w:r w:rsidR="00C92DF2">
              <w:rPr>
                <w:rFonts w:ascii="Times New Roman" w:hAnsi="Times New Roman" w:cs="Times New Roman"/>
                <w:noProof/>
                <w:webHidden/>
                <w:sz w:val="24"/>
                <w:szCs w:val="24"/>
              </w:rPr>
              <w:t>1</w:t>
            </w:r>
            <w:r w:rsidRPr="00460FE3">
              <w:rPr>
                <w:rFonts w:ascii="Times New Roman" w:hAnsi="Times New Roman" w:cs="Times New Roman"/>
                <w:noProof/>
                <w:webHidden/>
                <w:sz w:val="24"/>
                <w:szCs w:val="24"/>
              </w:rPr>
              <w:fldChar w:fldCharType="end"/>
            </w:r>
          </w:hyperlink>
        </w:p>
        <w:p w14:paraId="18628466" w14:textId="24900502"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82" w:history="1">
            <w:r w:rsidR="00460FE3" w:rsidRPr="00460FE3">
              <w:rPr>
                <w:rStyle w:val="Hyperlink"/>
                <w:rFonts w:ascii="Times New Roman" w:hAnsi="Times New Roman" w:cs="Times New Roman"/>
                <w:noProof/>
                <w:sz w:val="24"/>
                <w:szCs w:val="24"/>
                <w:lang w:val="en-US"/>
              </w:rPr>
              <w:t>1.1</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Latar Belakang</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82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460FE3" w:rsidRPr="00460FE3">
              <w:rPr>
                <w:rFonts w:ascii="Times New Roman" w:hAnsi="Times New Roman" w:cs="Times New Roman"/>
                <w:noProof/>
                <w:webHidden/>
                <w:sz w:val="24"/>
                <w:szCs w:val="24"/>
              </w:rPr>
              <w:fldChar w:fldCharType="end"/>
            </w:r>
          </w:hyperlink>
        </w:p>
        <w:p w14:paraId="167DF03C" w14:textId="25B42E76"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83" w:history="1">
            <w:r w:rsidR="00460FE3" w:rsidRPr="00460FE3">
              <w:rPr>
                <w:rStyle w:val="Hyperlink"/>
                <w:rFonts w:ascii="Times New Roman" w:hAnsi="Times New Roman" w:cs="Times New Roman"/>
                <w:noProof/>
                <w:sz w:val="24"/>
                <w:szCs w:val="24"/>
                <w:lang w:val="en-US"/>
              </w:rPr>
              <w:t xml:space="preserve">1.2 </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Tujuan dan Manfaat</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83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460FE3" w:rsidRPr="00460FE3">
              <w:rPr>
                <w:rFonts w:ascii="Times New Roman" w:hAnsi="Times New Roman" w:cs="Times New Roman"/>
                <w:noProof/>
                <w:webHidden/>
                <w:sz w:val="24"/>
                <w:szCs w:val="24"/>
              </w:rPr>
              <w:fldChar w:fldCharType="end"/>
            </w:r>
          </w:hyperlink>
        </w:p>
        <w:p w14:paraId="7875E398" w14:textId="6F451E47" w:rsidR="00460FE3" w:rsidRPr="00460FE3" w:rsidRDefault="00C92DF2" w:rsidP="00460FE3">
          <w:pPr>
            <w:pStyle w:val="TOC2"/>
            <w:tabs>
              <w:tab w:val="left" w:pos="110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84" w:history="1">
            <w:r w:rsidR="00460FE3" w:rsidRPr="00460FE3">
              <w:rPr>
                <w:rStyle w:val="Hyperlink"/>
                <w:rFonts w:ascii="Times New Roman" w:hAnsi="Times New Roman" w:cs="Times New Roman"/>
                <w:noProof/>
                <w:sz w:val="24"/>
                <w:szCs w:val="24"/>
                <w:lang w:val="en-US"/>
              </w:rPr>
              <w:t xml:space="preserve">1.2.2 </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lang w:val="en-US"/>
              </w:rPr>
              <w:t xml:space="preserve">Tujuan </w:t>
            </w:r>
            <w:r w:rsidR="00460FE3" w:rsidRPr="00460FE3">
              <w:rPr>
                <w:rStyle w:val="Hyperlink"/>
                <w:rFonts w:ascii="Times New Roman" w:eastAsia="Calibri" w:hAnsi="Times New Roman" w:cs="Times New Roman"/>
                <w:noProof/>
                <w:sz w:val="24"/>
                <w:szCs w:val="24"/>
              </w:rPr>
              <w:t>Khusus</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84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460FE3" w:rsidRPr="00460FE3">
              <w:rPr>
                <w:rFonts w:ascii="Times New Roman" w:hAnsi="Times New Roman" w:cs="Times New Roman"/>
                <w:noProof/>
                <w:webHidden/>
                <w:sz w:val="24"/>
                <w:szCs w:val="24"/>
              </w:rPr>
              <w:fldChar w:fldCharType="end"/>
            </w:r>
          </w:hyperlink>
        </w:p>
        <w:p w14:paraId="5DA92817" w14:textId="39914264" w:rsidR="00460FE3" w:rsidRPr="00460FE3" w:rsidRDefault="00C92DF2" w:rsidP="00460FE3">
          <w:pPr>
            <w:pStyle w:val="TOC2"/>
            <w:tabs>
              <w:tab w:val="left" w:pos="110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85" w:history="1">
            <w:r w:rsidR="00460FE3" w:rsidRPr="00460FE3">
              <w:rPr>
                <w:rStyle w:val="Hyperlink"/>
                <w:rFonts w:ascii="Times New Roman" w:hAnsi="Times New Roman" w:cs="Times New Roman"/>
                <w:noProof/>
                <w:sz w:val="24"/>
                <w:szCs w:val="24"/>
                <w:lang w:val="en-US"/>
              </w:rPr>
              <w:t xml:space="preserve">1.2.3 </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Manfaat</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85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460FE3" w:rsidRPr="00460FE3">
              <w:rPr>
                <w:rFonts w:ascii="Times New Roman" w:hAnsi="Times New Roman" w:cs="Times New Roman"/>
                <w:noProof/>
                <w:webHidden/>
                <w:sz w:val="24"/>
                <w:szCs w:val="24"/>
              </w:rPr>
              <w:fldChar w:fldCharType="end"/>
            </w:r>
          </w:hyperlink>
        </w:p>
        <w:p w14:paraId="3D73ED85" w14:textId="41D81488"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86" w:history="1">
            <w:r w:rsidR="00460FE3" w:rsidRPr="00460FE3">
              <w:rPr>
                <w:rStyle w:val="Hyperlink"/>
                <w:rFonts w:ascii="Times New Roman" w:hAnsi="Times New Roman" w:cs="Times New Roman"/>
                <w:noProof/>
                <w:sz w:val="24"/>
                <w:szCs w:val="24"/>
                <w:lang w:val="en-US"/>
              </w:rPr>
              <w:t xml:space="preserve">1.3 </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Metodologi Pengumpulan Data</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86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460FE3" w:rsidRPr="00460FE3">
              <w:rPr>
                <w:rFonts w:ascii="Times New Roman" w:hAnsi="Times New Roman" w:cs="Times New Roman"/>
                <w:noProof/>
                <w:webHidden/>
                <w:sz w:val="24"/>
                <w:szCs w:val="24"/>
              </w:rPr>
              <w:fldChar w:fldCharType="end"/>
            </w:r>
          </w:hyperlink>
        </w:p>
        <w:p w14:paraId="236BE820" w14:textId="08036055"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87" w:history="1">
            <w:r w:rsidR="00460FE3" w:rsidRPr="00460FE3">
              <w:rPr>
                <w:rStyle w:val="Hyperlink"/>
                <w:rFonts w:ascii="Times New Roman" w:hAnsi="Times New Roman" w:cs="Times New Roman"/>
                <w:noProof/>
                <w:sz w:val="24"/>
                <w:szCs w:val="24"/>
                <w:lang w:val="en-US"/>
              </w:rPr>
              <w:t xml:space="preserve">1.4 </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Waktu dan Tempat Pelaksanaan Magang</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87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460FE3" w:rsidRPr="00460FE3">
              <w:rPr>
                <w:rFonts w:ascii="Times New Roman" w:hAnsi="Times New Roman" w:cs="Times New Roman"/>
                <w:noProof/>
                <w:webHidden/>
                <w:sz w:val="24"/>
                <w:szCs w:val="24"/>
              </w:rPr>
              <w:fldChar w:fldCharType="end"/>
            </w:r>
          </w:hyperlink>
        </w:p>
        <w:p w14:paraId="7DB4E12C" w14:textId="23C915DC"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88" w:history="1">
            <w:r w:rsidR="00460FE3" w:rsidRPr="00460FE3">
              <w:rPr>
                <w:rStyle w:val="Hyperlink"/>
                <w:rFonts w:ascii="Times New Roman" w:hAnsi="Times New Roman" w:cs="Times New Roman"/>
                <w:noProof/>
                <w:sz w:val="24"/>
                <w:szCs w:val="24"/>
                <w:lang w:val="en-US"/>
              </w:rPr>
              <w:t xml:space="preserve">1.5 </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Nama Unit Kerja Tempat Pelaksanaan Magang</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88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460FE3" w:rsidRPr="00460FE3">
              <w:rPr>
                <w:rFonts w:ascii="Times New Roman" w:hAnsi="Times New Roman" w:cs="Times New Roman"/>
                <w:noProof/>
                <w:webHidden/>
                <w:sz w:val="24"/>
                <w:szCs w:val="24"/>
              </w:rPr>
              <w:fldChar w:fldCharType="end"/>
            </w:r>
          </w:hyperlink>
        </w:p>
        <w:p w14:paraId="75E10463" w14:textId="7E1DECB1" w:rsidR="00460FE3" w:rsidRPr="00460FE3" w:rsidRDefault="00460FE3" w:rsidP="00460FE3">
          <w:pPr>
            <w:pStyle w:val="TOC1"/>
            <w:tabs>
              <w:tab w:val="right" w:leader="dot" w:pos="7927"/>
            </w:tabs>
            <w:spacing w:line="360" w:lineRule="auto"/>
            <w:rPr>
              <w:rFonts w:ascii="Times New Roman" w:eastAsiaTheme="minorEastAsia" w:hAnsi="Times New Roman" w:cs="Times New Roman"/>
              <w:noProof/>
              <w:sz w:val="24"/>
              <w:szCs w:val="24"/>
              <w:lang w:val="en-ID" w:eastAsia="en-ID"/>
            </w:rPr>
          </w:pPr>
          <w:r w:rsidRPr="00460FE3">
            <w:rPr>
              <w:rStyle w:val="Hyperlink"/>
              <w:rFonts w:ascii="Times New Roman" w:hAnsi="Times New Roman" w:cs="Times New Roman"/>
              <w:noProof/>
              <w:color w:val="000000" w:themeColor="text1"/>
              <w:sz w:val="24"/>
              <w:szCs w:val="24"/>
              <w:u w:val="none"/>
              <w:lang w:val="en-US"/>
            </w:rPr>
            <w:t xml:space="preserve">BAB II </w:t>
          </w:r>
          <w:hyperlink w:anchor="_Toc112402690" w:history="1">
            <w:r w:rsidRPr="00460FE3">
              <w:rPr>
                <w:rStyle w:val="Hyperlink"/>
                <w:rFonts w:ascii="Times New Roman" w:hAnsi="Times New Roman" w:cs="Times New Roman"/>
                <w:noProof/>
                <w:sz w:val="24"/>
                <w:szCs w:val="24"/>
              </w:rPr>
              <w:t>PROFIL PT. SUCI JAWA PERSADA</w:t>
            </w:r>
            <w:r w:rsidRPr="00460FE3">
              <w:rPr>
                <w:rFonts w:ascii="Times New Roman" w:hAnsi="Times New Roman" w:cs="Times New Roman"/>
                <w:noProof/>
                <w:webHidden/>
                <w:sz w:val="24"/>
                <w:szCs w:val="24"/>
              </w:rPr>
              <w:tab/>
            </w:r>
            <w:r w:rsidRPr="00460FE3">
              <w:rPr>
                <w:rFonts w:ascii="Times New Roman" w:hAnsi="Times New Roman" w:cs="Times New Roman"/>
                <w:noProof/>
                <w:webHidden/>
                <w:sz w:val="24"/>
                <w:szCs w:val="24"/>
              </w:rPr>
              <w:fldChar w:fldCharType="begin"/>
            </w:r>
            <w:r w:rsidRPr="00460FE3">
              <w:rPr>
                <w:rFonts w:ascii="Times New Roman" w:hAnsi="Times New Roman" w:cs="Times New Roman"/>
                <w:noProof/>
                <w:webHidden/>
                <w:sz w:val="24"/>
                <w:szCs w:val="24"/>
              </w:rPr>
              <w:instrText xml:space="preserve"> PAGEREF _Toc112402690 \h </w:instrText>
            </w:r>
            <w:r w:rsidRPr="00460FE3">
              <w:rPr>
                <w:rFonts w:ascii="Times New Roman" w:hAnsi="Times New Roman" w:cs="Times New Roman"/>
                <w:noProof/>
                <w:webHidden/>
                <w:sz w:val="24"/>
                <w:szCs w:val="24"/>
              </w:rPr>
            </w:r>
            <w:r w:rsidRPr="00460FE3">
              <w:rPr>
                <w:rFonts w:ascii="Times New Roman" w:hAnsi="Times New Roman" w:cs="Times New Roman"/>
                <w:noProof/>
                <w:webHidden/>
                <w:sz w:val="24"/>
                <w:szCs w:val="24"/>
              </w:rPr>
              <w:fldChar w:fldCharType="separate"/>
            </w:r>
            <w:r w:rsidR="00C92DF2">
              <w:rPr>
                <w:rFonts w:ascii="Times New Roman" w:hAnsi="Times New Roman" w:cs="Times New Roman"/>
                <w:noProof/>
                <w:webHidden/>
                <w:sz w:val="24"/>
                <w:szCs w:val="24"/>
              </w:rPr>
              <w:t>6</w:t>
            </w:r>
            <w:r w:rsidRPr="00460FE3">
              <w:rPr>
                <w:rFonts w:ascii="Times New Roman" w:hAnsi="Times New Roman" w:cs="Times New Roman"/>
                <w:noProof/>
                <w:webHidden/>
                <w:sz w:val="24"/>
                <w:szCs w:val="24"/>
              </w:rPr>
              <w:fldChar w:fldCharType="end"/>
            </w:r>
          </w:hyperlink>
        </w:p>
        <w:p w14:paraId="54723569" w14:textId="078D1B71"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91" w:history="1">
            <w:r w:rsidR="00460FE3" w:rsidRPr="00460FE3">
              <w:rPr>
                <w:rStyle w:val="Hyperlink"/>
                <w:rFonts w:ascii="Times New Roman" w:hAnsi="Times New Roman" w:cs="Times New Roman"/>
                <w:noProof/>
                <w:sz w:val="24"/>
                <w:szCs w:val="24"/>
                <w:lang w:val="en-US"/>
              </w:rPr>
              <w:t>2.1</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Sejarah dan Perkembangan</w:t>
            </w:r>
            <w:r w:rsidR="00460FE3" w:rsidRPr="00460FE3">
              <w:rPr>
                <w:rStyle w:val="Hyperlink"/>
                <w:rFonts w:ascii="Times New Roman" w:hAnsi="Times New Roman" w:cs="Times New Roman"/>
                <w:noProof/>
                <w:sz w:val="24"/>
                <w:szCs w:val="24"/>
                <w:lang w:val="en-US"/>
              </w:rPr>
              <w:t xml:space="preserve"> PT. Suci Jawa Persada</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91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460FE3" w:rsidRPr="00460FE3">
              <w:rPr>
                <w:rFonts w:ascii="Times New Roman" w:hAnsi="Times New Roman" w:cs="Times New Roman"/>
                <w:noProof/>
                <w:webHidden/>
                <w:sz w:val="24"/>
                <w:szCs w:val="24"/>
              </w:rPr>
              <w:fldChar w:fldCharType="end"/>
            </w:r>
          </w:hyperlink>
        </w:p>
        <w:p w14:paraId="3C77E944" w14:textId="19EF4220"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92" w:history="1">
            <w:r w:rsidR="00460FE3" w:rsidRPr="00460FE3">
              <w:rPr>
                <w:rStyle w:val="Hyperlink"/>
                <w:rFonts w:ascii="Times New Roman" w:hAnsi="Times New Roman" w:cs="Times New Roman"/>
                <w:noProof/>
                <w:sz w:val="24"/>
                <w:szCs w:val="24"/>
                <w:lang w:val="en-US"/>
              </w:rPr>
              <w:t>2.2</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 xml:space="preserve">Visi dan Misi </w:t>
            </w:r>
            <w:r w:rsidR="00460FE3" w:rsidRPr="00460FE3">
              <w:rPr>
                <w:rStyle w:val="Hyperlink"/>
                <w:rFonts w:ascii="Times New Roman" w:hAnsi="Times New Roman" w:cs="Times New Roman"/>
                <w:noProof/>
                <w:sz w:val="24"/>
                <w:szCs w:val="24"/>
                <w:lang w:val="en-US"/>
              </w:rPr>
              <w:t>PT. Suci Jawa Persada</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92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460FE3" w:rsidRPr="00460FE3">
              <w:rPr>
                <w:rFonts w:ascii="Times New Roman" w:hAnsi="Times New Roman" w:cs="Times New Roman"/>
                <w:noProof/>
                <w:webHidden/>
                <w:sz w:val="24"/>
                <w:szCs w:val="24"/>
              </w:rPr>
              <w:fldChar w:fldCharType="end"/>
            </w:r>
          </w:hyperlink>
        </w:p>
        <w:p w14:paraId="5F3CB3A9" w14:textId="47AF8E0F"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93" w:history="1">
            <w:r w:rsidR="00460FE3" w:rsidRPr="00460FE3">
              <w:rPr>
                <w:rStyle w:val="Hyperlink"/>
                <w:rFonts w:ascii="Times New Roman" w:hAnsi="Times New Roman" w:cs="Times New Roman"/>
                <w:noProof/>
                <w:sz w:val="24"/>
                <w:szCs w:val="24"/>
                <w:lang w:val="en-US"/>
              </w:rPr>
              <w:t>2.3</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 xml:space="preserve">Lokasi </w:t>
            </w:r>
            <w:r w:rsidR="00460FE3" w:rsidRPr="00460FE3">
              <w:rPr>
                <w:rStyle w:val="Hyperlink"/>
                <w:rFonts w:ascii="Times New Roman" w:hAnsi="Times New Roman" w:cs="Times New Roman"/>
                <w:noProof/>
                <w:sz w:val="24"/>
                <w:szCs w:val="24"/>
                <w:lang w:val="en-US"/>
              </w:rPr>
              <w:t>PT. Suci Jawa Persada</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93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460FE3" w:rsidRPr="00460FE3">
              <w:rPr>
                <w:rFonts w:ascii="Times New Roman" w:hAnsi="Times New Roman" w:cs="Times New Roman"/>
                <w:noProof/>
                <w:webHidden/>
                <w:sz w:val="24"/>
                <w:szCs w:val="24"/>
              </w:rPr>
              <w:fldChar w:fldCharType="end"/>
            </w:r>
          </w:hyperlink>
        </w:p>
        <w:p w14:paraId="36C5520E" w14:textId="01A93612"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94" w:history="1">
            <w:r w:rsidR="00460FE3" w:rsidRPr="00460FE3">
              <w:rPr>
                <w:rStyle w:val="Hyperlink"/>
                <w:rFonts w:ascii="Times New Roman" w:hAnsi="Times New Roman" w:cs="Times New Roman"/>
                <w:noProof/>
                <w:sz w:val="24"/>
                <w:szCs w:val="24"/>
                <w:lang w:val="en-US"/>
              </w:rPr>
              <w:t>2.4</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Struktur Organisasi</w:t>
            </w:r>
            <w:r w:rsidR="00460FE3" w:rsidRPr="00460FE3">
              <w:rPr>
                <w:rStyle w:val="Hyperlink"/>
                <w:rFonts w:ascii="Times New Roman" w:hAnsi="Times New Roman" w:cs="Times New Roman"/>
                <w:noProof/>
                <w:sz w:val="24"/>
                <w:szCs w:val="24"/>
                <w:lang w:val="en-US"/>
              </w:rPr>
              <w:t xml:space="preserve"> PT. Suci Jawa Persada</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94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460FE3" w:rsidRPr="00460FE3">
              <w:rPr>
                <w:rFonts w:ascii="Times New Roman" w:hAnsi="Times New Roman" w:cs="Times New Roman"/>
                <w:noProof/>
                <w:webHidden/>
                <w:sz w:val="24"/>
                <w:szCs w:val="24"/>
              </w:rPr>
              <w:fldChar w:fldCharType="end"/>
            </w:r>
          </w:hyperlink>
        </w:p>
        <w:p w14:paraId="4AE9BFFF" w14:textId="3D913E7B"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95" w:history="1">
            <w:r w:rsidR="00460FE3" w:rsidRPr="00460FE3">
              <w:rPr>
                <w:rStyle w:val="Hyperlink"/>
                <w:rFonts w:ascii="Times New Roman" w:hAnsi="Times New Roman" w:cs="Times New Roman"/>
                <w:noProof/>
                <w:sz w:val="24"/>
                <w:szCs w:val="24"/>
                <w:lang w:val="en-US"/>
              </w:rPr>
              <w:t xml:space="preserve">2.5 </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Produk</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95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460FE3" w:rsidRPr="00460FE3">
              <w:rPr>
                <w:rFonts w:ascii="Times New Roman" w:hAnsi="Times New Roman" w:cs="Times New Roman"/>
                <w:noProof/>
                <w:webHidden/>
                <w:sz w:val="24"/>
                <w:szCs w:val="24"/>
              </w:rPr>
              <w:fldChar w:fldCharType="end"/>
            </w:r>
          </w:hyperlink>
        </w:p>
        <w:p w14:paraId="76EED178" w14:textId="6C8DCCE7" w:rsidR="00460FE3" w:rsidRPr="00460FE3" w:rsidRDefault="00460FE3" w:rsidP="00460FE3">
          <w:pPr>
            <w:pStyle w:val="TOC1"/>
            <w:tabs>
              <w:tab w:val="right" w:leader="dot" w:pos="7927"/>
            </w:tabs>
            <w:spacing w:line="360" w:lineRule="auto"/>
            <w:rPr>
              <w:rFonts w:ascii="Times New Roman" w:eastAsiaTheme="minorEastAsia" w:hAnsi="Times New Roman" w:cs="Times New Roman"/>
              <w:noProof/>
              <w:sz w:val="24"/>
              <w:szCs w:val="24"/>
              <w:lang w:val="en-ID" w:eastAsia="en-ID"/>
            </w:rPr>
          </w:pPr>
          <w:r w:rsidRPr="00460FE3">
            <w:rPr>
              <w:rStyle w:val="Hyperlink"/>
              <w:rFonts w:ascii="Times New Roman" w:hAnsi="Times New Roman" w:cs="Times New Roman"/>
              <w:noProof/>
              <w:color w:val="000000" w:themeColor="text1"/>
              <w:sz w:val="24"/>
              <w:szCs w:val="24"/>
              <w:u w:val="none"/>
              <w:lang w:val="en-US"/>
            </w:rPr>
            <w:t xml:space="preserve">BAB III </w:t>
          </w:r>
          <w:hyperlink w:anchor="_Toc112402697" w:history="1">
            <w:r w:rsidRPr="00460FE3">
              <w:rPr>
                <w:rStyle w:val="Hyperlink"/>
                <w:rFonts w:ascii="Times New Roman" w:hAnsi="Times New Roman" w:cs="Times New Roman"/>
                <w:noProof/>
                <w:sz w:val="24"/>
                <w:szCs w:val="24"/>
              </w:rPr>
              <w:t>TINJAUAN PUSTAKA</w:t>
            </w:r>
            <w:r w:rsidRPr="00460FE3">
              <w:rPr>
                <w:rFonts w:ascii="Times New Roman" w:hAnsi="Times New Roman" w:cs="Times New Roman"/>
                <w:noProof/>
                <w:webHidden/>
                <w:sz w:val="24"/>
                <w:szCs w:val="24"/>
              </w:rPr>
              <w:tab/>
            </w:r>
            <w:r w:rsidRPr="00460FE3">
              <w:rPr>
                <w:rFonts w:ascii="Times New Roman" w:hAnsi="Times New Roman" w:cs="Times New Roman"/>
                <w:noProof/>
                <w:webHidden/>
                <w:sz w:val="24"/>
                <w:szCs w:val="24"/>
              </w:rPr>
              <w:fldChar w:fldCharType="begin"/>
            </w:r>
            <w:r w:rsidRPr="00460FE3">
              <w:rPr>
                <w:rFonts w:ascii="Times New Roman" w:hAnsi="Times New Roman" w:cs="Times New Roman"/>
                <w:noProof/>
                <w:webHidden/>
                <w:sz w:val="24"/>
                <w:szCs w:val="24"/>
              </w:rPr>
              <w:instrText xml:space="preserve"> PAGEREF _Toc112402697 \h </w:instrText>
            </w:r>
            <w:r w:rsidRPr="00460FE3">
              <w:rPr>
                <w:rFonts w:ascii="Times New Roman" w:hAnsi="Times New Roman" w:cs="Times New Roman"/>
                <w:noProof/>
                <w:webHidden/>
                <w:sz w:val="24"/>
                <w:szCs w:val="24"/>
              </w:rPr>
            </w:r>
            <w:r w:rsidRPr="00460FE3">
              <w:rPr>
                <w:rFonts w:ascii="Times New Roman" w:hAnsi="Times New Roman" w:cs="Times New Roman"/>
                <w:noProof/>
                <w:webHidden/>
                <w:sz w:val="24"/>
                <w:szCs w:val="24"/>
              </w:rPr>
              <w:fldChar w:fldCharType="separate"/>
            </w:r>
            <w:r w:rsidR="00C92DF2">
              <w:rPr>
                <w:rFonts w:ascii="Times New Roman" w:hAnsi="Times New Roman" w:cs="Times New Roman"/>
                <w:noProof/>
                <w:webHidden/>
                <w:sz w:val="24"/>
                <w:szCs w:val="24"/>
              </w:rPr>
              <w:t>10</w:t>
            </w:r>
            <w:r w:rsidRPr="00460FE3">
              <w:rPr>
                <w:rFonts w:ascii="Times New Roman" w:hAnsi="Times New Roman" w:cs="Times New Roman"/>
                <w:noProof/>
                <w:webHidden/>
                <w:sz w:val="24"/>
                <w:szCs w:val="24"/>
              </w:rPr>
              <w:fldChar w:fldCharType="end"/>
            </w:r>
          </w:hyperlink>
        </w:p>
        <w:p w14:paraId="42E6EC8B" w14:textId="2A41DA57"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98" w:history="1">
            <w:r w:rsidR="00460FE3" w:rsidRPr="00460FE3">
              <w:rPr>
                <w:rStyle w:val="Hyperlink"/>
                <w:rFonts w:ascii="Times New Roman" w:hAnsi="Times New Roman" w:cs="Times New Roman"/>
                <w:noProof/>
                <w:sz w:val="24"/>
                <w:szCs w:val="24"/>
                <w:lang w:val="en-US"/>
              </w:rPr>
              <w:t xml:space="preserve">3.1 </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lang w:val="en-US"/>
              </w:rPr>
              <w:t>Analisis Piutang</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98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00460FE3" w:rsidRPr="00460FE3">
              <w:rPr>
                <w:rFonts w:ascii="Times New Roman" w:hAnsi="Times New Roman" w:cs="Times New Roman"/>
                <w:noProof/>
                <w:webHidden/>
                <w:sz w:val="24"/>
                <w:szCs w:val="24"/>
              </w:rPr>
              <w:fldChar w:fldCharType="end"/>
            </w:r>
          </w:hyperlink>
        </w:p>
        <w:p w14:paraId="300D6564" w14:textId="3A5C84ED"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699" w:history="1">
            <w:r w:rsidR="00460FE3" w:rsidRPr="00460FE3">
              <w:rPr>
                <w:rStyle w:val="Hyperlink"/>
                <w:rFonts w:ascii="Times New Roman" w:hAnsi="Times New Roman" w:cs="Times New Roman"/>
                <w:noProof/>
                <w:sz w:val="24"/>
                <w:szCs w:val="24"/>
                <w:lang w:val="en-US"/>
              </w:rPr>
              <w:t xml:space="preserve">3.2 </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lang w:val="en-US"/>
              </w:rPr>
              <w:t>Ratio Piutang (Perputaran Piutang)</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699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00460FE3" w:rsidRPr="00460FE3">
              <w:rPr>
                <w:rFonts w:ascii="Times New Roman" w:hAnsi="Times New Roman" w:cs="Times New Roman"/>
                <w:noProof/>
                <w:webHidden/>
                <w:sz w:val="24"/>
                <w:szCs w:val="24"/>
              </w:rPr>
              <w:fldChar w:fldCharType="end"/>
            </w:r>
          </w:hyperlink>
        </w:p>
        <w:p w14:paraId="0CF77F74" w14:textId="4554D99C"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700" w:history="1">
            <w:r w:rsidR="00460FE3" w:rsidRPr="00460FE3">
              <w:rPr>
                <w:rStyle w:val="Hyperlink"/>
                <w:rFonts w:ascii="Times New Roman" w:hAnsi="Times New Roman" w:cs="Times New Roman"/>
                <w:noProof/>
                <w:sz w:val="24"/>
                <w:szCs w:val="24"/>
                <w:lang w:val="en-US"/>
              </w:rPr>
              <w:t xml:space="preserve">3.3 </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lang w:val="en-US"/>
              </w:rPr>
              <w:t>NPL (</w:t>
            </w:r>
            <w:r w:rsidR="00460FE3" w:rsidRPr="00460FE3">
              <w:rPr>
                <w:rStyle w:val="Hyperlink"/>
                <w:rFonts w:ascii="Times New Roman" w:hAnsi="Times New Roman" w:cs="Times New Roman"/>
                <w:i/>
                <w:iCs/>
                <w:noProof/>
                <w:sz w:val="24"/>
                <w:szCs w:val="24"/>
                <w:lang w:val="en-US"/>
              </w:rPr>
              <w:t>non performing loan</w:t>
            </w:r>
            <w:r w:rsidR="00460FE3" w:rsidRPr="00460FE3">
              <w:rPr>
                <w:rStyle w:val="Hyperlink"/>
                <w:rFonts w:ascii="Times New Roman" w:hAnsi="Times New Roman" w:cs="Times New Roman"/>
                <w:noProof/>
                <w:sz w:val="24"/>
                <w:szCs w:val="24"/>
                <w:lang w:val="en-US"/>
              </w:rPr>
              <w:t>)</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00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00460FE3" w:rsidRPr="00460FE3">
              <w:rPr>
                <w:rFonts w:ascii="Times New Roman" w:hAnsi="Times New Roman" w:cs="Times New Roman"/>
                <w:noProof/>
                <w:webHidden/>
                <w:sz w:val="24"/>
                <w:szCs w:val="24"/>
              </w:rPr>
              <w:fldChar w:fldCharType="end"/>
            </w:r>
          </w:hyperlink>
        </w:p>
        <w:p w14:paraId="14B8D1E6" w14:textId="53513F68" w:rsidR="00460FE3" w:rsidRPr="00460FE3" w:rsidRDefault="00460FE3" w:rsidP="00460FE3">
          <w:pPr>
            <w:pStyle w:val="TOC1"/>
            <w:tabs>
              <w:tab w:val="right" w:leader="dot" w:pos="7927"/>
            </w:tabs>
            <w:spacing w:line="360" w:lineRule="auto"/>
            <w:rPr>
              <w:rFonts w:ascii="Times New Roman" w:eastAsiaTheme="minorEastAsia" w:hAnsi="Times New Roman" w:cs="Times New Roman"/>
              <w:noProof/>
              <w:sz w:val="24"/>
              <w:szCs w:val="24"/>
              <w:lang w:val="en-ID" w:eastAsia="en-ID"/>
            </w:rPr>
          </w:pPr>
          <w:r w:rsidRPr="00460FE3">
            <w:rPr>
              <w:rStyle w:val="Hyperlink"/>
              <w:rFonts w:ascii="Times New Roman" w:hAnsi="Times New Roman" w:cs="Times New Roman"/>
              <w:noProof/>
              <w:color w:val="000000" w:themeColor="text1"/>
              <w:sz w:val="24"/>
              <w:szCs w:val="24"/>
              <w:u w:val="none"/>
              <w:lang w:val="en-US"/>
            </w:rPr>
            <w:lastRenderedPageBreak/>
            <w:t xml:space="preserve">BAB IV </w:t>
          </w:r>
          <w:hyperlink w:anchor="_Toc112402702" w:history="1">
            <w:r w:rsidRPr="00460FE3">
              <w:rPr>
                <w:rStyle w:val="Hyperlink"/>
                <w:rFonts w:ascii="Times New Roman" w:hAnsi="Times New Roman" w:cs="Times New Roman"/>
                <w:noProof/>
                <w:sz w:val="24"/>
                <w:szCs w:val="24"/>
              </w:rPr>
              <w:t>PEMBAHASAN</w:t>
            </w:r>
            <w:r w:rsidRPr="00460FE3">
              <w:rPr>
                <w:rFonts w:ascii="Times New Roman" w:hAnsi="Times New Roman" w:cs="Times New Roman"/>
                <w:noProof/>
                <w:webHidden/>
                <w:sz w:val="24"/>
                <w:szCs w:val="24"/>
              </w:rPr>
              <w:tab/>
            </w:r>
            <w:r w:rsidRPr="00460FE3">
              <w:rPr>
                <w:rFonts w:ascii="Times New Roman" w:hAnsi="Times New Roman" w:cs="Times New Roman"/>
                <w:noProof/>
                <w:webHidden/>
                <w:sz w:val="24"/>
                <w:szCs w:val="24"/>
              </w:rPr>
              <w:fldChar w:fldCharType="begin"/>
            </w:r>
            <w:r w:rsidRPr="00460FE3">
              <w:rPr>
                <w:rFonts w:ascii="Times New Roman" w:hAnsi="Times New Roman" w:cs="Times New Roman"/>
                <w:noProof/>
                <w:webHidden/>
                <w:sz w:val="24"/>
                <w:szCs w:val="24"/>
              </w:rPr>
              <w:instrText xml:space="preserve"> PAGEREF _Toc112402702 \h </w:instrText>
            </w:r>
            <w:r w:rsidRPr="00460FE3">
              <w:rPr>
                <w:rFonts w:ascii="Times New Roman" w:hAnsi="Times New Roman" w:cs="Times New Roman"/>
                <w:noProof/>
                <w:webHidden/>
                <w:sz w:val="24"/>
                <w:szCs w:val="24"/>
              </w:rPr>
            </w:r>
            <w:r w:rsidRPr="00460FE3">
              <w:rPr>
                <w:rFonts w:ascii="Times New Roman" w:hAnsi="Times New Roman" w:cs="Times New Roman"/>
                <w:noProof/>
                <w:webHidden/>
                <w:sz w:val="24"/>
                <w:szCs w:val="24"/>
              </w:rPr>
              <w:fldChar w:fldCharType="separate"/>
            </w:r>
            <w:r w:rsidR="00C92DF2">
              <w:rPr>
                <w:rFonts w:ascii="Times New Roman" w:hAnsi="Times New Roman" w:cs="Times New Roman"/>
                <w:noProof/>
                <w:webHidden/>
                <w:sz w:val="24"/>
                <w:szCs w:val="24"/>
              </w:rPr>
              <w:t>13</w:t>
            </w:r>
            <w:r w:rsidRPr="00460FE3">
              <w:rPr>
                <w:rFonts w:ascii="Times New Roman" w:hAnsi="Times New Roman" w:cs="Times New Roman"/>
                <w:noProof/>
                <w:webHidden/>
                <w:sz w:val="24"/>
                <w:szCs w:val="24"/>
              </w:rPr>
              <w:fldChar w:fldCharType="end"/>
            </w:r>
          </w:hyperlink>
        </w:p>
        <w:p w14:paraId="1159328F" w14:textId="15F27BE9"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703" w:history="1">
            <w:r w:rsidR="00460FE3" w:rsidRPr="00460FE3">
              <w:rPr>
                <w:rStyle w:val="Hyperlink"/>
                <w:rFonts w:ascii="Times New Roman" w:hAnsi="Times New Roman" w:cs="Times New Roman"/>
                <w:noProof/>
                <w:sz w:val="24"/>
                <w:szCs w:val="24"/>
              </w:rPr>
              <w:t>4.1</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bCs/>
                <w:noProof/>
                <w:sz w:val="24"/>
                <w:szCs w:val="24"/>
              </w:rPr>
              <w:t>Struktur Organisasi Unit Kerja</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03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460FE3" w:rsidRPr="00460FE3">
              <w:rPr>
                <w:rFonts w:ascii="Times New Roman" w:hAnsi="Times New Roman" w:cs="Times New Roman"/>
                <w:noProof/>
                <w:webHidden/>
                <w:sz w:val="24"/>
                <w:szCs w:val="24"/>
              </w:rPr>
              <w:fldChar w:fldCharType="end"/>
            </w:r>
          </w:hyperlink>
        </w:p>
        <w:p w14:paraId="25F54ECC" w14:textId="10B03F32"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704" w:history="1">
            <w:r w:rsidR="00460FE3" w:rsidRPr="00460FE3">
              <w:rPr>
                <w:rStyle w:val="Hyperlink"/>
                <w:rFonts w:ascii="Times New Roman" w:hAnsi="Times New Roman" w:cs="Times New Roman"/>
                <w:noProof/>
                <w:sz w:val="24"/>
                <w:szCs w:val="24"/>
                <w:lang w:val="en-US"/>
              </w:rPr>
              <w:t>4.2</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Tugas Unit Kerja</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04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460FE3" w:rsidRPr="00460FE3">
              <w:rPr>
                <w:rFonts w:ascii="Times New Roman" w:hAnsi="Times New Roman" w:cs="Times New Roman"/>
                <w:noProof/>
                <w:webHidden/>
                <w:sz w:val="24"/>
                <w:szCs w:val="24"/>
              </w:rPr>
              <w:fldChar w:fldCharType="end"/>
            </w:r>
          </w:hyperlink>
        </w:p>
        <w:p w14:paraId="4EDCC073" w14:textId="2E76FD48"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705" w:history="1">
            <w:r w:rsidR="00460FE3" w:rsidRPr="00460FE3">
              <w:rPr>
                <w:rStyle w:val="Hyperlink"/>
                <w:rFonts w:ascii="Times New Roman" w:hAnsi="Times New Roman" w:cs="Times New Roman"/>
                <w:bCs/>
                <w:noProof/>
                <w:sz w:val="24"/>
                <w:szCs w:val="24"/>
                <w:lang w:val="en-US"/>
              </w:rPr>
              <w:t>4.3</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bCs/>
                <w:noProof/>
                <w:sz w:val="24"/>
                <w:szCs w:val="24"/>
              </w:rPr>
              <w:t>Tugas Khusus</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05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00460FE3" w:rsidRPr="00460FE3">
              <w:rPr>
                <w:rFonts w:ascii="Times New Roman" w:hAnsi="Times New Roman" w:cs="Times New Roman"/>
                <w:noProof/>
                <w:webHidden/>
                <w:sz w:val="24"/>
                <w:szCs w:val="24"/>
              </w:rPr>
              <w:fldChar w:fldCharType="end"/>
            </w:r>
          </w:hyperlink>
        </w:p>
        <w:p w14:paraId="05CFDB8A" w14:textId="091D47BF"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706" w:history="1">
            <w:r w:rsidR="00460FE3" w:rsidRPr="00460FE3">
              <w:rPr>
                <w:rStyle w:val="Hyperlink"/>
                <w:rFonts w:ascii="Times New Roman" w:hAnsi="Times New Roman" w:cs="Times New Roman"/>
                <w:noProof/>
                <w:sz w:val="24"/>
                <w:szCs w:val="24"/>
              </w:rPr>
              <w:t>4.4</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bCs/>
                <w:noProof/>
                <w:sz w:val="24"/>
                <w:szCs w:val="24"/>
              </w:rPr>
              <w:t>Kegiatan Kerja Praktik</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06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00460FE3" w:rsidRPr="00460FE3">
              <w:rPr>
                <w:rFonts w:ascii="Times New Roman" w:hAnsi="Times New Roman" w:cs="Times New Roman"/>
                <w:noProof/>
                <w:webHidden/>
                <w:sz w:val="24"/>
                <w:szCs w:val="24"/>
              </w:rPr>
              <w:fldChar w:fldCharType="end"/>
            </w:r>
          </w:hyperlink>
        </w:p>
        <w:p w14:paraId="1225F5DB" w14:textId="5C315D05"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707" w:history="1">
            <w:r w:rsidR="00460FE3" w:rsidRPr="00460FE3">
              <w:rPr>
                <w:rStyle w:val="Hyperlink"/>
                <w:rFonts w:ascii="Times New Roman" w:hAnsi="Times New Roman" w:cs="Times New Roman"/>
                <w:noProof/>
                <w:sz w:val="24"/>
                <w:szCs w:val="24"/>
              </w:rPr>
              <w:t>4.5</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Jadwal Kerja Praktik</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07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460FE3" w:rsidRPr="00460FE3">
              <w:rPr>
                <w:rFonts w:ascii="Times New Roman" w:hAnsi="Times New Roman" w:cs="Times New Roman"/>
                <w:noProof/>
                <w:webHidden/>
                <w:sz w:val="24"/>
                <w:szCs w:val="24"/>
              </w:rPr>
              <w:fldChar w:fldCharType="end"/>
            </w:r>
          </w:hyperlink>
        </w:p>
        <w:p w14:paraId="4FE697B4" w14:textId="2FBB24B7" w:rsidR="00460FE3" w:rsidRPr="00460FE3" w:rsidRDefault="00460FE3" w:rsidP="00460FE3">
          <w:pPr>
            <w:pStyle w:val="TOC1"/>
            <w:tabs>
              <w:tab w:val="right" w:leader="dot" w:pos="7927"/>
            </w:tabs>
            <w:spacing w:line="360" w:lineRule="auto"/>
            <w:rPr>
              <w:rFonts w:ascii="Times New Roman" w:eastAsiaTheme="minorEastAsia" w:hAnsi="Times New Roman" w:cs="Times New Roman"/>
              <w:noProof/>
              <w:sz w:val="24"/>
              <w:szCs w:val="24"/>
              <w:lang w:val="en-ID" w:eastAsia="en-ID"/>
            </w:rPr>
          </w:pPr>
          <w:r w:rsidRPr="00460FE3">
            <w:rPr>
              <w:rStyle w:val="Hyperlink"/>
              <w:rFonts w:ascii="Times New Roman" w:hAnsi="Times New Roman" w:cs="Times New Roman"/>
              <w:noProof/>
              <w:color w:val="000000" w:themeColor="text1"/>
              <w:sz w:val="24"/>
              <w:szCs w:val="24"/>
              <w:u w:val="none"/>
              <w:lang w:val="en-US"/>
            </w:rPr>
            <w:t xml:space="preserve">BAB V </w:t>
          </w:r>
          <w:hyperlink w:anchor="_Toc112402709" w:history="1">
            <w:r w:rsidRPr="00460FE3">
              <w:rPr>
                <w:rStyle w:val="Hyperlink"/>
                <w:rFonts w:ascii="Times New Roman" w:hAnsi="Times New Roman" w:cs="Times New Roman"/>
                <w:noProof/>
                <w:sz w:val="24"/>
                <w:szCs w:val="24"/>
              </w:rPr>
              <w:t>KESIMPULAN DAN SARAN</w:t>
            </w:r>
            <w:r w:rsidRPr="00460FE3">
              <w:rPr>
                <w:rFonts w:ascii="Times New Roman" w:hAnsi="Times New Roman" w:cs="Times New Roman"/>
                <w:noProof/>
                <w:webHidden/>
                <w:sz w:val="24"/>
                <w:szCs w:val="24"/>
              </w:rPr>
              <w:tab/>
            </w:r>
            <w:r w:rsidRPr="00460FE3">
              <w:rPr>
                <w:rFonts w:ascii="Times New Roman" w:hAnsi="Times New Roman" w:cs="Times New Roman"/>
                <w:noProof/>
                <w:webHidden/>
                <w:sz w:val="24"/>
                <w:szCs w:val="24"/>
              </w:rPr>
              <w:fldChar w:fldCharType="begin"/>
            </w:r>
            <w:r w:rsidRPr="00460FE3">
              <w:rPr>
                <w:rFonts w:ascii="Times New Roman" w:hAnsi="Times New Roman" w:cs="Times New Roman"/>
                <w:noProof/>
                <w:webHidden/>
                <w:sz w:val="24"/>
                <w:szCs w:val="24"/>
              </w:rPr>
              <w:instrText xml:space="preserve"> PAGEREF _Toc112402709 \h </w:instrText>
            </w:r>
            <w:r w:rsidRPr="00460FE3">
              <w:rPr>
                <w:rFonts w:ascii="Times New Roman" w:hAnsi="Times New Roman" w:cs="Times New Roman"/>
                <w:noProof/>
                <w:webHidden/>
                <w:sz w:val="24"/>
                <w:szCs w:val="24"/>
              </w:rPr>
            </w:r>
            <w:r w:rsidRPr="00460FE3">
              <w:rPr>
                <w:rFonts w:ascii="Times New Roman" w:hAnsi="Times New Roman" w:cs="Times New Roman"/>
                <w:noProof/>
                <w:webHidden/>
                <w:sz w:val="24"/>
                <w:szCs w:val="24"/>
              </w:rPr>
              <w:fldChar w:fldCharType="separate"/>
            </w:r>
            <w:r w:rsidR="00C92DF2">
              <w:rPr>
                <w:rFonts w:ascii="Times New Roman" w:hAnsi="Times New Roman" w:cs="Times New Roman"/>
                <w:noProof/>
                <w:webHidden/>
                <w:sz w:val="24"/>
                <w:szCs w:val="24"/>
              </w:rPr>
              <w:t>22</w:t>
            </w:r>
            <w:r w:rsidRPr="00460FE3">
              <w:rPr>
                <w:rFonts w:ascii="Times New Roman" w:hAnsi="Times New Roman" w:cs="Times New Roman"/>
                <w:noProof/>
                <w:webHidden/>
                <w:sz w:val="24"/>
                <w:szCs w:val="24"/>
              </w:rPr>
              <w:fldChar w:fldCharType="end"/>
            </w:r>
          </w:hyperlink>
        </w:p>
        <w:p w14:paraId="5C56BCD7" w14:textId="71825A64"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710" w:history="1">
            <w:r w:rsidR="00460FE3" w:rsidRPr="00460FE3">
              <w:rPr>
                <w:rStyle w:val="Hyperlink"/>
                <w:rFonts w:ascii="Times New Roman" w:hAnsi="Times New Roman" w:cs="Times New Roman"/>
                <w:noProof/>
                <w:sz w:val="24"/>
                <w:szCs w:val="24"/>
              </w:rPr>
              <w:t xml:space="preserve">5.1 </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Kesimpulan</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10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460FE3" w:rsidRPr="00460FE3">
              <w:rPr>
                <w:rFonts w:ascii="Times New Roman" w:hAnsi="Times New Roman" w:cs="Times New Roman"/>
                <w:noProof/>
                <w:webHidden/>
                <w:sz w:val="24"/>
                <w:szCs w:val="24"/>
              </w:rPr>
              <w:fldChar w:fldCharType="end"/>
            </w:r>
          </w:hyperlink>
        </w:p>
        <w:p w14:paraId="069765E4" w14:textId="1BF1BB01" w:rsidR="00460FE3" w:rsidRPr="00460FE3" w:rsidRDefault="00C92DF2" w:rsidP="00460FE3">
          <w:pPr>
            <w:pStyle w:val="TOC2"/>
            <w:tabs>
              <w:tab w:val="left" w:pos="880"/>
              <w:tab w:val="right" w:leader="dot" w:pos="7927"/>
            </w:tabs>
            <w:spacing w:line="360" w:lineRule="auto"/>
            <w:rPr>
              <w:rFonts w:ascii="Times New Roman" w:eastAsiaTheme="minorEastAsia" w:hAnsi="Times New Roman" w:cs="Times New Roman"/>
              <w:noProof/>
              <w:sz w:val="24"/>
              <w:szCs w:val="24"/>
              <w:lang w:val="en-ID" w:eastAsia="en-ID"/>
            </w:rPr>
          </w:pPr>
          <w:hyperlink w:anchor="_Toc112402711" w:history="1">
            <w:r w:rsidR="00460FE3" w:rsidRPr="00460FE3">
              <w:rPr>
                <w:rStyle w:val="Hyperlink"/>
                <w:rFonts w:ascii="Times New Roman" w:hAnsi="Times New Roman" w:cs="Times New Roman"/>
                <w:noProof/>
                <w:sz w:val="24"/>
                <w:szCs w:val="24"/>
              </w:rPr>
              <w:t xml:space="preserve">5.2 </w:t>
            </w:r>
            <w:r w:rsidR="00460FE3" w:rsidRPr="00460FE3">
              <w:rPr>
                <w:rFonts w:ascii="Times New Roman" w:eastAsiaTheme="minorEastAsia" w:hAnsi="Times New Roman" w:cs="Times New Roman"/>
                <w:noProof/>
                <w:sz w:val="24"/>
                <w:szCs w:val="24"/>
                <w:lang w:val="en-ID" w:eastAsia="en-ID"/>
              </w:rPr>
              <w:tab/>
            </w:r>
            <w:r w:rsidR="00460FE3" w:rsidRPr="00460FE3">
              <w:rPr>
                <w:rStyle w:val="Hyperlink"/>
                <w:rFonts w:ascii="Times New Roman" w:hAnsi="Times New Roman" w:cs="Times New Roman"/>
                <w:noProof/>
                <w:sz w:val="24"/>
                <w:szCs w:val="24"/>
              </w:rPr>
              <w:t>Saran</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11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460FE3" w:rsidRPr="00460FE3">
              <w:rPr>
                <w:rFonts w:ascii="Times New Roman" w:hAnsi="Times New Roman" w:cs="Times New Roman"/>
                <w:noProof/>
                <w:webHidden/>
                <w:sz w:val="24"/>
                <w:szCs w:val="24"/>
              </w:rPr>
              <w:fldChar w:fldCharType="end"/>
            </w:r>
          </w:hyperlink>
        </w:p>
        <w:p w14:paraId="792C90E0" w14:textId="43E0122A" w:rsidR="00460FE3" w:rsidRPr="00460FE3" w:rsidRDefault="00C92DF2" w:rsidP="00460FE3">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402712" w:history="1">
            <w:r w:rsidR="00460FE3" w:rsidRPr="00460FE3">
              <w:rPr>
                <w:rStyle w:val="Hyperlink"/>
                <w:rFonts w:ascii="Times New Roman" w:hAnsi="Times New Roman" w:cs="Times New Roman"/>
                <w:noProof/>
                <w:sz w:val="24"/>
                <w:szCs w:val="24"/>
              </w:rPr>
              <w:t>DAFTAR PUSAKA</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12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460FE3" w:rsidRPr="00460FE3">
              <w:rPr>
                <w:rFonts w:ascii="Times New Roman" w:hAnsi="Times New Roman" w:cs="Times New Roman"/>
                <w:noProof/>
                <w:webHidden/>
                <w:sz w:val="24"/>
                <w:szCs w:val="24"/>
              </w:rPr>
              <w:fldChar w:fldCharType="end"/>
            </w:r>
          </w:hyperlink>
        </w:p>
        <w:p w14:paraId="3DBED24B" w14:textId="70842F30" w:rsidR="00460FE3" w:rsidRPr="00460FE3" w:rsidRDefault="00C92DF2" w:rsidP="00460FE3">
          <w:pPr>
            <w:pStyle w:val="TOC1"/>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402713" w:history="1">
            <w:r w:rsidR="00460FE3" w:rsidRPr="00460FE3">
              <w:rPr>
                <w:rStyle w:val="Hyperlink"/>
                <w:rFonts w:ascii="Times New Roman" w:hAnsi="Times New Roman" w:cs="Times New Roman"/>
                <w:noProof/>
                <w:sz w:val="24"/>
                <w:szCs w:val="24"/>
              </w:rPr>
              <w:t>LAMPIRAN</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13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460FE3" w:rsidRPr="00460FE3">
              <w:rPr>
                <w:rFonts w:ascii="Times New Roman" w:hAnsi="Times New Roman" w:cs="Times New Roman"/>
                <w:noProof/>
                <w:webHidden/>
                <w:sz w:val="24"/>
                <w:szCs w:val="24"/>
              </w:rPr>
              <w:fldChar w:fldCharType="end"/>
            </w:r>
          </w:hyperlink>
        </w:p>
        <w:p w14:paraId="5C9656E5" w14:textId="6FB5FF53" w:rsidR="00460FE3" w:rsidRPr="00460FE3" w:rsidRDefault="00C92DF2" w:rsidP="00460FE3">
          <w:pPr>
            <w:pStyle w:val="TOC2"/>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402714" w:history="1">
            <w:r w:rsidR="00460FE3" w:rsidRPr="00460FE3">
              <w:rPr>
                <w:rStyle w:val="Hyperlink"/>
                <w:rFonts w:ascii="Times New Roman" w:hAnsi="Times New Roman" w:cs="Times New Roman"/>
                <w:noProof/>
                <w:sz w:val="24"/>
                <w:szCs w:val="24"/>
                <w:lang w:val="en-US"/>
              </w:rPr>
              <w:t>Lampiran 1. Lembar Asistensi Magang</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14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460FE3" w:rsidRPr="00460FE3">
              <w:rPr>
                <w:rFonts w:ascii="Times New Roman" w:hAnsi="Times New Roman" w:cs="Times New Roman"/>
                <w:noProof/>
                <w:webHidden/>
                <w:sz w:val="24"/>
                <w:szCs w:val="24"/>
              </w:rPr>
              <w:fldChar w:fldCharType="end"/>
            </w:r>
          </w:hyperlink>
        </w:p>
        <w:p w14:paraId="0E906C41" w14:textId="0E56F96D" w:rsidR="00460FE3" w:rsidRPr="00460FE3" w:rsidRDefault="00C92DF2" w:rsidP="00460FE3">
          <w:pPr>
            <w:pStyle w:val="TOC2"/>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402715" w:history="1">
            <w:r w:rsidR="00460FE3" w:rsidRPr="00460FE3">
              <w:rPr>
                <w:rStyle w:val="Hyperlink"/>
                <w:rFonts w:ascii="Times New Roman" w:hAnsi="Times New Roman" w:cs="Times New Roman"/>
                <w:noProof/>
                <w:sz w:val="24"/>
                <w:szCs w:val="24"/>
                <w:lang w:val="en-US"/>
              </w:rPr>
              <w:t>Lampiran 2. Lembar Kehadiran Kerja Praktik</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15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460FE3" w:rsidRPr="00460FE3">
              <w:rPr>
                <w:rFonts w:ascii="Times New Roman" w:hAnsi="Times New Roman" w:cs="Times New Roman"/>
                <w:noProof/>
                <w:webHidden/>
                <w:sz w:val="24"/>
                <w:szCs w:val="24"/>
              </w:rPr>
              <w:fldChar w:fldCharType="end"/>
            </w:r>
          </w:hyperlink>
        </w:p>
        <w:p w14:paraId="5595C404" w14:textId="04D97C04" w:rsidR="00460FE3" w:rsidRPr="00460FE3" w:rsidRDefault="00C92DF2" w:rsidP="00460FE3">
          <w:pPr>
            <w:pStyle w:val="TOC2"/>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402716" w:history="1">
            <w:r w:rsidR="00460FE3" w:rsidRPr="00460FE3">
              <w:rPr>
                <w:rStyle w:val="Hyperlink"/>
                <w:rFonts w:ascii="Times New Roman" w:hAnsi="Times New Roman" w:cs="Times New Roman"/>
                <w:noProof/>
                <w:sz w:val="24"/>
                <w:szCs w:val="24"/>
                <w:lang w:val="en-US"/>
              </w:rPr>
              <w:t>Lampiran 3. Dokumentasi Kerja Praktik</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16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460FE3" w:rsidRPr="00460FE3">
              <w:rPr>
                <w:rFonts w:ascii="Times New Roman" w:hAnsi="Times New Roman" w:cs="Times New Roman"/>
                <w:noProof/>
                <w:webHidden/>
                <w:sz w:val="24"/>
                <w:szCs w:val="24"/>
              </w:rPr>
              <w:fldChar w:fldCharType="end"/>
            </w:r>
          </w:hyperlink>
        </w:p>
        <w:p w14:paraId="6D8DB573" w14:textId="4B145A36" w:rsidR="00460FE3" w:rsidRPr="00460FE3" w:rsidRDefault="00C92DF2" w:rsidP="00460FE3">
          <w:pPr>
            <w:pStyle w:val="TOC2"/>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402717" w:history="1">
            <w:r w:rsidR="00460FE3" w:rsidRPr="00460FE3">
              <w:rPr>
                <w:rStyle w:val="Hyperlink"/>
                <w:rFonts w:ascii="Times New Roman" w:hAnsi="Times New Roman" w:cs="Times New Roman"/>
                <w:noProof/>
                <w:sz w:val="24"/>
                <w:szCs w:val="24"/>
                <w:lang w:val="en-US"/>
              </w:rPr>
              <w:t>Lampiran 4. Surat Keterangan Diterima Kerja Praktik</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17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00460FE3" w:rsidRPr="00460FE3">
              <w:rPr>
                <w:rFonts w:ascii="Times New Roman" w:hAnsi="Times New Roman" w:cs="Times New Roman"/>
                <w:noProof/>
                <w:webHidden/>
                <w:sz w:val="24"/>
                <w:szCs w:val="24"/>
              </w:rPr>
              <w:fldChar w:fldCharType="end"/>
            </w:r>
          </w:hyperlink>
        </w:p>
        <w:p w14:paraId="70770179" w14:textId="2D232EB8" w:rsidR="00460FE3" w:rsidRPr="00460FE3" w:rsidRDefault="00C92DF2" w:rsidP="00460FE3">
          <w:pPr>
            <w:pStyle w:val="TOC2"/>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402718" w:history="1">
            <w:r w:rsidR="00460FE3" w:rsidRPr="00460FE3">
              <w:rPr>
                <w:rStyle w:val="Hyperlink"/>
                <w:rFonts w:ascii="Times New Roman" w:hAnsi="Times New Roman" w:cs="Times New Roman"/>
                <w:noProof/>
                <w:sz w:val="24"/>
                <w:szCs w:val="24"/>
                <w:lang w:val="en-US"/>
              </w:rPr>
              <w:t>Lampiran 5. Surat Keterangan Selesai Kerja Praktik</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18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00460FE3" w:rsidRPr="00460FE3">
              <w:rPr>
                <w:rFonts w:ascii="Times New Roman" w:hAnsi="Times New Roman" w:cs="Times New Roman"/>
                <w:noProof/>
                <w:webHidden/>
                <w:sz w:val="24"/>
                <w:szCs w:val="24"/>
              </w:rPr>
              <w:fldChar w:fldCharType="end"/>
            </w:r>
          </w:hyperlink>
        </w:p>
        <w:p w14:paraId="2080732C" w14:textId="3425C8BD" w:rsidR="00460FE3" w:rsidRPr="00460FE3" w:rsidRDefault="00C92DF2" w:rsidP="00460FE3">
          <w:pPr>
            <w:pStyle w:val="TOC2"/>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402719" w:history="1">
            <w:r w:rsidR="00460FE3" w:rsidRPr="00460FE3">
              <w:rPr>
                <w:rStyle w:val="Hyperlink"/>
                <w:rFonts w:ascii="Times New Roman" w:hAnsi="Times New Roman" w:cs="Times New Roman"/>
                <w:noProof/>
                <w:sz w:val="24"/>
                <w:szCs w:val="24"/>
                <w:lang w:val="en-US"/>
              </w:rPr>
              <w:t>Lampiran 6. Sertifikat Kerja Praktik</w:t>
            </w:r>
            <w:r w:rsidR="00460FE3" w:rsidRPr="00460FE3">
              <w:rPr>
                <w:rFonts w:ascii="Times New Roman" w:hAnsi="Times New Roman" w:cs="Times New Roman"/>
                <w:noProof/>
                <w:webHidden/>
                <w:sz w:val="24"/>
                <w:szCs w:val="24"/>
              </w:rPr>
              <w:tab/>
            </w:r>
            <w:r w:rsidR="00460FE3" w:rsidRPr="00460FE3">
              <w:rPr>
                <w:rFonts w:ascii="Times New Roman" w:hAnsi="Times New Roman" w:cs="Times New Roman"/>
                <w:noProof/>
                <w:webHidden/>
                <w:sz w:val="24"/>
                <w:szCs w:val="24"/>
              </w:rPr>
              <w:fldChar w:fldCharType="begin"/>
            </w:r>
            <w:r w:rsidR="00460FE3" w:rsidRPr="00460FE3">
              <w:rPr>
                <w:rFonts w:ascii="Times New Roman" w:hAnsi="Times New Roman" w:cs="Times New Roman"/>
                <w:noProof/>
                <w:webHidden/>
                <w:sz w:val="24"/>
                <w:szCs w:val="24"/>
              </w:rPr>
              <w:instrText xml:space="preserve"> PAGEREF _Toc112402719 \h </w:instrText>
            </w:r>
            <w:r w:rsidR="00460FE3" w:rsidRPr="00460FE3">
              <w:rPr>
                <w:rFonts w:ascii="Times New Roman" w:hAnsi="Times New Roman" w:cs="Times New Roman"/>
                <w:noProof/>
                <w:webHidden/>
                <w:sz w:val="24"/>
                <w:szCs w:val="24"/>
              </w:rPr>
            </w:r>
            <w:r w:rsidR="00460FE3" w:rsidRPr="00460FE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00460FE3" w:rsidRPr="00460FE3">
              <w:rPr>
                <w:rFonts w:ascii="Times New Roman" w:hAnsi="Times New Roman" w:cs="Times New Roman"/>
                <w:noProof/>
                <w:webHidden/>
                <w:sz w:val="24"/>
                <w:szCs w:val="24"/>
              </w:rPr>
              <w:fldChar w:fldCharType="end"/>
            </w:r>
          </w:hyperlink>
        </w:p>
        <w:p w14:paraId="082F8835" w14:textId="7ACF2E55" w:rsidR="00004CE8" w:rsidRPr="00460FE3" w:rsidRDefault="00004CE8" w:rsidP="00460FE3">
          <w:pPr>
            <w:spacing w:line="360" w:lineRule="auto"/>
            <w:rPr>
              <w:rFonts w:ascii="Times New Roman" w:hAnsi="Times New Roman" w:cs="Times New Roman"/>
              <w:color w:val="000000" w:themeColor="text1"/>
              <w:sz w:val="24"/>
              <w:szCs w:val="24"/>
            </w:rPr>
          </w:pPr>
          <w:r w:rsidRPr="00460FE3">
            <w:rPr>
              <w:rFonts w:ascii="Times New Roman" w:hAnsi="Times New Roman" w:cs="Times New Roman"/>
              <w:b/>
              <w:bCs/>
              <w:noProof/>
              <w:color w:val="000000" w:themeColor="text1"/>
              <w:sz w:val="24"/>
              <w:szCs w:val="24"/>
            </w:rPr>
            <w:fldChar w:fldCharType="end"/>
          </w:r>
        </w:p>
      </w:sdtContent>
    </w:sdt>
    <w:p w14:paraId="67258E7B" w14:textId="26D7FF6B" w:rsidR="0023618D" w:rsidRPr="00C4659A" w:rsidRDefault="0023618D" w:rsidP="0023618D">
      <w:pPr>
        <w:rPr>
          <w:rFonts w:ascii="Times New Roman" w:hAnsi="Times New Roman" w:cs="Times New Roman"/>
          <w:b/>
          <w:bCs/>
          <w:color w:val="000000" w:themeColor="text1"/>
          <w:sz w:val="24"/>
          <w:szCs w:val="24"/>
          <w:lang w:val="en-US"/>
        </w:rPr>
      </w:pPr>
    </w:p>
    <w:p w14:paraId="476E7394" w14:textId="65AC3F99" w:rsidR="0023618D" w:rsidRPr="00C4659A" w:rsidRDefault="0023618D">
      <w:pPr>
        <w:rPr>
          <w:rFonts w:ascii="Times New Roman" w:hAnsi="Times New Roman" w:cs="Times New Roman"/>
          <w:b/>
          <w:bCs/>
          <w:color w:val="000000" w:themeColor="text1"/>
          <w:sz w:val="24"/>
          <w:szCs w:val="24"/>
          <w:lang w:val="en-US"/>
        </w:rPr>
      </w:pPr>
      <w:r w:rsidRPr="00C4659A">
        <w:rPr>
          <w:rFonts w:ascii="Times New Roman" w:hAnsi="Times New Roman" w:cs="Times New Roman"/>
          <w:b/>
          <w:bCs/>
          <w:color w:val="000000" w:themeColor="text1"/>
          <w:sz w:val="24"/>
          <w:szCs w:val="24"/>
          <w:lang w:val="en-US"/>
        </w:rPr>
        <w:br w:type="page"/>
      </w:r>
    </w:p>
    <w:p w14:paraId="168CCD3C" w14:textId="4F56541B" w:rsidR="0023618D" w:rsidRDefault="0023618D" w:rsidP="0007610B">
      <w:pPr>
        <w:pStyle w:val="Heading1"/>
        <w:jc w:val="center"/>
        <w:rPr>
          <w:sz w:val="24"/>
          <w:szCs w:val="24"/>
        </w:rPr>
      </w:pPr>
      <w:bookmarkStart w:id="3" w:name="_Toc112402678"/>
      <w:r w:rsidRPr="0007610B">
        <w:rPr>
          <w:sz w:val="24"/>
          <w:szCs w:val="24"/>
        </w:rPr>
        <w:lastRenderedPageBreak/>
        <w:t>DAFTAR GAMBAR</w:t>
      </w:r>
      <w:bookmarkEnd w:id="3"/>
    </w:p>
    <w:p w14:paraId="3DE56D52" w14:textId="77777777" w:rsidR="0056672E" w:rsidRPr="0056672E" w:rsidRDefault="0056672E" w:rsidP="0056672E">
      <w:pPr>
        <w:rPr>
          <w:lang w:val="en-US" w:eastAsia="ar-SA"/>
        </w:rPr>
      </w:pPr>
    </w:p>
    <w:p w14:paraId="12B871CD" w14:textId="1193C9D7" w:rsidR="0056672E" w:rsidRPr="0056672E" w:rsidRDefault="0056672E"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56672E">
        <w:rPr>
          <w:rFonts w:ascii="Times New Roman" w:hAnsi="Times New Roman" w:cs="Times New Roman"/>
          <w:b/>
          <w:bCs/>
          <w:color w:val="000000" w:themeColor="text1"/>
          <w:sz w:val="24"/>
          <w:szCs w:val="24"/>
          <w:lang w:val="en-US"/>
        </w:rPr>
        <w:fldChar w:fldCharType="begin"/>
      </w:r>
      <w:r w:rsidRPr="0056672E">
        <w:rPr>
          <w:rFonts w:ascii="Times New Roman" w:hAnsi="Times New Roman" w:cs="Times New Roman"/>
          <w:b/>
          <w:bCs/>
          <w:color w:val="000000" w:themeColor="text1"/>
          <w:sz w:val="24"/>
          <w:szCs w:val="24"/>
          <w:lang w:val="en-US"/>
        </w:rPr>
        <w:instrText xml:space="preserve"> TOC \h \z \c "Gambar" </w:instrText>
      </w:r>
      <w:r w:rsidRPr="0056672E">
        <w:rPr>
          <w:rFonts w:ascii="Times New Roman" w:hAnsi="Times New Roman" w:cs="Times New Roman"/>
          <w:b/>
          <w:bCs/>
          <w:color w:val="000000" w:themeColor="text1"/>
          <w:sz w:val="24"/>
          <w:szCs w:val="24"/>
          <w:lang w:val="en-US"/>
        </w:rPr>
        <w:fldChar w:fldCharType="separate"/>
      </w:r>
      <w:hyperlink w:anchor="_Toc112161829" w:history="1">
        <w:r w:rsidRPr="0056672E">
          <w:rPr>
            <w:rStyle w:val="Hyperlink"/>
            <w:rFonts w:ascii="Times New Roman" w:hAnsi="Times New Roman" w:cs="Times New Roman"/>
            <w:noProof/>
            <w:sz w:val="24"/>
            <w:szCs w:val="24"/>
          </w:rPr>
          <w:t>Gambar 1</w:t>
        </w:r>
        <w:r w:rsidRPr="0056672E">
          <w:rPr>
            <w:rStyle w:val="Hyperlink"/>
            <w:rFonts w:ascii="Times New Roman" w:hAnsi="Times New Roman" w:cs="Times New Roman"/>
            <w:noProof/>
            <w:sz w:val="24"/>
            <w:szCs w:val="24"/>
            <w:lang w:val="en-US"/>
          </w:rPr>
          <w:t>. Logo Perusahaan Suci Jawa Persada</w:t>
        </w:r>
        <w:r w:rsidRPr="0056672E">
          <w:rPr>
            <w:rFonts w:ascii="Times New Roman" w:hAnsi="Times New Roman" w:cs="Times New Roman"/>
            <w:noProof/>
            <w:webHidden/>
            <w:sz w:val="24"/>
            <w:szCs w:val="24"/>
          </w:rPr>
          <w:tab/>
        </w:r>
        <w:r w:rsidRPr="0056672E">
          <w:rPr>
            <w:rFonts w:ascii="Times New Roman" w:hAnsi="Times New Roman" w:cs="Times New Roman"/>
            <w:noProof/>
            <w:webHidden/>
            <w:sz w:val="24"/>
            <w:szCs w:val="24"/>
          </w:rPr>
          <w:fldChar w:fldCharType="begin"/>
        </w:r>
        <w:r w:rsidRPr="0056672E">
          <w:rPr>
            <w:rFonts w:ascii="Times New Roman" w:hAnsi="Times New Roman" w:cs="Times New Roman"/>
            <w:noProof/>
            <w:webHidden/>
            <w:sz w:val="24"/>
            <w:szCs w:val="24"/>
          </w:rPr>
          <w:instrText xml:space="preserve"> PAGEREF _Toc112161829 \h </w:instrText>
        </w:r>
        <w:r w:rsidRPr="0056672E">
          <w:rPr>
            <w:rFonts w:ascii="Times New Roman" w:hAnsi="Times New Roman" w:cs="Times New Roman"/>
            <w:noProof/>
            <w:webHidden/>
            <w:sz w:val="24"/>
            <w:szCs w:val="24"/>
          </w:rPr>
        </w:r>
        <w:r w:rsidRPr="0056672E">
          <w:rPr>
            <w:rFonts w:ascii="Times New Roman" w:hAnsi="Times New Roman" w:cs="Times New Roman"/>
            <w:noProof/>
            <w:webHidden/>
            <w:sz w:val="24"/>
            <w:szCs w:val="24"/>
          </w:rPr>
          <w:fldChar w:fldCharType="separate"/>
        </w:r>
        <w:r w:rsidR="00C92DF2">
          <w:rPr>
            <w:rFonts w:ascii="Times New Roman" w:hAnsi="Times New Roman" w:cs="Times New Roman"/>
            <w:noProof/>
            <w:webHidden/>
            <w:sz w:val="24"/>
            <w:szCs w:val="24"/>
          </w:rPr>
          <w:t>6</w:t>
        </w:r>
        <w:r w:rsidRPr="0056672E">
          <w:rPr>
            <w:rFonts w:ascii="Times New Roman" w:hAnsi="Times New Roman" w:cs="Times New Roman"/>
            <w:noProof/>
            <w:webHidden/>
            <w:sz w:val="24"/>
            <w:szCs w:val="24"/>
          </w:rPr>
          <w:fldChar w:fldCharType="end"/>
        </w:r>
      </w:hyperlink>
    </w:p>
    <w:p w14:paraId="48F271C1" w14:textId="07119B4B"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30" w:history="1">
        <w:r w:rsidR="0056672E" w:rsidRPr="0056672E">
          <w:rPr>
            <w:rStyle w:val="Hyperlink"/>
            <w:rFonts w:ascii="Times New Roman" w:hAnsi="Times New Roman" w:cs="Times New Roman"/>
            <w:noProof/>
            <w:sz w:val="24"/>
            <w:szCs w:val="24"/>
          </w:rPr>
          <w:t>Gambar 2</w:t>
        </w:r>
        <w:r w:rsidR="0056672E" w:rsidRPr="0056672E">
          <w:rPr>
            <w:rStyle w:val="Hyperlink"/>
            <w:rFonts w:ascii="Times New Roman" w:hAnsi="Times New Roman" w:cs="Times New Roman"/>
            <w:noProof/>
            <w:sz w:val="24"/>
            <w:szCs w:val="24"/>
            <w:lang w:val="en-US"/>
          </w:rPr>
          <w:t xml:space="preserve">. </w:t>
        </w:r>
        <w:r w:rsidR="0056672E" w:rsidRPr="0056672E">
          <w:rPr>
            <w:rStyle w:val="Hyperlink"/>
            <w:rFonts w:ascii="Times New Roman" w:hAnsi="Times New Roman" w:cs="Times New Roman"/>
            <w:noProof/>
            <w:sz w:val="24"/>
            <w:szCs w:val="24"/>
          </w:rPr>
          <w:t>Struktur Organisasi PT. Suci Jawa Persada</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30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56672E" w:rsidRPr="0056672E">
          <w:rPr>
            <w:rFonts w:ascii="Times New Roman" w:hAnsi="Times New Roman" w:cs="Times New Roman"/>
            <w:noProof/>
            <w:webHidden/>
            <w:sz w:val="24"/>
            <w:szCs w:val="24"/>
          </w:rPr>
          <w:fldChar w:fldCharType="end"/>
        </w:r>
      </w:hyperlink>
    </w:p>
    <w:p w14:paraId="1802E05E" w14:textId="318E6FF3"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31" w:history="1">
        <w:r w:rsidR="0056672E" w:rsidRPr="0056672E">
          <w:rPr>
            <w:rStyle w:val="Hyperlink"/>
            <w:rFonts w:ascii="Times New Roman" w:hAnsi="Times New Roman" w:cs="Times New Roman"/>
            <w:noProof/>
            <w:sz w:val="24"/>
            <w:szCs w:val="24"/>
          </w:rPr>
          <w:t>Gambar 3</w:t>
        </w:r>
        <w:r w:rsidR="0056672E" w:rsidRPr="0056672E">
          <w:rPr>
            <w:rStyle w:val="Hyperlink"/>
            <w:rFonts w:ascii="Times New Roman" w:hAnsi="Times New Roman" w:cs="Times New Roman"/>
            <w:noProof/>
            <w:sz w:val="24"/>
            <w:szCs w:val="24"/>
            <w:lang w:val="en-US"/>
          </w:rPr>
          <w:t>. Struktur Organisasi Unit Kerja Departemen Keuangan</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31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56672E" w:rsidRPr="0056672E">
          <w:rPr>
            <w:rFonts w:ascii="Times New Roman" w:hAnsi="Times New Roman" w:cs="Times New Roman"/>
            <w:noProof/>
            <w:webHidden/>
            <w:sz w:val="24"/>
            <w:szCs w:val="24"/>
          </w:rPr>
          <w:fldChar w:fldCharType="end"/>
        </w:r>
      </w:hyperlink>
    </w:p>
    <w:p w14:paraId="4166352A" w14:textId="2C27FEF8"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32" w:history="1">
        <w:r w:rsidR="0056672E" w:rsidRPr="0056672E">
          <w:rPr>
            <w:rStyle w:val="Hyperlink"/>
            <w:rFonts w:ascii="Times New Roman" w:hAnsi="Times New Roman" w:cs="Times New Roman"/>
            <w:noProof/>
            <w:sz w:val="24"/>
            <w:szCs w:val="24"/>
          </w:rPr>
          <w:t>Gambar 4</w:t>
        </w:r>
        <w:r w:rsidR="0056672E" w:rsidRPr="0056672E">
          <w:rPr>
            <w:rStyle w:val="Hyperlink"/>
            <w:rFonts w:ascii="Times New Roman" w:hAnsi="Times New Roman" w:cs="Times New Roman"/>
            <w:noProof/>
            <w:sz w:val="24"/>
            <w:szCs w:val="24"/>
            <w:lang w:val="en-US"/>
          </w:rPr>
          <w:t>. Rekap Penerimaan Angsuran setiap Bulan</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32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0056672E" w:rsidRPr="0056672E">
          <w:rPr>
            <w:rFonts w:ascii="Times New Roman" w:hAnsi="Times New Roman" w:cs="Times New Roman"/>
            <w:noProof/>
            <w:webHidden/>
            <w:sz w:val="24"/>
            <w:szCs w:val="24"/>
          </w:rPr>
          <w:fldChar w:fldCharType="end"/>
        </w:r>
      </w:hyperlink>
    </w:p>
    <w:p w14:paraId="09125CE2" w14:textId="1D4FA0C6"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33" w:history="1">
        <w:r w:rsidR="0056672E" w:rsidRPr="0056672E">
          <w:rPr>
            <w:rStyle w:val="Hyperlink"/>
            <w:rFonts w:ascii="Times New Roman" w:hAnsi="Times New Roman" w:cs="Times New Roman"/>
            <w:noProof/>
            <w:sz w:val="24"/>
            <w:szCs w:val="24"/>
          </w:rPr>
          <w:t>Gambar 5</w:t>
        </w:r>
        <w:r w:rsidR="0056672E" w:rsidRPr="0056672E">
          <w:rPr>
            <w:rStyle w:val="Hyperlink"/>
            <w:rFonts w:ascii="Times New Roman" w:hAnsi="Times New Roman" w:cs="Times New Roman"/>
            <w:noProof/>
            <w:sz w:val="24"/>
            <w:szCs w:val="24"/>
            <w:lang w:val="en-US"/>
          </w:rPr>
          <w:t>. Rekap sisa Penerimaan Angsuran Akhir Bulan</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33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0056672E" w:rsidRPr="0056672E">
          <w:rPr>
            <w:rFonts w:ascii="Times New Roman" w:hAnsi="Times New Roman" w:cs="Times New Roman"/>
            <w:noProof/>
            <w:webHidden/>
            <w:sz w:val="24"/>
            <w:szCs w:val="24"/>
          </w:rPr>
          <w:fldChar w:fldCharType="end"/>
        </w:r>
      </w:hyperlink>
    </w:p>
    <w:p w14:paraId="20820EAA" w14:textId="728FAFCF"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34" w:history="1">
        <w:r w:rsidR="0056672E" w:rsidRPr="0056672E">
          <w:rPr>
            <w:rStyle w:val="Hyperlink"/>
            <w:rFonts w:ascii="Times New Roman" w:hAnsi="Times New Roman" w:cs="Times New Roman"/>
            <w:noProof/>
            <w:sz w:val="24"/>
            <w:szCs w:val="24"/>
          </w:rPr>
          <w:t>Gambar</w:t>
        </w:r>
        <w:r w:rsidR="0056672E" w:rsidRPr="0056672E">
          <w:rPr>
            <w:rStyle w:val="Hyperlink"/>
            <w:rFonts w:ascii="Times New Roman" w:hAnsi="Times New Roman" w:cs="Times New Roman"/>
            <w:noProof/>
            <w:sz w:val="24"/>
            <w:szCs w:val="24"/>
            <w:lang w:val="en-US"/>
          </w:rPr>
          <w:t xml:space="preserve"> </w:t>
        </w:r>
        <w:r w:rsidR="0056672E" w:rsidRPr="0056672E">
          <w:rPr>
            <w:rStyle w:val="Hyperlink"/>
            <w:rFonts w:ascii="Times New Roman" w:hAnsi="Times New Roman" w:cs="Times New Roman"/>
            <w:noProof/>
            <w:sz w:val="24"/>
            <w:szCs w:val="24"/>
          </w:rPr>
          <w:t>6</w:t>
        </w:r>
        <w:r w:rsidR="0056672E" w:rsidRPr="0056672E">
          <w:rPr>
            <w:rStyle w:val="Hyperlink"/>
            <w:rFonts w:ascii="Times New Roman" w:hAnsi="Times New Roman" w:cs="Times New Roman"/>
            <w:noProof/>
            <w:sz w:val="24"/>
            <w:szCs w:val="24"/>
            <w:lang w:val="en-US"/>
          </w:rPr>
          <w:t>. Biodata Kartu Angsuran setiap Pembeli</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34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0056672E" w:rsidRPr="0056672E">
          <w:rPr>
            <w:rFonts w:ascii="Times New Roman" w:hAnsi="Times New Roman" w:cs="Times New Roman"/>
            <w:noProof/>
            <w:webHidden/>
            <w:sz w:val="24"/>
            <w:szCs w:val="24"/>
          </w:rPr>
          <w:fldChar w:fldCharType="end"/>
        </w:r>
      </w:hyperlink>
    </w:p>
    <w:p w14:paraId="38794AF4" w14:textId="1A0C827B"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35" w:history="1">
        <w:r w:rsidR="0056672E" w:rsidRPr="0056672E">
          <w:rPr>
            <w:rStyle w:val="Hyperlink"/>
            <w:rFonts w:ascii="Times New Roman" w:hAnsi="Times New Roman" w:cs="Times New Roman"/>
            <w:noProof/>
            <w:sz w:val="24"/>
            <w:szCs w:val="24"/>
          </w:rPr>
          <w:t>Gambar 7</w:t>
        </w:r>
        <w:r w:rsidR="0056672E" w:rsidRPr="0056672E">
          <w:rPr>
            <w:rStyle w:val="Hyperlink"/>
            <w:rFonts w:ascii="Times New Roman" w:hAnsi="Times New Roman" w:cs="Times New Roman"/>
            <w:noProof/>
            <w:sz w:val="24"/>
            <w:szCs w:val="24"/>
            <w:lang w:val="en-US"/>
          </w:rPr>
          <w:t>. Kartu Angsuran setiap Pembeli</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35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0056672E" w:rsidRPr="0056672E">
          <w:rPr>
            <w:rFonts w:ascii="Times New Roman" w:hAnsi="Times New Roman" w:cs="Times New Roman"/>
            <w:noProof/>
            <w:webHidden/>
            <w:sz w:val="24"/>
            <w:szCs w:val="24"/>
          </w:rPr>
          <w:fldChar w:fldCharType="end"/>
        </w:r>
      </w:hyperlink>
    </w:p>
    <w:p w14:paraId="203D3927" w14:textId="41AD88E7"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36" w:history="1">
        <w:r w:rsidR="0056672E" w:rsidRPr="0056672E">
          <w:rPr>
            <w:rStyle w:val="Hyperlink"/>
            <w:rFonts w:ascii="Times New Roman" w:hAnsi="Times New Roman" w:cs="Times New Roman"/>
            <w:noProof/>
            <w:sz w:val="24"/>
            <w:szCs w:val="24"/>
          </w:rPr>
          <w:t>Gambar 8</w:t>
        </w:r>
        <w:r w:rsidR="0056672E" w:rsidRPr="0056672E">
          <w:rPr>
            <w:rStyle w:val="Hyperlink"/>
            <w:rFonts w:ascii="Times New Roman" w:hAnsi="Times New Roman" w:cs="Times New Roman"/>
            <w:noProof/>
            <w:sz w:val="24"/>
            <w:szCs w:val="24"/>
            <w:lang w:val="en-US"/>
          </w:rPr>
          <w:t>. Input Data pada Tabel Rekap Penerimaan Angsuran setiap Bulan</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36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0056672E" w:rsidRPr="0056672E">
          <w:rPr>
            <w:rFonts w:ascii="Times New Roman" w:hAnsi="Times New Roman" w:cs="Times New Roman"/>
            <w:noProof/>
            <w:webHidden/>
            <w:sz w:val="24"/>
            <w:szCs w:val="24"/>
          </w:rPr>
          <w:fldChar w:fldCharType="end"/>
        </w:r>
      </w:hyperlink>
    </w:p>
    <w:p w14:paraId="67C63DB8" w14:textId="2F2F9656"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37" w:history="1">
        <w:r w:rsidR="0056672E" w:rsidRPr="0056672E">
          <w:rPr>
            <w:rStyle w:val="Hyperlink"/>
            <w:rFonts w:ascii="Times New Roman" w:hAnsi="Times New Roman" w:cs="Times New Roman"/>
            <w:noProof/>
            <w:sz w:val="24"/>
            <w:szCs w:val="24"/>
          </w:rPr>
          <w:t>Gambar 9</w:t>
        </w:r>
        <w:r w:rsidR="0056672E" w:rsidRPr="0056672E">
          <w:rPr>
            <w:rStyle w:val="Hyperlink"/>
            <w:rFonts w:ascii="Times New Roman" w:hAnsi="Times New Roman" w:cs="Times New Roman"/>
            <w:noProof/>
            <w:sz w:val="24"/>
            <w:szCs w:val="24"/>
            <w:lang w:val="en-US"/>
          </w:rPr>
          <w:t>. Input Data pada Tabel Rekap sisa Penerimaan Angsuran Akhir Bulan</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37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56672E" w:rsidRPr="0056672E">
          <w:rPr>
            <w:rFonts w:ascii="Times New Roman" w:hAnsi="Times New Roman" w:cs="Times New Roman"/>
            <w:noProof/>
            <w:webHidden/>
            <w:sz w:val="24"/>
            <w:szCs w:val="24"/>
          </w:rPr>
          <w:fldChar w:fldCharType="end"/>
        </w:r>
      </w:hyperlink>
    </w:p>
    <w:p w14:paraId="3B3AB0A8" w14:textId="5DB4E4BF"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38" w:history="1">
        <w:r w:rsidR="0056672E" w:rsidRPr="0056672E">
          <w:rPr>
            <w:rStyle w:val="Hyperlink"/>
            <w:rFonts w:ascii="Times New Roman" w:hAnsi="Times New Roman" w:cs="Times New Roman"/>
            <w:noProof/>
            <w:sz w:val="24"/>
            <w:szCs w:val="24"/>
          </w:rPr>
          <w:t>Gambar 10</w:t>
        </w:r>
        <w:r w:rsidR="0056672E" w:rsidRPr="0056672E">
          <w:rPr>
            <w:rStyle w:val="Hyperlink"/>
            <w:rFonts w:ascii="Times New Roman" w:hAnsi="Times New Roman" w:cs="Times New Roman"/>
            <w:noProof/>
            <w:sz w:val="24"/>
            <w:szCs w:val="24"/>
            <w:lang w:val="en-US"/>
          </w:rPr>
          <w:t>. Input Data pada Tabel Biodata Kartu Angsuran setiap Pembeli</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38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56672E" w:rsidRPr="0056672E">
          <w:rPr>
            <w:rFonts w:ascii="Times New Roman" w:hAnsi="Times New Roman" w:cs="Times New Roman"/>
            <w:noProof/>
            <w:webHidden/>
            <w:sz w:val="24"/>
            <w:szCs w:val="24"/>
          </w:rPr>
          <w:fldChar w:fldCharType="end"/>
        </w:r>
      </w:hyperlink>
    </w:p>
    <w:p w14:paraId="5597FDB0" w14:textId="607C8D71"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39" w:history="1">
        <w:r w:rsidR="0056672E" w:rsidRPr="0056672E">
          <w:rPr>
            <w:rStyle w:val="Hyperlink"/>
            <w:rFonts w:ascii="Times New Roman" w:hAnsi="Times New Roman" w:cs="Times New Roman"/>
            <w:noProof/>
            <w:sz w:val="24"/>
            <w:szCs w:val="24"/>
          </w:rPr>
          <w:t>Gambar 11</w:t>
        </w:r>
        <w:r w:rsidR="0056672E" w:rsidRPr="0056672E">
          <w:rPr>
            <w:rStyle w:val="Hyperlink"/>
            <w:rFonts w:ascii="Times New Roman" w:hAnsi="Times New Roman" w:cs="Times New Roman"/>
            <w:noProof/>
            <w:sz w:val="24"/>
            <w:szCs w:val="24"/>
            <w:lang w:val="en-US"/>
          </w:rPr>
          <w:t>. Input Data pada Tabel Kartu Angsuran setiap Pembeli</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39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56672E" w:rsidRPr="0056672E">
          <w:rPr>
            <w:rFonts w:ascii="Times New Roman" w:hAnsi="Times New Roman" w:cs="Times New Roman"/>
            <w:noProof/>
            <w:webHidden/>
            <w:sz w:val="24"/>
            <w:szCs w:val="24"/>
          </w:rPr>
          <w:fldChar w:fldCharType="end"/>
        </w:r>
      </w:hyperlink>
    </w:p>
    <w:p w14:paraId="42EC2EEA" w14:textId="4CA23653"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40" w:history="1">
        <w:r w:rsidR="0056672E" w:rsidRPr="0056672E">
          <w:rPr>
            <w:rStyle w:val="Hyperlink"/>
            <w:rFonts w:ascii="Times New Roman" w:hAnsi="Times New Roman" w:cs="Times New Roman"/>
            <w:noProof/>
            <w:sz w:val="24"/>
            <w:szCs w:val="24"/>
          </w:rPr>
          <w:t>Gambar 12</w:t>
        </w:r>
        <w:r w:rsidR="0056672E" w:rsidRPr="0056672E">
          <w:rPr>
            <w:rStyle w:val="Hyperlink"/>
            <w:rFonts w:ascii="Times New Roman" w:hAnsi="Times New Roman" w:cs="Times New Roman"/>
            <w:noProof/>
            <w:sz w:val="24"/>
            <w:szCs w:val="24"/>
            <w:lang w:val="en-US"/>
          </w:rPr>
          <w:t>. Proses Konsultasi dengan Pembina Lapangan</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40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56672E" w:rsidRPr="0056672E">
          <w:rPr>
            <w:rFonts w:ascii="Times New Roman" w:hAnsi="Times New Roman" w:cs="Times New Roman"/>
            <w:noProof/>
            <w:webHidden/>
            <w:sz w:val="24"/>
            <w:szCs w:val="24"/>
          </w:rPr>
          <w:fldChar w:fldCharType="end"/>
        </w:r>
      </w:hyperlink>
    </w:p>
    <w:p w14:paraId="79D0A903" w14:textId="6A1F9C34"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41" w:history="1">
        <w:r w:rsidR="0056672E" w:rsidRPr="0056672E">
          <w:rPr>
            <w:rStyle w:val="Hyperlink"/>
            <w:rFonts w:ascii="Times New Roman" w:hAnsi="Times New Roman" w:cs="Times New Roman"/>
            <w:noProof/>
            <w:sz w:val="24"/>
            <w:szCs w:val="24"/>
          </w:rPr>
          <w:t>Gambar 13</w:t>
        </w:r>
        <w:r w:rsidR="0056672E" w:rsidRPr="0056672E">
          <w:rPr>
            <w:rStyle w:val="Hyperlink"/>
            <w:rFonts w:ascii="Times New Roman" w:hAnsi="Times New Roman" w:cs="Times New Roman"/>
            <w:noProof/>
            <w:sz w:val="24"/>
            <w:szCs w:val="24"/>
            <w:lang w:val="en-US"/>
          </w:rPr>
          <w:t xml:space="preserve">. Proses Pembuatan Catatan Piutang dengan Ms. </w:t>
        </w:r>
        <w:r w:rsidR="00643F39">
          <w:rPr>
            <w:rStyle w:val="Hyperlink"/>
            <w:rFonts w:ascii="Times New Roman" w:hAnsi="Times New Roman" w:cs="Times New Roman"/>
            <w:noProof/>
            <w:sz w:val="24"/>
            <w:szCs w:val="24"/>
            <w:lang w:val="en-US"/>
          </w:rPr>
          <w:t>Excel</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41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56672E" w:rsidRPr="0056672E">
          <w:rPr>
            <w:rFonts w:ascii="Times New Roman" w:hAnsi="Times New Roman" w:cs="Times New Roman"/>
            <w:noProof/>
            <w:webHidden/>
            <w:sz w:val="24"/>
            <w:szCs w:val="24"/>
          </w:rPr>
          <w:fldChar w:fldCharType="end"/>
        </w:r>
      </w:hyperlink>
    </w:p>
    <w:p w14:paraId="54F0C868" w14:textId="12CF3BA3"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42" w:history="1">
        <w:r w:rsidR="0056672E" w:rsidRPr="0056672E">
          <w:rPr>
            <w:rStyle w:val="Hyperlink"/>
            <w:rFonts w:ascii="Times New Roman" w:hAnsi="Times New Roman" w:cs="Times New Roman"/>
            <w:noProof/>
            <w:sz w:val="24"/>
            <w:szCs w:val="24"/>
          </w:rPr>
          <w:t>Gambar 14</w:t>
        </w:r>
        <w:r w:rsidR="0056672E" w:rsidRPr="0056672E">
          <w:rPr>
            <w:rStyle w:val="Hyperlink"/>
            <w:rFonts w:ascii="Times New Roman" w:hAnsi="Times New Roman" w:cs="Times New Roman"/>
            <w:noProof/>
            <w:sz w:val="24"/>
            <w:szCs w:val="24"/>
            <w:lang w:val="en-US"/>
          </w:rPr>
          <w:t>. Penyerahan Cindera Mata pada Pemilik Perusahaan</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42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0056672E" w:rsidRPr="0056672E">
          <w:rPr>
            <w:rFonts w:ascii="Times New Roman" w:hAnsi="Times New Roman" w:cs="Times New Roman"/>
            <w:noProof/>
            <w:webHidden/>
            <w:sz w:val="24"/>
            <w:szCs w:val="24"/>
          </w:rPr>
          <w:fldChar w:fldCharType="end"/>
        </w:r>
      </w:hyperlink>
    </w:p>
    <w:p w14:paraId="34452269" w14:textId="45546C31" w:rsidR="0056672E" w:rsidRPr="0056672E" w:rsidRDefault="00C92DF2"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2161843" w:history="1">
        <w:r w:rsidR="0056672E" w:rsidRPr="0056672E">
          <w:rPr>
            <w:rStyle w:val="Hyperlink"/>
            <w:rFonts w:ascii="Times New Roman" w:hAnsi="Times New Roman" w:cs="Times New Roman"/>
            <w:noProof/>
            <w:sz w:val="24"/>
            <w:szCs w:val="24"/>
          </w:rPr>
          <w:t>Gambar 15</w:t>
        </w:r>
        <w:r w:rsidR="0056672E" w:rsidRPr="0056672E">
          <w:rPr>
            <w:rStyle w:val="Hyperlink"/>
            <w:rFonts w:ascii="Times New Roman" w:hAnsi="Times New Roman" w:cs="Times New Roman"/>
            <w:noProof/>
            <w:sz w:val="24"/>
            <w:szCs w:val="24"/>
            <w:lang w:val="en-US"/>
          </w:rPr>
          <w:t>. Foto bersama dengan Pemilik Perusahaan</w:t>
        </w:r>
        <w:r w:rsidR="0056672E" w:rsidRPr="0056672E">
          <w:rPr>
            <w:rFonts w:ascii="Times New Roman" w:hAnsi="Times New Roman" w:cs="Times New Roman"/>
            <w:noProof/>
            <w:webHidden/>
            <w:sz w:val="24"/>
            <w:szCs w:val="24"/>
          </w:rPr>
          <w:tab/>
        </w:r>
        <w:r w:rsidR="0056672E" w:rsidRPr="0056672E">
          <w:rPr>
            <w:rFonts w:ascii="Times New Roman" w:hAnsi="Times New Roman" w:cs="Times New Roman"/>
            <w:noProof/>
            <w:webHidden/>
            <w:sz w:val="24"/>
            <w:szCs w:val="24"/>
          </w:rPr>
          <w:fldChar w:fldCharType="begin"/>
        </w:r>
        <w:r w:rsidR="0056672E" w:rsidRPr="0056672E">
          <w:rPr>
            <w:rFonts w:ascii="Times New Roman" w:hAnsi="Times New Roman" w:cs="Times New Roman"/>
            <w:noProof/>
            <w:webHidden/>
            <w:sz w:val="24"/>
            <w:szCs w:val="24"/>
          </w:rPr>
          <w:instrText xml:space="preserve"> PAGEREF _Toc112161843 \h </w:instrText>
        </w:r>
        <w:r w:rsidR="0056672E" w:rsidRPr="0056672E">
          <w:rPr>
            <w:rFonts w:ascii="Times New Roman" w:hAnsi="Times New Roman" w:cs="Times New Roman"/>
            <w:noProof/>
            <w:webHidden/>
            <w:sz w:val="24"/>
            <w:szCs w:val="24"/>
          </w:rPr>
        </w:r>
        <w:r w:rsidR="0056672E" w:rsidRPr="0056672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0056672E" w:rsidRPr="0056672E">
          <w:rPr>
            <w:rFonts w:ascii="Times New Roman" w:hAnsi="Times New Roman" w:cs="Times New Roman"/>
            <w:noProof/>
            <w:webHidden/>
            <w:sz w:val="24"/>
            <w:szCs w:val="24"/>
          </w:rPr>
          <w:fldChar w:fldCharType="end"/>
        </w:r>
      </w:hyperlink>
    </w:p>
    <w:p w14:paraId="6530FA1A" w14:textId="5B45EDCF" w:rsidR="0056672E" w:rsidRPr="0056672E" w:rsidRDefault="0056672E">
      <w:pPr>
        <w:rPr>
          <w:rFonts w:ascii="Times New Roman" w:hAnsi="Times New Roman" w:cs="Times New Roman"/>
          <w:b/>
          <w:bCs/>
          <w:color w:val="000000" w:themeColor="text1"/>
          <w:sz w:val="24"/>
          <w:szCs w:val="24"/>
          <w:lang w:val="en-US"/>
        </w:rPr>
      </w:pPr>
      <w:r w:rsidRPr="0056672E">
        <w:rPr>
          <w:rFonts w:ascii="Times New Roman" w:hAnsi="Times New Roman" w:cs="Times New Roman"/>
          <w:b/>
          <w:bCs/>
          <w:color w:val="000000" w:themeColor="text1"/>
          <w:sz w:val="24"/>
          <w:szCs w:val="24"/>
          <w:lang w:val="en-US"/>
        </w:rPr>
        <w:fldChar w:fldCharType="end"/>
      </w:r>
    </w:p>
    <w:p w14:paraId="0FE37FCE" w14:textId="77777777" w:rsidR="0056672E" w:rsidRDefault="0056672E">
      <w:pPr>
        <w:rPr>
          <w:rFonts w:ascii="Times New Roman" w:hAnsi="Times New Roman" w:cs="Times New Roman"/>
          <w:b/>
          <w:bCs/>
          <w:color w:val="000000" w:themeColor="text1"/>
          <w:sz w:val="24"/>
          <w:szCs w:val="24"/>
          <w:lang w:val="en-US"/>
        </w:rPr>
      </w:pPr>
    </w:p>
    <w:p w14:paraId="0196ED8C" w14:textId="09AA4BF7" w:rsidR="0023618D" w:rsidRPr="00C4659A" w:rsidRDefault="0023618D">
      <w:pPr>
        <w:rPr>
          <w:rFonts w:ascii="Times New Roman" w:hAnsi="Times New Roman" w:cs="Times New Roman"/>
          <w:b/>
          <w:bCs/>
          <w:color w:val="000000" w:themeColor="text1"/>
          <w:sz w:val="24"/>
          <w:szCs w:val="24"/>
          <w:lang w:val="en-US"/>
        </w:rPr>
      </w:pPr>
      <w:r w:rsidRPr="00C4659A">
        <w:rPr>
          <w:rFonts w:ascii="Times New Roman" w:hAnsi="Times New Roman" w:cs="Times New Roman"/>
          <w:b/>
          <w:bCs/>
          <w:color w:val="000000" w:themeColor="text1"/>
          <w:sz w:val="24"/>
          <w:szCs w:val="24"/>
          <w:lang w:val="en-US"/>
        </w:rPr>
        <w:br w:type="page"/>
      </w:r>
    </w:p>
    <w:p w14:paraId="638057BC" w14:textId="77777777" w:rsidR="0098594D" w:rsidRDefault="0023618D" w:rsidP="0098594D">
      <w:pPr>
        <w:pStyle w:val="Heading1"/>
        <w:jc w:val="center"/>
        <w:rPr>
          <w:sz w:val="24"/>
          <w:szCs w:val="24"/>
        </w:rPr>
      </w:pPr>
      <w:bookmarkStart w:id="4" w:name="_Toc112402679"/>
      <w:r w:rsidRPr="0007610B">
        <w:rPr>
          <w:sz w:val="24"/>
          <w:szCs w:val="24"/>
        </w:rPr>
        <w:lastRenderedPageBreak/>
        <w:t>DAFTAR TABEL</w:t>
      </w:r>
      <w:bookmarkEnd w:id="4"/>
    </w:p>
    <w:p w14:paraId="5C01692D" w14:textId="77777777" w:rsidR="0098594D" w:rsidRDefault="0098594D" w:rsidP="0098594D">
      <w:pPr>
        <w:rPr>
          <w:lang w:val="en-US" w:eastAsia="ar-SA"/>
        </w:rPr>
      </w:pPr>
    </w:p>
    <w:p w14:paraId="1E9D1C72" w14:textId="4A32E251" w:rsidR="009375BA" w:rsidRPr="009375BA" w:rsidRDefault="00433717" w:rsidP="009375B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9375BA">
        <w:rPr>
          <w:rFonts w:ascii="Times New Roman" w:hAnsi="Times New Roman" w:cs="Times New Roman"/>
          <w:sz w:val="24"/>
          <w:szCs w:val="24"/>
          <w:lang w:val="en-US" w:eastAsia="ar-SA"/>
        </w:rPr>
        <w:fldChar w:fldCharType="begin"/>
      </w:r>
      <w:r w:rsidRPr="009375BA">
        <w:rPr>
          <w:rFonts w:ascii="Times New Roman" w:hAnsi="Times New Roman" w:cs="Times New Roman"/>
          <w:sz w:val="24"/>
          <w:szCs w:val="24"/>
          <w:lang w:val="en-US" w:eastAsia="ar-SA"/>
        </w:rPr>
        <w:instrText xml:space="preserve"> TOC \h \z \c "Tabel" </w:instrText>
      </w:r>
      <w:r w:rsidRPr="009375BA">
        <w:rPr>
          <w:rFonts w:ascii="Times New Roman" w:hAnsi="Times New Roman" w:cs="Times New Roman"/>
          <w:sz w:val="24"/>
          <w:szCs w:val="24"/>
          <w:lang w:val="en-US" w:eastAsia="ar-SA"/>
        </w:rPr>
        <w:fldChar w:fldCharType="separate"/>
      </w:r>
      <w:hyperlink w:anchor="_Toc112390367" w:history="1">
        <w:r w:rsidR="009375BA" w:rsidRPr="009375BA">
          <w:rPr>
            <w:rStyle w:val="Hyperlink"/>
            <w:rFonts w:ascii="Times New Roman" w:hAnsi="Times New Roman" w:cs="Times New Roman"/>
            <w:noProof/>
            <w:sz w:val="24"/>
            <w:szCs w:val="24"/>
          </w:rPr>
          <w:t>Tabel 1</w:t>
        </w:r>
        <w:r w:rsidR="009375BA" w:rsidRPr="009375BA">
          <w:rPr>
            <w:rStyle w:val="Hyperlink"/>
            <w:rFonts w:ascii="Times New Roman" w:hAnsi="Times New Roman" w:cs="Times New Roman"/>
            <w:noProof/>
            <w:sz w:val="24"/>
            <w:szCs w:val="24"/>
            <w:lang w:val="en-US"/>
          </w:rPr>
          <w:t>. Jadwal Kerja Praktik</w:t>
        </w:r>
        <w:r w:rsidR="009375BA" w:rsidRPr="009375BA">
          <w:rPr>
            <w:rFonts w:ascii="Times New Roman" w:hAnsi="Times New Roman" w:cs="Times New Roman"/>
            <w:noProof/>
            <w:webHidden/>
            <w:sz w:val="24"/>
            <w:szCs w:val="24"/>
          </w:rPr>
          <w:tab/>
        </w:r>
        <w:r w:rsidR="009375BA" w:rsidRPr="009375BA">
          <w:rPr>
            <w:rFonts w:ascii="Times New Roman" w:hAnsi="Times New Roman" w:cs="Times New Roman"/>
            <w:noProof/>
            <w:webHidden/>
            <w:sz w:val="24"/>
            <w:szCs w:val="24"/>
          </w:rPr>
          <w:fldChar w:fldCharType="begin"/>
        </w:r>
        <w:r w:rsidR="009375BA" w:rsidRPr="009375BA">
          <w:rPr>
            <w:rFonts w:ascii="Times New Roman" w:hAnsi="Times New Roman" w:cs="Times New Roman"/>
            <w:noProof/>
            <w:webHidden/>
            <w:sz w:val="24"/>
            <w:szCs w:val="24"/>
          </w:rPr>
          <w:instrText xml:space="preserve"> PAGEREF _Toc112390367 \h </w:instrText>
        </w:r>
        <w:r w:rsidR="009375BA" w:rsidRPr="009375BA">
          <w:rPr>
            <w:rFonts w:ascii="Times New Roman" w:hAnsi="Times New Roman" w:cs="Times New Roman"/>
            <w:noProof/>
            <w:webHidden/>
            <w:sz w:val="24"/>
            <w:szCs w:val="24"/>
          </w:rPr>
        </w:r>
        <w:r w:rsidR="009375BA" w:rsidRPr="009375BA">
          <w:rPr>
            <w:rFonts w:ascii="Times New Roman" w:hAnsi="Times New Roman" w:cs="Times New Roman"/>
            <w:noProof/>
            <w:webHidden/>
            <w:sz w:val="24"/>
            <w:szCs w:val="24"/>
          </w:rPr>
          <w:fldChar w:fldCharType="separate"/>
        </w:r>
        <w:r w:rsidR="00C92DF2">
          <w:rPr>
            <w:rFonts w:ascii="Times New Roman" w:hAnsi="Times New Roman" w:cs="Times New Roman"/>
            <w:noProof/>
            <w:webHidden/>
            <w:sz w:val="24"/>
            <w:szCs w:val="24"/>
          </w:rPr>
          <w:t>21</w:t>
        </w:r>
        <w:r w:rsidR="009375BA" w:rsidRPr="009375BA">
          <w:rPr>
            <w:rFonts w:ascii="Times New Roman" w:hAnsi="Times New Roman" w:cs="Times New Roman"/>
            <w:noProof/>
            <w:webHidden/>
            <w:sz w:val="24"/>
            <w:szCs w:val="24"/>
          </w:rPr>
          <w:fldChar w:fldCharType="end"/>
        </w:r>
      </w:hyperlink>
    </w:p>
    <w:p w14:paraId="77DE720E" w14:textId="0C590634" w:rsidR="0098594D" w:rsidRPr="009375BA" w:rsidRDefault="00433717" w:rsidP="009375BA">
      <w:pPr>
        <w:spacing w:line="360" w:lineRule="auto"/>
        <w:rPr>
          <w:rFonts w:ascii="Times New Roman" w:hAnsi="Times New Roman" w:cs="Times New Roman"/>
          <w:sz w:val="24"/>
          <w:szCs w:val="24"/>
          <w:lang w:val="en-US" w:eastAsia="ar-SA"/>
        </w:rPr>
      </w:pPr>
      <w:r w:rsidRPr="009375BA">
        <w:rPr>
          <w:rFonts w:ascii="Times New Roman" w:hAnsi="Times New Roman" w:cs="Times New Roman"/>
          <w:sz w:val="24"/>
          <w:szCs w:val="24"/>
          <w:lang w:val="en-US" w:eastAsia="ar-SA"/>
        </w:rPr>
        <w:fldChar w:fldCharType="end"/>
      </w:r>
    </w:p>
    <w:p w14:paraId="12B4044A" w14:textId="77777777" w:rsidR="0098594D" w:rsidRPr="00433717" w:rsidRDefault="0098594D" w:rsidP="00433717">
      <w:pPr>
        <w:spacing w:line="360" w:lineRule="auto"/>
        <w:rPr>
          <w:rFonts w:ascii="Times New Roman" w:hAnsi="Times New Roman" w:cs="Times New Roman"/>
          <w:sz w:val="24"/>
          <w:szCs w:val="24"/>
          <w:lang w:val="en-US" w:eastAsia="ar-SA"/>
        </w:rPr>
      </w:pPr>
    </w:p>
    <w:p w14:paraId="0D3CBEA4" w14:textId="77777777" w:rsidR="0098594D" w:rsidRDefault="0098594D" w:rsidP="0098594D">
      <w:pPr>
        <w:rPr>
          <w:lang w:val="en-US" w:eastAsia="ar-SA"/>
        </w:rPr>
      </w:pPr>
    </w:p>
    <w:p w14:paraId="610DAD1D" w14:textId="1F153FC9" w:rsidR="0098594D" w:rsidRPr="0098594D" w:rsidRDefault="0098594D" w:rsidP="0098594D">
      <w:pPr>
        <w:rPr>
          <w:lang w:val="en-US" w:eastAsia="ar-SA"/>
        </w:rPr>
        <w:sectPr w:rsidR="0098594D" w:rsidRPr="0098594D" w:rsidSect="0098594D">
          <w:pgSz w:w="11906" w:h="16838" w:code="9"/>
          <w:pgMar w:top="1701" w:right="1701" w:bottom="1701" w:left="2268" w:header="709" w:footer="709" w:gutter="0"/>
          <w:pgNumType w:fmt="lowerRoman" w:start="1"/>
          <w:cols w:space="708"/>
          <w:docGrid w:linePitch="360"/>
        </w:sectPr>
      </w:pPr>
    </w:p>
    <w:p w14:paraId="1C0B59E1" w14:textId="4D01F7FD" w:rsidR="0023618D" w:rsidRPr="0007610B" w:rsidRDefault="0023618D" w:rsidP="0007610B">
      <w:pPr>
        <w:pStyle w:val="Heading1"/>
        <w:spacing w:before="0" w:line="360" w:lineRule="auto"/>
        <w:jc w:val="center"/>
        <w:rPr>
          <w:sz w:val="24"/>
          <w:szCs w:val="24"/>
        </w:rPr>
      </w:pPr>
      <w:bookmarkStart w:id="5" w:name="_Toc112073561"/>
      <w:bookmarkStart w:id="6" w:name="_Toc112390083"/>
      <w:bookmarkStart w:id="7" w:name="_Toc112402680"/>
      <w:r w:rsidRPr="0007610B">
        <w:rPr>
          <w:sz w:val="24"/>
          <w:szCs w:val="24"/>
        </w:rPr>
        <w:lastRenderedPageBreak/>
        <w:t>BAB I</w:t>
      </w:r>
      <w:bookmarkEnd w:id="5"/>
      <w:bookmarkEnd w:id="6"/>
      <w:bookmarkEnd w:id="7"/>
    </w:p>
    <w:p w14:paraId="5F93906E" w14:textId="1B870744" w:rsidR="0023618D" w:rsidRPr="0007610B" w:rsidRDefault="0023618D" w:rsidP="0007610B">
      <w:pPr>
        <w:pStyle w:val="Heading1"/>
        <w:spacing w:before="0" w:line="360" w:lineRule="auto"/>
        <w:jc w:val="center"/>
        <w:rPr>
          <w:sz w:val="24"/>
          <w:szCs w:val="24"/>
        </w:rPr>
      </w:pPr>
      <w:bookmarkStart w:id="8" w:name="_Toc112402681"/>
      <w:r w:rsidRPr="0007610B">
        <w:rPr>
          <w:sz w:val="24"/>
          <w:szCs w:val="24"/>
        </w:rPr>
        <w:t>PENDAHULUAN</w:t>
      </w:r>
      <w:bookmarkEnd w:id="8"/>
    </w:p>
    <w:p w14:paraId="7C488C2A" w14:textId="7CAB246A" w:rsidR="0023618D" w:rsidRPr="00C4659A" w:rsidRDefault="00783FFF" w:rsidP="00783FFF">
      <w:pPr>
        <w:pStyle w:val="Heading2"/>
        <w:rPr>
          <w:b w:val="0"/>
        </w:rPr>
      </w:pPr>
      <w:bookmarkStart w:id="9" w:name="_Toc112402682"/>
      <w:r>
        <w:rPr>
          <w:lang w:val="en-US"/>
        </w:rPr>
        <w:t>1.1</w:t>
      </w:r>
      <w:r>
        <w:rPr>
          <w:lang w:val="en-US"/>
        </w:rPr>
        <w:tab/>
      </w:r>
      <w:r w:rsidR="0023618D" w:rsidRPr="00C4659A">
        <w:t>Latar Belakang</w:t>
      </w:r>
      <w:bookmarkEnd w:id="9"/>
    </w:p>
    <w:p w14:paraId="4F852870" w14:textId="72939A4E" w:rsidR="00D736F5" w:rsidRDefault="00D736F5" w:rsidP="00D736F5">
      <w:pPr>
        <w:spacing w:line="360" w:lineRule="auto"/>
        <w:ind w:firstLine="709"/>
        <w:jc w:val="both"/>
        <w:rPr>
          <w:rFonts w:ascii="Times New Roman" w:hAnsi="Times New Roman" w:cs="Times New Roman"/>
          <w:sz w:val="24"/>
          <w:szCs w:val="24"/>
        </w:rPr>
      </w:pPr>
      <w:r w:rsidRPr="00D736F5">
        <w:rPr>
          <w:rFonts w:ascii="Times New Roman" w:hAnsi="Times New Roman" w:cs="Times New Roman"/>
          <w:sz w:val="24"/>
          <w:szCs w:val="24"/>
        </w:rPr>
        <w:t xml:space="preserve">Dalam rangka memenuhi salah satu persyaratan pada kurikulum yang ada di Universitas Internasional Semen Indonesia yaitu Kerja Praktik, maka hal ini menjadi kewajiban yang harus diselesaikan oleh setiap mahasiswa. Kerja Praktik sendiri merupakan program yang harus dilaksanakan oleh setiap mahasiswa yang mana bertujuan untuk memperoleh gambaran atau pengalaman dalam bekerja di dunia nyata. Kegiatan ini berlaku pada seluruh program studi yang ada dimana salah satunya adalah Prodi Manajemen, Fakultas Ekonomi dan Bisnis Universitas Internasional Semen Indonesia. Prodi Manajemen disiapkan untuk menjadi pekerja profesional yang bergerak di beberapa bidang seperti, SDM, Pemasaran, Operasional, hingga Keuangan. </w:t>
      </w:r>
    </w:p>
    <w:p w14:paraId="5201BD85" w14:textId="71C255DC" w:rsidR="00D736F5" w:rsidRDefault="00D736F5" w:rsidP="00D736F5">
      <w:pPr>
        <w:spacing w:line="360" w:lineRule="auto"/>
        <w:ind w:firstLine="709"/>
        <w:jc w:val="both"/>
        <w:rPr>
          <w:rFonts w:ascii="Times New Roman" w:hAnsi="Times New Roman" w:cs="Times New Roman"/>
          <w:sz w:val="24"/>
          <w:szCs w:val="24"/>
        </w:rPr>
      </w:pPr>
      <w:r w:rsidRPr="00D736F5">
        <w:rPr>
          <w:rFonts w:ascii="Times New Roman" w:hAnsi="Times New Roman" w:cs="Times New Roman"/>
          <w:sz w:val="24"/>
          <w:szCs w:val="24"/>
        </w:rPr>
        <w:t>Melalui program kerja praktik diharapkan mahasiswa mampu mengimplementasikan segala pengetahuan yang didapatkan di bangku perkuliahan</w:t>
      </w:r>
      <w:r w:rsidR="00294D17">
        <w:rPr>
          <w:rFonts w:ascii="Times New Roman" w:hAnsi="Times New Roman" w:cs="Times New Roman"/>
          <w:sz w:val="24"/>
          <w:szCs w:val="24"/>
          <w:lang w:val="en-US"/>
        </w:rPr>
        <w:t>. S</w:t>
      </w:r>
      <w:r w:rsidRPr="00D736F5">
        <w:rPr>
          <w:rFonts w:ascii="Times New Roman" w:hAnsi="Times New Roman" w:cs="Times New Roman"/>
          <w:sz w:val="24"/>
          <w:szCs w:val="24"/>
        </w:rPr>
        <w:t xml:space="preserve">erta mampu menerapkan langsung segala bentuk teori dalam praktik kerja didunia nyata untuk menyelesaikan permasalahan dalam bekerja di dunia nyata. Tidak hanya itu, dengan adanya kegiatan ini mahasiswa mampu melatih kemampuan baik kemampuan </w:t>
      </w:r>
      <w:r w:rsidRPr="00D736F5">
        <w:rPr>
          <w:rFonts w:ascii="Times New Roman" w:hAnsi="Times New Roman" w:cs="Times New Roman"/>
          <w:i/>
          <w:iCs/>
          <w:sz w:val="24"/>
          <w:szCs w:val="24"/>
        </w:rPr>
        <w:t xml:space="preserve">softskill </w:t>
      </w:r>
      <w:r w:rsidRPr="00D736F5">
        <w:rPr>
          <w:rFonts w:ascii="Times New Roman" w:hAnsi="Times New Roman" w:cs="Times New Roman"/>
          <w:sz w:val="24"/>
          <w:szCs w:val="24"/>
        </w:rPr>
        <w:t xml:space="preserve">maupun </w:t>
      </w:r>
      <w:r w:rsidRPr="00D736F5">
        <w:rPr>
          <w:rFonts w:ascii="Times New Roman" w:hAnsi="Times New Roman" w:cs="Times New Roman"/>
          <w:i/>
          <w:iCs/>
          <w:sz w:val="24"/>
          <w:szCs w:val="24"/>
        </w:rPr>
        <w:t xml:space="preserve">hardskill </w:t>
      </w:r>
      <w:r w:rsidRPr="00D736F5">
        <w:rPr>
          <w:rFonts w:ascii="Times New Roman" w:hAnsi="Times New Roman" w:cs="Times New Roman"/>
          <w:sz w:val="24"/>
          <w:szCs w:val="24"/>
        </w:rPr>
        <w:t>yang akan menjadi sebuah bekal dalam mempersiapakan langkah terbaik untuk memasuki masa yang akan datang.</w:t>
      </w:r>
    </w:p>
    <w:p w14:paraId="1D2266EA" w14:textId="5869CE65" w:rsidR="00D736F5" w:rsidRDefault="00D736F5" w:rsidP="00D736F5">
      <w:pPr>
        <w:spacing w:line="360" w:lineRule="auto"/>
        <w:ind w:firstLine="709"/>
        <w:jc w:val="both"/>
        <w:rPr>
          <w:rFonts w:ascii="Times New Roman" w:hAnsi="Times New Roman" w:cs="Times New Roman"/>
          <w:sz w:val="24"/>
          <w:szCs w:val="24"/>
        </w:rPr>
      </w:pPr>
      <w:r w:rsidRPr="00D736F5">
        <w:rPr>
          <w:rFonts w:ascii="Times New Roman" w:hAnsi="Times New Roman" w:cs="Times New Roman"/>
          <w:sz w:val="24"/>
          <w:szCs w:val="24"/>
        </w:rPr>
        <w:t>Untuk itu, kerja praktik yang dilakukan oleh penulis mengambil tema dibidang manajemen keuangan. Yang mana kerja praktik dilakukan di PT. Suci Jawa Persada yang bergerang dibidang penjualan properti baik perumahan maupun tanah kavling. Adapun fenomena yang diangkat dalam penulisan ini melihat secara langsung fenomena yang ada dilapangan. Yang mana telah diketahui bahwa dalam proses pencatatan keuangan khusunya dalam catatan piutang selama melakukan kegiatan penjualan propert</w:t>
      </w:r>
      <w:r w:rsidR="00294D17">
        <w:rPr>
          <w:rFonts w:ascii="Times New Roman" w:hAnsi="Times New Roman" w:cs="Times New Roman"/>
          <w:sz w:val="24"/>
          <w:szCs w:val="24"/>
          <w:lang w:val="en-US"/>
        </w:rPr>
        <w:t>i</w:t>
      </w:r>
      <w:r w:rsidRPr="00D736F5">
        <w:rPr>
          <w:rFonts w:ascii="Times New Roman" w:hAnsi="Times New Roman" w:cs="Times New Roman"/>
          <w:sz w:val="24"/>
          <w:szCs w:val="24"/>
        </w:rPr>
        <w:t xml:space="preserve"> masih belum tersusun rapi, jelas, serta masih dilakukan secara manual. Hal ini menjadi salah satu masalah yang dihadapi oleh perusahan. Sehingga seringkali diketahui bahwa dengan adanya kondisi tersebut, perusahaan </w:t>
      </w:r>
      <w:r w:rsidRPr="00D736F5">
        <w:rPr>
          <w:rFonts w:ascii="Times New Roman" w:hAnsi="Times New Roman" w:cs="Times New Roman"/>
          <w:sz w:val="24"/>
          <w:szCs w:val="24"/>
        </w:rPr>
        <w:lastRenderedPageBreak/>
        <w:t>sering kehilangan beberapa data akibat kurang tersusu</w:t>
      </w:r>
      <w:r w:rsidR="00294D17">
        <w:rPr>
          <w:rFonts w:ascii="Times New Roman" w:hAnsi="Times New Roman" w:cs="Times New Roman"/>
          <w:sz w:val="24"/>
          <w:szCs w:val="24"/>
          <w:lang w:val="en-US"/>
        </w:rPr>
        <w:t>n</w:t>
      </w:r>
      <w:r w:rsidRPr="00D736F5">
        <w:rPr>
          <w:rFonts w:ascii="Times New Roman" w:hAnsi="Times New Roman" w:cs="Times New Roman"/>
          <w:sz w:val="24"/>
          <w:szCs w:val="24"/>
        </w:rPr>
        <w:t>nya catatan piutang yang ada.</w:t>
      </w:r>
    </w:p>
    <w:p w14:paraId="083BBC00" w14:textId="586E288B" w:rsidR="00C4659A" w:rsidRDefault="00D736F5" w:rsidP="00D736F5">
      <w:pPr>
        <w:spacing w:after="0" w:line="360" w:lineRule="auto"/>
        <w:ind w:firstLine="709"/>
        <w:jc w:val="both"/>
        <w:rPr>
          <w:rFonts w:ascii="Times New Roman" w:hAnsi="Times New Roman" w:cs="Times New Roman"/>
          <w:sz w:val="24"/>
          <w:szCs w:val="24"/>
        </w:rPr>
      </w:pPr>
      <w:r w:rsidRPr="00D736F5">
        <w:rPr>
          <w:rFonts w:ascii="Times New Roman" w:hAnsi="Times New Roman" w:cs="Times New Roman"/>
          <w:sz w:val="24"/>
          <w:szCs w:val="24"/>
        </w:rPr>
        <w:t xml:space="preserve">Oleh karena itu, berdasarkan permasalahan yang ditemukan oleh penulis dalam kerja praktik tersebut, penulis tergerak untuk membantu dalam penyelesaian masalah dengan bekal yang sudah didapatkan diperkuliahan sehingga dapat diterapkan dalam praktik langsung. Untuk itu, penulisan ini diutarakan dalam judul </w:t>
      </w:r>
      <w:r w:rsidRPr="00D736F5">
        <w:rPr>
          <w:rFonts w:ascii="Times New Roman" w:hAnsi="Times New Roman" w:cs="Times New Roman"/>
          <w:b/>
          <w:bCs/>
          <w:sz w:val="24"/>
          <w:szCs w:val="24"/>
        </w:rPr>
        <w:t xml:space="preserve">“PENYUSUNAN CATATAN PIUTANG DENGAN MS. </w:t>
      </w:r>
      <w:r w:rsidR="00643F39">
        <w:rPr>
          <w:rFonts w:ascii="Times New Roman" w:hAnsi="Times New Roman" w:cs="Times New Roman"/>
          <w:b/>
          <w:bCs/>
          <w:sz w:val="24"/>
          <w:szCs w:val="24"/>
        </w:rPr>
        <w:t>EXCEL</w:t>
      </w:r>
      <w:r w:rsidR="00227AA9">
        <w:rPr>
          <w:rFonts w:ascii="Times New Roman" w:hAnsi="Times New Roman" w:cs="Times New Roman"/>
          <w:b/>
          <w:bCs/>
          <w:sz w:val="24"/>
          <w:szCs w:val="24"/>
          <w:lang w:val="en-US"/>
        </w:rPr>
        <w:t xml:space="preserve"> DI PT SUCI JAWA PERSADA</w:t>
      </w:r>
      <w:r w:rsidRPr="00D736F5">
        <w:rPr>
          <w:rFonts w:ascii="Times New Roman" w:hAnsi="Times New Roman" w:cs="Times New Roman"/>
          <w:b/>
          <w:bCs/>
          <w:sz w:val="24"/>
          <w:szCs w:val="24"/>
        </w:rPr>
        <w:t>”</w:t>
      </w:r>
    </w:p>
    <w:p w14:paraId="46DFBA4C" w14:textId="77777777" w:rsidR="00D736F5" w:rsidRPr="00D736F5" w:rsidRDefault="00D736F5" w:rsidP="00D736F5">
      <w:pPr>
        <w:spacing w:after="0" w:line="360" w:lineRule="auto"/>
        <w:ind w:firstLine="709"/>
        <w:jc w:val="both"/>
        <w:rPr>
          <w:rFonts w:ascii="Times New Roman" w:hAnsi="Times New Roman" w:cs="Times New Roman"/>
          <w:sz w:val="24"/>
          <w:szCs w:val="24"/>
        </w:rPr>
      </w:pPr>
    </w:p>
    <w:p w14:paraId="64163777" w14:textId="523BF0D9" w:rsidR="00C4659A" w:rsidRPr="00C4659A" w:rsidRDefault="00CA7659" w:rsidP="00CA7659">
      <w:pPr>
        <w:pStyle w:val="Heading2"/>
        <w:spacing w:before="0" w:line="360" w:lineRule="auto"/>
      </w:pPr>
      <w:bookmarkStart w:id="10" w:name="_Toc112402683"/>
      <w:r>
        <w:rPr>
          <w:lang w:val="en-US"/>
        </w:rPr>
        <w:t xml:space="preserve">1.2 </w:t>
      </w:r>
      <w:r>
        <w:rPr>
          <w:lang w:val="en-US"/>
        </w:rPr>
        <w:tab/>
      </w:r>
      <w:r w:rsidR="0023618D" w:rsidRPr="00C4659A">
        <w:t>Tujuan dan Manfaat</w:t>
      </w:r>
      <w:bookmarkEnd w:id="10"/>
    </w:p>
    <w:p w14:paraId="282A42AA" w14:textId="2DFA3EEB" w:rsidR="00C4659A" w:rsidRPr="00CA7659" w:rsidRDefault="00CA7659" w:rsidP="00CA7659">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1.2.1</w:t>
      </w:r>
      <w:r>
        <w:rPr>
          <w:rFonts w:ascii="Times New Roman" w:hAnsi="Times New Roman" w:cs="Times New Roman"/>
          <w:b/>
          <w:color w:val="000000" w:themeColor="text1"/>
          <w:sz w:val="24"/>
          <w:szCs w:val="24"/>
          <w:lang w:val="en-US"/>
        </w:rPr>
        <w:tab/>
      </w:r>
      <w:r w:rsidR="0023618D" w:rsidRPr="00CA7659">
        <w:rPr>
          <w:rFonts w:ascii="Times New Roman" w:hAnsi="Times New Roman" w:cs="Times New Roman"/>
          <w:b/>
          <w:color w:val="000000" w:themeColor="text1"/>
          <w:sz w:val="24"/>
          <w:szCs w:val="24"/>
        </w:rPr>
        <w:t>Tujuan</w:t>
      </w:r>
      <w:r w:rsidR="0023618D" w:rsidRPr="00CA7659">
        <w:rPr>
          <w:rFonts w:ascii="Times New Roman" w:hAnsi="Times New Roman" w:cs="Times New Roman"/>
          <w:b/>
          <w:color w:val="000000" w:themeColor="text1"/>
          <w:sz w:val="24"/>
          <w:szCs w:val="24"/>
          <w:lang w:val="en-US"/>
        </w:rPr>
        <w:t xml:space="preserve"> </w:t>
      </w:r>
      <w:r w:rsidR="00C4659A" w:rsidRPr="00CA7659">
        <w:rPr>
          <w:rFonts w:ascii="Times New Roman" w:hAnsi="Times New Roman" w:cs="Times New Roman"/>
          <w:b/>
          <w:color w:val="000000" w:themeColor="text1"/>
          <w:sz w:val="24"/>
          <w:szCs w:val="24"/>
          <w:lang w:val="en-US"/>
        </w:rPr>
        <w:t>Umum</w:t>
      </w:r>
    </w:p>
    <w:p w14:paraId="5574F966" w14:textId="7E64667F" w:rsidR="00C4659A" w:rsidRPr="0018693F" w:rsidRDefault="000633AB" w:rsidP="000633AB">
      <w:pPr>
        <w:spacing w:after="0" w:line="360" w:lineRule="auto"/>
        <w:ind w:firstLine="709"/>
        <w:jc w:val="both"/>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 xml:space="preserve">Dengan pelaksaan kerja praktik lapanagan, diharapkan mahasiswa dapat </w:t>
      </w:r>
      <w:r w:rsidR="0018693F">
        <w:rPr>
          <w:rFonts w:ascii="Times New Roman" w:hAnsi="Times New Roman" w:cs="Times New Roman"/>
          <w:bCs/>
          <w:color w:val="000000" w:themeColor="text1"/>
          <w:sz w:val="24"/>
          <w:szCs w:val="24"/>
          <w:lang w:val="en-US"/>
        </w:rPr>
        <w:t>mengetahui gambaran dalam bekerja di dunia yang sesungguhnya serta sebagai sarana untuk meningkatkan kemampuan baik softskill maupun hardski</w:t>
      </w:r>
      <w:r>
        <w:rPr>
          <w:rFonts w:ascii="Times New Roman" w:hAnsi="Times New Roman" w:cs="Times New Roman"/>
          <w:bCs/>
          <w:color w:val="000000" w:themeColor="text1"/>
          <w:sz w:val="24"/>
          <w:szCs w:val="24"/>
          <w:lang w:val="en-US"/>
        </w:rPr>
        <w:t>l</w:t>
      </w:r>
      <w:r w:rsidR="0018693F">
        <w:rPr>
          <w:rFonts w:ascii="Times New Roman" w:hAnsi="Times New Roman" w:cs="Times New Roman"/>
          <w:bCs/>
          <w:color w:val="000000" w:themeColor="text1"/>
          <w:sz w:val="24"/>
          <w:szCs w:val="24"/>
          <w:lang w:val="en-US"/>
        </w:rPr>
        <w:t xml:space="preserve">l serta menambah wawasan sebagai bekal dalam mempersiapkan </w:t>
      </w:r>
      <w:r>
        <w:rPr>
          <w:rFonts w:ascii="Times New Roman" w:hAnsi="Times New Roman" w:cs="Times New Roman"/>
          <w:bCs/>
          <w:color w:val="000000" w:themeColor="text1"/>
          <w:sz w:val="24"/>
          <w:szCs w:val="24"/>
          <w:lang w:val="en-US"/>
        </w:rPr>
        <w:t>masa yang akan datang dalam bekerja di dunia nyata.</w:t>
      </w:r>
    </w:p>
    <w:p w14:paraId="53375670" w14:textId="4857AE4F" w:rsidR="0023618D" w:rsidRPr="00C4659A" w:rsidRDefault="00CA7659" w:rsidP="00CA7659">
      <w:pPr>
        <w:pStyle w:val="Heading2"/>
        <w:spacing w:before="0" w:line="360" w:lineRule="auto"/>
      </w:pPr>
      <w:bookmarkStart w:id="11" w:name="_Toc112073565"/>
      <w:bookmarkStart w:id="12" w:name="_Toc112402684"/>
      <w:r>
        <w:rPr>
          <w:lang w:val="en-US"/>
        </w:rPr>
        <w:t xml:space="preserve">1.2.2 </w:t>
      </w:r>
      <w:r>
        <w:rPr>
          <w:lang w:val="en-US"/>
        </w:rPr>
        <w:tab/>
      </w:r>
      <w:r w:rsidR="00C4659A" w:rsidRPr="00C4659A">
        <w:rPr>
          <w:lang w:val="en-US"/>
        </w:rPr>
        <w:t xml:space="preserve">Tujuan </w:t>
      </w:r>
      <w:r w:rsidR="0023618D" w:rsidRPr="00C4659A">
        <w:rPr>
          <w:rFonts w:eastAsia="Calibri"/>
        </w:rPr>
        <w:t>Khusus</w:t>
      </w:r>
      <w:bookmarkEnd w:id="11"/>
      <w:bookmarkEnd w:id="12"/>
    </w:p>
    <w:p w14:paraId="1B3452B9" w14:textId="09EBD077" w:rsidR="00C4659A" w:rsidRDefault="0023618D" w:rsidP="00C4659A">
      <w:pPr>
        <w:numPr>
          <w:ilvl w:val="0"/>
          <w:numId w:val="12"/>
        </w:numPr>
        <w:spacing w:after="0" w:line="360" w:lineRule="auto"/>
        <w:ind w:left="1134" w:hanging="425"/>
        <w:jc w:val="both"/>
        <w:rPr>
          <w:rFonts w:ascii="Times New Roman" w:eastAsia="Calibri" w:hAnsi="Times New Roman" w:cs="Times New Roman"/>
          <w:color w:val="000000" w:themeColor="text1"/>
          <w:sz w:val="24"/>
          <w:szCs w:val="24"/>
        </w:rPr>
      </w:pPr>
      <w:r w:rsidRPr="00C4659A">
        <w:rPr>
          <w:rFonts w:ascii="Times New Roman" w:eastAsia="Calibri" w:hAnsi="Times New Roman" w:cs="Times New Roman"/>
          <w:color w:val="000000" w:themeColor="text1"/>
          <w:sz w:val="24"/>
          <w:szCs w:val="24"/>
        </w:rPr>
        <w:t xml:space="preserve">Untuk memenuhi beban satuan kredit semester (SKS) yang harus ditempuh sebagai persyaratan akademis di </w:t>
      </w:r>
      <w:r w:rsidRPr="00C4659A">
        <w:rPr>
          <w:rFonts w:ascii="Times New Roman" w:eastAsia="Calibri" w:hAnsi="Times New Roman" w:cs="Times New Roman"/>
          <w:bCs/>
          <w:color w:val="000000" w:themeColor="text1"/>
          <w:sz w:val="24"/>
          <w:szCs w:val="24"/>
        </w:rPr>
        <w:t xml:space="preserve">Jurusan </w:t>
      </w:r>
      <w:r w:rsidR="0059293A">
        <w:rPr>
          <w:rFonts w:ascii="Times New Roman" w:eastAsia="Calibri" w:hAnsi="Times New Roman" w:cs="Times New Roman"/>
          <w:bCs/>
          <w:color w:val="000000" w:themeColor="text1"/>
          <w:sz w:val="24"/>
          <w:szCs w:val="24"/>
          <w:lang w:val="en-US"/>
        </w:rPr>
        <w:t>Manajemen Universitas Internasional Semen Indonesia (UISI)</w:t>
      </w:r>
    </w:p>
    <w:p w14:paraId="4AD43B26" w14:textId="29719104" w:rsidR="00C4659A" w:rsidRDefault="0023618D" w:rsidP="00C4659A">
      <w:pPr>
        <w:numPr>
          <w:ilvl w:val="0"/>
          <w:numId w:val="12"/>
        </w:numPr>
        <w:spacing w:after="0" w:line="360" w:lineRule="auto"/>
        <w:ind w:left="1134" w:hanging="425"/>
        <w:jc w:val="both"/>
        <w:rPr>
          <w:rFonts w:ascii="Times New Roman" w:eastAsia="Calibri" w:hAnsi="Times New Roman" w:cs="Times New Roman"/>
          <w:color w:val="000000" w:themeColor="text1"/>
          <w:sz w:val="24"/>
          <w:szCs w:val="24"/>
        </w:rPr>
      </w:pPr>
      <w:r w:rsidRPr="00C4659A">
        <w:rPr>
          <w:rFonts w:ascii="Times New Roman" w:eastAsia="Calibri" w:hAnsi="Times New Roman" w:cs="Times New Roman"/>
          <w:color w:val="000000" w:themeColor="text1"/>
          <w:sz w:val="24"/>
          <w:szCs w:val="24"/>
        </w:rPr>
        <w:t xml:space="preserve">Mengetahui proses </w:t>
      </w:r>
      <w:r w:rsidR="0059293A">
        <w:rPr>
          <w:rFonts w:ascii="Times New Roman" w:eastAsia="Calibri" w:hAnsi="Times New Roman" w:cs="Times New Roman"/>
          <w:iCs/>
          <w:color w:val="000000" w:themeColor="text1"/>
          <w:sz w:val="24"/>
          <w:szCs w:val="24"/>
          <w:lang w:val="en-US"/>
        </w:rPr>
        <w:t>pencatatan keuangan terkait piutang tentang penjualan property baik perumahan ataupun tanah kavling pada PT. Suci Jawa Persada.</w:t>
      </w:r>
    </w:p>
    <w:p w14:paraId="3D309550" w14:textId="4E75322D" w:rsidR="0023618D" w:rsidRPr="0059293A" w:rsidRDefault="0059293A" w:rsidP="00C4659A">
      <w:pPr>
        <w:numPr>
          <w:ilvl w:val="0"/>
          <w:numId w:val="12"/>
        </w:numPr>
        <w:spacing w:after="0" w:line="360" w:lineRule="auto"/>
        <w:ind w:left="1134" w:hanging="425"/>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lang w:val="en-US"/>
        </w:rPr>
        <w:t>Sebagai sarana pengaplikasian dan perbandingan antara teori yang didapatkan dalam bangku perkuliahan dengan praktik kerja yang sesungguhnya.</w:t>
      </w:r>
    </w:p>
    <w:p w14:paraId="0112BB86" w14:textId="73A40F54" w:rsidR="0059293A" w:rsidRPr="00C4659A" w:rsidRDefault="0059293A" w:rsidP="00C4659A">
      <w:pPr>
        <w:numPr>
          <w:ilvl w:val="0"/>
          <w:numId w:val="12"/>
        </w:numPr>
        <w:spacing w:after="0" w:line="360" w:lineRule="auto"/>
        <w:ind w:left="1134" w:hanging="425"/>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lang w:val="en-US"/>
        </w:rPr>
        <w:t xml:space="preserve">Sebagai bekal dalam mempersiapkan diri untuk terjun dalam dunia kerja yang sesungguhnya. </w:t>
      </w:r>
    </w:p>
    <w:p w14:paraId="0BDCFB94" w14:textId="4246F540" w:rsidR="0023618D" w:rsidRPr="00C4659A" w:rsidRDefault="00CA7659" w:rsidP="00CA7659">
      <w:pPr>
        <w:pStyle w:val="Heading2"/>
        <w:spacing w:before="0" w:line="360" w:lineRule="auto"/>
      </w:pPr>
      <w:bookmarkStart w:id="13" w:name="_Toc112073566"/>
      <w:bookmarkStart w:id="14" w:name="_Toc112402685"/>
      <w:r>
        <w:rPr>
          <w:lang w:val="en-US"/>
        </w:rPr>
        <w:lastRenderedPageBreak/>
        <w:t xml:space="preserve">1.2.3 </w:t>
      </w:r>
      <w:r>
        <w:rPr>
          <w:lang w:val="en-US"/>
        </w:rPr>
        <w:tab/>
      </w:r>
      <w:r w:rsidR="0023618D" w:rsidRPr="00C4659A">
        <w:t>Manfaat</w:t>
      </w:r>
      <w:bookmarkEnd w:id="13"/>
      <w:bookmarkEnd w:id="14"/>
    </w:p>
    <w:p w14:paraId="37AC0441" w14:textId="51571061" w:rsidR="0023618D" w:rsidRPr="00C4659A" w:rsidRDefault="00294D17" w:rsidP="00E20C39">
      <w:pPr>
        <w:spacing w:after="0" w:line="360" w:lineRule="auto"/>
        <w:ind w:left="709" w:firstLine="425"/>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lang w:val="en-US"/>
        </w:rPr>
        <w:t xml:space="preserve">Adapun manfaat yang didapatkan dalam melaksanakan kerja praktik di PT. Suci Jawa Persada adalah </w:t>
      </w:r>
      <w:r w:rsidR="0023618D" w:rsidRPr="00C4659A">
        <w:rPr>
          <w:rFonts w:ascii="Times New Roman" w:eastAsia="Calibri" w:hAnsi="Times New Roman" w:cs="Times New Roman"/>
          <w:color w:val="000000" w:themeColor="text1"/>
          <w:sz w:val="24"/>
          <w:szCs w:val="24"/>
        </w:rPr>
        <w:t>sebagai berikut:</w:t>
      </w:r>
    </w:p>
    <w:p w14:paraId="5D2C00E3" w14:textId="77777777" w:rsidR="0023618D" w:rsidRPr="00C4659A" w:rsidRDefault="0023618D" w:rsidP="00E20C39">
      <w:pPr>
        <w:numPr>
          <w:ilvl w:val="0"/>
          <w:numId w:val="13"/>
        </w:numPr>
        <w:spacing w:after="0" w:line="360" w:lineRule="auto"/>
        <w:ind w:left="1134" w:hanging="425"/>
        <w:jc w:val="both"/>
        <w:rPr>
          <w:rFonts w:ascii="Times New Roman" w:eastAsia="Calibri" w:hAnsi="Times New Roman" w:cs="Times New Roman"/>
          <w:color w:val="000000" w:themeColor="text1"/>
          <w:sz w:val="24"/>
          <w:szCs w:val="24"/>
        </w:rPr>
      </w:pPr>
      <w:r w:rsidRPr="00C4659A">
        <w:rPr>
          <w:rFonts w:ascii="Times New Roman" w:eastAsia="Calibri" w:hAnsi="Times New Roman" w:cs="Times New Roman"/>
          <w:color w:val="000000" w:themeColor="text1"/>
          <w:sz w:val="24"/>
          <w:szCs w:val="24"/>
        </w:rPr>
        <w:t xml:space="preserve">Bagi Perguruan Tinggi </w:t>
      </w:r>
    </w:p>
    <w:p w14:paraId="429D8B71" w14:textId="454A3E8A" w:rsidR="00E20C39" w:rsidRPr="00FE3A81" w:rsidRDefault="00FE3A81" w:rsidP="00FE3A81">
      <w:pPr>
        <w:pStyle w:val="ListParagraph"/>
        <w:numPr>
          <w:ilvl w:val="0"/>
          <w:numId w:val="18"/>
        </w:numPr>
        <w:spacing w:after="0" w:line="360" w:lineRule="auto"/>
        <w:ind w:left="1560" w:hanging="426"/>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lang w:val="en-US"/>
        </w:rPr>
        <w:t>Sebagai salah satu bentuk dalam penyempurnaan kurikulum dan proses pembelajaran yang relevan dengan dunia nyata.</w:t>
      </w:r>
    </w:p>
    <w:p w14:paraId="4C4DFBD7" w14:textId="38FFFA4D" w:rsidR="00FE3A81" w:rsidRPr="00FE3A81" w:rsidRDefault="00FE3A81" w:rsidP="00FE3A81">
      <w:pPr>
        <w:pStyle w:val="ListParagraph"/>
        <w:numPr>
          <w:ilvl w:val="0"/>
          <w:numId w:val="18"/>
        </w:numPr>
        <w:spacing w:after="0" w:line="360" w:lineRule="auto"/>
        <w:ind w:left="1560" w:hanging="426"/>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lang w:val="en-US"/>
        </w:rPr>
        <w:t>Sebagai sarana dalam menjalin hubungan Kerjasama antara pihak Perguruan Tinggi dengan Perusahaan tempat kerja praktik lapangan dari mahasiswa.</w:t>
      </w:r>
    </w:p>
    <w:p w14:paraId="14A1DC5F" w14:textId="77967143" w:rsidR="0023618D" w:rsidRPr="00E20C39" w:rsidRDefault="0023618D" w:rsidP="00E20C39">
      <w:pPr>
        <w:pStyle w:val="ListParagraph"/>
        <w:numPr>
          <w:ilvl w:val="0"/>
          <w:numId w:val="13"/>
        </w:numPr>
        <w:spacing w:after="0" w:line="360" w:lineRule="auto"/>
        <w:ind w:left="1134" w:hanging="425"/>
        <w:jc w:val="both"/>
        <w:rPr>
          <w:rFonts w:ascii="Times New Roman" w:eastAsia="Calibri" w:hAnsi="Times New Roman" w:cs="Times New Roman"/>
          <w:color w:val="000000" w:themeColor="text1"/>
          <w:sz w:val="24"/>
          <w:szCs w:val="24"/>
        </w:rPr>
      </w:pPr>
      <w:r w:rsidRPr="00E20C39">
        <w:rPr>
          <w:rFonts w:ascii="Times New Roman" w:eastAsia="Calibri" w:hAnsi="Times New Roman" w:cs="Times New Roman"/>
          <w:color w:val="000000" w:themeColor="text1"/>
          <w:sz w:val="24"/>
          <w:szCs w:val="24"/>
        </w:rPr>
        <w:t>Bagi Perusahaan</w:t>
      </w:r>
    </w:p>
    <w:p w14:paraId="208FE847" w14:textId="23B4E7D4" w:rsidR="0023618D" w:rsidRPr="00FE3A81" w:rsidRDefault="00FE3A81" w:rsidP="008531F4">
      <w:pPr>
        <w:pStyle w:val="ListParagraph"/>
        <w:numPr>
          <w:ilvl w:val="0"/>
          <w:numId w:val="19"/>
        </w:numPr>
        <w:spacing w:after="0" w:line="360" w:lineRule="auto"/>
        <w:ind w:left="1560" w:hanging="426"/>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lang w:val="en-US"/>
        </w:rPr>
        <w:t>Sarana menjalin relasi antara Fakultas Ekonomi dan Bisnis UISI dengan PT. Suci Jawa Persada.</w:t>
      </w:r>
    </w:p>
    <w:p w14:paraId="6E2E78C5" w14:textId="31B329AA" w:rsidR="00FE3A81" w:rsidRPr="00FE3A81" w:rsidRDefault="00FE3A81" w:rsidP="008531F4">
      <w:pPr>
        <w:pStyle w:val="ListParagraph"/>
        <w:numPr>
          <w:ilvl w:val="0"/>
          <w:numId w:val="19"/>
        </w:numPr>
        <w:spacing w:after="0" w:line="360" w:lineRule="auto"/>
        <w:ind w:left="1560" w:hanging="426"/>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lang w:val="en-US"/>
        </w:rPr>
        <w:t xml:space="preserve">Untuk </w:t>
      </w:r>
      <w:r w:rsidR="00336C53">
        <w:rPr>
          <w:rFonts w:ascii="Times New Roman" w:eastAsia="Calibri" w:hAnsi="Times New Roman" w:cs="Times New Roman"/>
          <w:color w:val="000000" w:themeColor="text1"/>
          <w:sz w:val="24"/>
          <w:szCs w:val="24"/>
          <w:lang w:val="en-US"/>
        </w:rPr>
        <w:t xml:space="preserve">membantu dalam penyelesaian segala aktivitas ataupun kegiatan yang ada terkait tugas dan pekerjaan ditempat pelaksanaan kerja praktik lapangan. </w:t>
      </w:r>
    </w:p>
    <w:p w14:paraId="4BCEB55F" w14:textId="77777777" w:rsidR="0023618D" w:rsidRPr="00C4659A" w:rsidRDefault="0023618D" w:rsidP="00E20C39">
      <w:pPr>
        <w:numPr>
          <w:ilvl w:val="0"/>
          <w:numId w:val="13"/>
        </w:numPr>
        <w:spacing w:after="0" w:line="360" w:lineRule="auto"/>
        <w:ind w:left="1134" w:hanging="425"/>
        <w:jc w:val="both"/>
        <w:rPr>
          <w:rFonts w:ascii="Times New Roman" w:eastAsia="Calibri" w:hAnsi="Times New Roman" w:cs="Times New Roman"/>
          <w:color w:val="000000" w:themeColor="text1"/>
          <w:sz w:val="24"/>
          <w:szCs w:val="24"/>
        </w:rPr>
      </w:pPr>
      <w:r w:rsidRPr="00C4659A">
        <w:rPr>
          <w:rFonts w:ascii="Times New Roman" w:eastAsia="Calibri" w:hAnsi="Times New Roman" w:cs="Times New Roman"/>
          <w:color w:val="000000" w:themeColor="text1"/>
          <w:sz w:val="24"/>
          <w:szCs w:val="24"/>
        </w:rPr>
        <w:t>Bagi Mahasiswa</w:t>
      </w:r>
    </w:p>
    <w:p w14:paraId="274490CC" w14:textId="384EE26D" w:rsidR="0023618D" w:rsidRPr="008531F4" w:rsidRDefault="008531F4" w:rsidP="008531F4">
      <w:pPr>
        <w:pStyle w:val="ListParagraph"/>
        <w:numPr>
          <w:ilvl w:val="0"/>
          <w:numId w:val="20"/>
        </w:numPr>
        <w:spacing w:after="0" w:line="360" w:lineRule="auto"/>
        <w:ind w:left="1560" w:hanging="426"/>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lang w:val="en-US"/>
        </w:rPr>
        <w:t>Menjadi sarana dalam penyaluran dan penerapan teori yang telah didapatkan dibangku perkuliahan pada dunia kerja yang nyata.</w:t>
      </w:r>
    </w:p>
    <w:p w14:paraId="4551513B" w14:textId="4D7311D9" w:rsidR="008531F4" w:rsidRPr="0018693F" w:rsidRDefault="0018693F" w:rsidP="008531F4">
      <w:pPr>
        <w:pStyle w:val="ListParagraph"/>
        <w:numPr>
          <w:ilvl w:val="0"/>
          <w:numId w:val="20"/>
        </w:numPr>
        <w:spacing w:after="0" w:line="360" w:lineRule="auto"/>
        <w:ind w:left="1560" w:hanging="426"/>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lang w:val="en-US"/>
        </w:rPr>
        <w:t>Menciptakan serta melatih pandangan atau pola pikir yang terstruktur, sistematis, dan maju sesuai tantangan yang ada dalam dunia kerja yang nyata.</w:t>
      </w:r>
    </w:p>
    <w:p w14:paraId="52808321" w14:textId="141C33FB" w:rsidR="0018693F" w:rsidRPr="00294D17" w:rsidRDefault="0018693F" w:rsidP="008531F4">
      <w:pPr>
        <w:pStyle w:val="ListParagraph"/>
        <w:numPr>
          <w:ilvl w:val="0"/>
          <w:numId w:val="20"/>
        </w:numPr>
        <w:spacing w:after="0" w:line="360" w:lineRule="auto"/>
        <w:ind w:left="1560" w:hanging="426"/>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lang w:val="en-US"/>
        </w:rPr>
        <w:t>Sebagai sarana dalam memperiapkan diri terkait Langkah-langkah yang akan diperlukan dalam penyesuaian diri untuk bekerja dimasa yang akan dating dalam dunia nyata.</w:t>
      </w:r>
    </w:p>
    <w:p w14:paraId="1902D663" w14:textId="77777777" w:rsidR="00294D17" w:rsidRPr="00294D17" w:rsidRDefault="00294D17" w:rsidP="00CA7659">
      <w:pPr>
        <w:pStyle w:val="Heading2"/>
        <w:spacing w:before="0" w:line="360" w:lineRule="auto"/>
        <w:rPr>
          <w:rFonts w:eastAsia="Calibri"/>
        </w:rPr>
      </w:pPr>
    </w:p>
    <w:p w14:paraId="0C73ABC4" w14:textId="619547A0" w:rsidR="0023618D" w:rsidRDefault="00CA7659" w:rsidP="00CA7659">
      <w:pPr>
        <w:pStyle w:val="Heading2"/>
        <w:spacing w:before="0" w:line="360" w:lineRule="auto"/>
      </w:pPr>
      <w:bookmarkStart w:id="15" w:name="_Toc112402686"/>
      <w:r>
        <w:rPr>
          <w:lang w:val="en-US"/>
        </w:rPr>
        <w:t xml:space="preserve">1.3 </w:t>
      </w:r>
      <w:r>
        <w:rPr>
          <w:lang w:val="en-US"/>
        </w:rPr>
        <w:tab/>
      </w:r>
      <w:r w:rsidR="0023618D" w:rsidRPr="00C4659A">
        <w:t>Metodologi Pengumpulan Data</w:t>
      </w:r>
      <w:bookmarkEnd w:id="15"/>
    </w:p>
    <w:p w14:paraId="4BC62A7F" w14:textId="42475DEC" w:rsidR="007376E1" w:rsidRDefault="007376E1" w:rsidP="007376E1">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uraian yang telah dijelaskan sebelumnya, maka penulis menggunakan beberapa teknik pengumpulan data untuk penulisan laporan sebagai berikut:</w:t>
      </w:r>
    </w:p>
    <w:p w14:paraId="46EAFC01" w14:textId="77777777" w:rsidR="0056672E" w:rsidRDefault="0056672E" w:rsidP="007376E1">
      <w:pPr>
        <w:spacing w:line="360" w:lineRule="auto"/>
        <w:ind w:firstLine="709"/>
        <w:jc w:val="both"/>
        <w:rPr>
          <w:rFonts w:ascii="Times New Roman" w:hAnsi="Times New Roman" w:cs="Times New Roman"/>
          <w:sz w:val="24"/>
          <w:szCs w:val="24"/>
        </w:rPr>
      </w:pPr>
    </w:p>
    <w:p w14:paraId="0C5922C8" w14:textId="77777777" w:rsidR="007376E1" w:rsidRPr="00CB5E6F" w:rsidRDefault="007376E1" w:rsidP="007376E1">
      <w:pPr>
        <w:pStyle w:val="ListParagraph"/>
        <w:numPr>
          <w:ilvl w:val="0"/>
          <w:numId w:val="21"/>
        </w:numPr>
        <w:spacing w:line="360" w:lineRule="auto"/>
        <w:ind w:left="709" w:hanging="425"/>
        <w:jc w:val="both"/>
        <w:rPr>
          <w:rFonts w:ascii="Times New Roman" w:hAnsi="Times New Roman" w:cs="Times New Roman"/>
          <w:b/>
          <w:bCs/>
          <w:sz w:val="24"/>
          <w:szCs w:val="24"/>
        </w:rPr>
      </w:pPr>
      <w:r w:rsidRPr="00CB5E6F">
        <w:rPr>
          <w:rFonts w:ascii="Times New Roman" w:hAnsi="Times New Roman" w:cs="Times New Roman"/>
          <w:b/>
          <w:bCs/>
          <w:sz w:val="24"/>
          <w:szCs w:val="24"/>
        </w:rPr>
        <w:lastRenderedPageBreak/>
        <w:t>Studi Literatur</w:t>
      </w:r>
    </w:p>
    <w:p w14:paraId="52980190" w14:textId="77777777" w:rsidR="007376E1" w:rsidRDefault="007376E1" w:rsidP="007376E1">
      <w:pPr>
        <w:pStyle w:val="ListParagraph"/>
        <w:spacing w:line="360" w:lineRule="auto"/>
        <w:ind w:left="284" w:firstLine="425"/>
        <w:jc w:val="both"/>
        <w:rPr>
          <w:rFonts w:ascii="Times New Roman" w:hAnsi="Times New Roman" w:cs="Times New Roman"/>
          <w:sz w:val="24"/>
          <w:szCs w:val="24"/>
        </w:rPr>
      </w:pPr>
      <w:r>
        <w:rPr>
          <w:rFonts w:ascii="Times New Roman" w:hAnsi="Times New Roman" w:cs="Times New Roman"/>
          <w:sz w:val="24"/>
          <w:szCs w:val="24"/>
        </w:rPr>
        <w:t xml:space="preserve">Dalam penulisan laporan, penulis menggunakan studi literatur untuk mengumpulkan data yang diperlukan sebagai hasil dari pelaksanaan kerja praktik.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313/jrbi.v6i3.2235","ISSN":"2460-8211","abstract":"Penelitian ini bertujuan untuk mengetahui persepsi dan pengambilan keputusan yang diambil oleh kaum milenial dalam memilih instrument-intrumen yang digunakan dalam investasi  untuk merencnakan keuangan di masa mendatang dan memberikan pemahaman serta penjelasan mengenai Instumen atau bentuk-bentuk dari investasi  Saat ini yang lebih praktis untuk digunakan. teknologi dan pemikiran manusia semakin maju seiring dengan perkembangan zaman yang cepat dan dinamis banyak instumen investasi baru yang bermunculan yang lebih modern dan mengadopsi media digital pada penelitian ini menggunakan metode studi literatur yang berasal dari berbagai sumber seperti buku, jurnal dan website, dari penelitian mendapatkan hasil bahwa banyak kaum milenial yang berinvestasi dengan media yang memiliki resiko yang rendah seperti Emas, deposito, properti dan reksadana berikut ini presentase yang didapat dari penelitian menggunakan studi literatur setangah dari responden yanga dan memiliki investasi berupa emas. Investasi lain yang dimiliki masyarakat adalah deposito sebesar 37%, property 30%, reksadana 22%, dan saham sebesar 17%.","author":[{"dropping-particle":"","family":"Stevanus","given":"Yosua","non-dropping-particle":"","parse-names":false,"suffix":""},{"dropping-particle":"","family":"Rahadi","given":"Dedi Rianto","non-dropping-particle":"","parse-names":false,"suffix":""}],"container-title":"Jurnal Riset Bisnis dan Investasi","id":"ITEM-1","issue":"3","issued":{"date-parts":[["2021"]]},"page":"107-119","title":"Persepsi dan Pengambilan Keputusan Milenial Terhadap Instrumen Investasi Masa Depan","type":"article-journal","volume":"6"},"uris":["http://www.mendeley.com/documents/?uuid=5201d6c1-a4e2-4b7b-ad39-2876d1d24d7f"]}],"mendeley":{"formattedCitation":"(Stevanus &amp; Rahadi, 2021)","plainTextFormattedCitation":"(Stevanus &amp; Rahadi, 2021)","previouslyFormattedCitation":"(Stevanus &amp; Rahadi, 2021)"},"properties":{"noteIndex":0},"schema":"https://github.com/citation-style-language/schema/raw/master/csl-citation.json"}</w:instrText>
      </w:r>
      <w:r>
        <w:rPr>
          <w:rFonts w:ascii="Times New Roman" w:hAnsi="Times New Roman" w:cs="Times New Roman"/>
          <w:sz w:val="24"/>
          <w:szCs w:val="24"/>
        </w:rPr>
        <w:fldChar w:fldCharType="separate"/>
      </w:r>
      <w:r w:rsidRPr="00B2084F">
        <w:rPr>
          <w:rFonts w:ascii="Times New Roman" w:hAnsi="Times New Roman" w:cs="Times New Roman"/>
          <w:noProof/>
          <w:sz w:val="24"/>
          <w:szCs w:val="24"/>
        </w:rPr>
        <w:t>(Stevanus &amp; Rahadi, 2021)</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studi literatur merupakan teknik pengambilan data dengan cara mengumpulkan daftar Pustaka, membaca, mencatat, dan memahami serta mengelola bahan penelitian yang mana data tersebut bisa didapatkan melalui buku, jurnal, website yang dipercaya atau kredibel serta sumber lainnya. Dalam penulisan laporang kerja praktik ini, penulis menggunakan sumber literatur yang berasal dari buku, jurnal, maupun website yang terpercaya yang mampu menunjang dalam penulisan hasil untuk laporan magang ini. </w:t>
      </w:r>
    </w:p>
    <w:p w14:paraId="2C80BFEA" w14:textId="77777777" w:rsidR="007376E1" w:rsidRDefault="007376E1" w:rsidP="007376E1">
      <w:pPr>
        <w:pStyle w:val="ListParagraph"/>
        <w:spacing w:line="360" w:lineRule="auto"/>
        <w:ind w:left="426" w:hanging="426"/>
        <w:jc w:val="both"/>
        <w:rPr>
          <w:rFonts w:ascii="Times New Roman" w:hAnsi="Times New Roman" w:cs="Times New Roman"/>
          <w:sz w:val="24"/>
          <w:szCs w:val="24"/>
        </w:rPr>
      </w:pPr>
    </w:p>
    <w:p w14:paraId="624F3C3D" w14:textId="77777777" w:rsidR="007376E1" w:rsidRPr="00CB5E6F" w:rsidRDefault="007376E1" w:rsidP="007376E1">
      <w:pPr>
        <w:pStyle w:val="ListParagraph"/>
        <w:numPr>
          <w:ilvl w:val="0"/>
          <w:numId w:val="21"/>
        </w:numPr>
        <w:spacing w:line="360" w:lineRule="auto"/>
        <w:ind w:left="709" w:hanging="425"/>
        <w:jc w:val="both"/>
        <w:rPr>
          <w:rFonts w:ascii="Times New Roman" w:hAnsi="Times New Roman" w:cs="Times New Roman"/>
          <w:b/>
          <w:bCs/>
          <w:sz w:val="24"/>
          <w:szCs w:val="24"/>
        </w:rPr>
      </w:pPr>
      <w:r w:rsidRPr="00CB5E6F">
        <w:rPr>
          <w:rFonts w:ascii="Times New Roman" w:hAnsi="Times New Roman" w:cs="Times New Roman"/>
          <w:b/>
          <w:bCs/>
          <w:sz w:val="24"/>
          <w:szCs w:val="24"/>
        </w:rPr>
        <w:t>Observasi</w:t>
      </w:r>
    </w:p>
    <w:p w14:paraId="14C6CDE6" w14:textId="77777777" w:rsidR="007376E1" w:rsidRDefault="007376E1" w:rsidP="007376E1">
      <w:pPr>
        <w:pStyle w:val="ListParagraph"/>
        <w:spacing w:line="360" w:lineRule="auto"/>
        <w:ind w:left="284" w:firstLine="425"/>
        <w:jc w:val="both"/>
        <w:rPr>
          <w:rFonts w:ascii="Times New Roman" w:hAnsi="Times New Roman" w:cs="Times New Roman"/>
          <w:sz w:val="24"/>
          <w:szCs w:val="24"/>
        </w:rPr>
      </w:pPr>
      <w:r>
        <w:rPr>
          <w:rFonts w:ascii="Times New Roman" w:hAnsi="Times New Roman" w:cs="Times New Roman"/>
          <w:sz w:val="24"/>
          <w:szCs w:val="24"/>
        </w:rPr>
        <w:t xml:space="preserve">Berdasarkan penjelasan sebelumnya, pengambilan data dalam pelaksanaan kerja paraktik ini juga menggunakan metode observasi. Yang mana telah diketahui bahwa metode observasi merupakan sebuah metode yang dilakukan dengan cara proses mengamati secara sistematis dari aktivitas manusia dan pengaturan fisik yang dilakukan secara terus menerus untuk menghasilkan sebuah fakta yang diingin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3e8f4666-0cb6-4638-b101-5046a5b440b9"]}],"mendeley":{"formattedCitation":"(Hasanah, 2017)","plainTextFormattedCitation":"(Hasanah, 2017)","previouslyFormattedCitation":"(Hasanah, 2017)"},"properties":{"noteIndex":0},"schema":"https://github.com/citation-style-language/schema/raw/master/csl-citation.json"}</w:instrText>
      </w:r>
      <w:r>
        <w:rPr>
          <w:rFonts w:ascii="Times New Roman" w:hAnsi="Times New Roman" w:cs="Times New Roman"/>
          <w:sz w:val="24"/>
          <w:szCs w:val="24"/>
        </w:rPr>
        <w:fldChar w:fldCharType="separate"/>
      </w:r>
      <w:r w:rsidRPr="00C24786">
        <w:rPr>
          <w:rFonts w:ascii="Times New Roman" w:hAnsi="Times New Roman" w:cs="Times New Roman"/>
          <w:noProof/>
          <w:sz w:val="24"/>
          <w:szCs w:val="24"/>
        </w:rPr>
        <w:t>(Hasanah, 2017)</w:t>
      </w:r>
      <w:r>
        <w:rPr>
          <w:rFonts w:ascii="Times New Roman" w:hAnsi="Times New Roman" w:cs="Times New Roman"/>
          <w:sz w:val="24"/>
          <w:szCs w:val="24"/>
        </w:rPr>
        <w:fldChar w:fldCharType="end"/>
      </w:r>
      <w:r>
        <w:rPr>
          <w:rFonts w:ascii="Times New Roman" w:hAnsi="Times New Roman" w:cs="Times New Roman"/>
          <w:sz w:val="24"/>
          <w:szCs w:val="24"/>
        </w:rPr>
        <w:t>. Dalam hal tersebut, penulisi melakukan pengamatan secara langsung terkait aktivitas yang dilakukan dalam mengerjakan dan mnyelesaikan permasalahan terkait proses pencatatan keuangan piutang yang dilakukan oleh karyawan di PT. Suci Jawa Persada.</w:t>
      </w:r>
    </w:p>
    <w:p w14:paraId="29D5ACF3" w14:textId="77777777" w:rsidR="007376E1" w:rsidRPr="00CB5E6F" w:rsidRDefault="007376E1" w:rsidP="007376E1">
      <w:pPr>
        <w:pStyle w:val="ListParagraph"/>
        <w:spacing w:line="360" w:lineRule="auto"/>
        <w:ind w:left="426" w:hanging="426"/>
        <w:jc w:val="both"/>
        <w:rPr>
          <w:rFonts w:ascii="Times New Roman" w:hAnsi="Times New Roman" w:cs="Times New Roman"/>
          <w:sz w:val="24"/>
          <w:szCs w:val="24"/>
        </w:rPr>
      </w:pPr>
    </w:p>
    <w:p w14:paraId="0558A931" w14:textId="77777777" w:rsidR="007376E1" w:rsidRPr="00CB5E6F" w:rsidRDefault="007376E1" w:rsidP="007376E1">
      <w:pPr>
        <w:pStyle w:val="ListParagraph"/>
        <w:numPr>
          <w:ilvl w:val="0"/>
          <w:numId w:val="21"/>
        </w:numPr>
        <w:spacing w:line="360" w:lineRule="auto"/>
        <w:ind w:left="709" w:hanging="425"/>
        <w:jc w:val="both"/>
        <w:rPr>
          <w:rFonts w:ascii="Times New Roman" w:hAnsi="Times New Roman" w:cs="Times New Roman"/>
          <w:b/>
          <w:bCs/>
          <w:sz w:val="24"/>
          <w:szCs w:val="24"/>
        </w:rPr>
      </w:pPr>
      <w:r w:rsidRPr="00CB5E6F">
        <w:rPr>
          <w:rFonts w:ascii="Times New Roman" w:hAnsi="Times New Roman" w:cs="Times New Roman"/>
          <w:b/>
          <w:bCs/>
          <w:sz w:val="24"/>
          <w:szCs w:val="24"/>
        </w:rPr>
        <w:t>Wawancara</w:t>
      </w:r>
    </w:p>
    <w:p w14:paraId="418B7FBB" w14:textId="567593F3" w:rsidR="007376E1" w:rsidRPr="007376E1" w:rsidRDefault="007376E1" w:rsidP="007376E1">
      <w:pPr>
        <w:pStyle w:val="ListParagraph"/>
        <w:spacing w:line="360" w:lineRule="auto"/>
        <w:ind w:left="284" w:firstLine="425"/>
        <w:jc w:val="both"/>
        <w:rPr>
          <w:rFonts w:ascii="Times New Roman" w:hAnsi="Times New Roman" w:cs="Times New Roman"/>
          <w:sz w:val="24"/>
          <w:szCs w:val="24"/>
        </w:rPr>
      </w:pPr>
      <w:r>
        <w:rPr>
          <w:rFonts w:ascii="Times New Roman" w:hAnsi="Times New Roman" w:cs="Times New Roman"/>
          <w:sz w:val="24"/>
          <w:szCs w:val="24"/>
        </w:rPr>
        <w:t xml:space="preserve">Untuk mendapatkan sebuah hasil yang diinginkan, penulis juga melakukan metode dalam pengambilan data dengan melakukan wawancar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6/lontar.v6i1.645","ISSN":"2442-5109","abstract":"Health information becomes important, not only for the sick, the elderly, or the children, but also for young women. Especially considering the new media era that developed more sophisticated along with the development of technology in his day. Likewise, it happens with the writer's research informant who has a new method in the search for health information.The research review that has been done in this article is the use of female teen communication media in the search for health information. The purpose of this research is to know the communication media used by female teenager in searching health information.Â Â The results of the research have shown that the female teenagers who become informants of this research writer use various communication media. Among young women who are studying in health majors choose to use online journal literature only.","author":[{"dropping-particle":"","family":"Prasanti","given":"Ditha","non-dropping-particle":"","parse-names":false,"suffix":""}],"container-title":"LONTAR: Jurnal Ilmu Komunikasi","id":"ITEM-1","issue":"1","issued":{"date-parts":[["2018"]]},"page":"13-21","title":"Penggunaan Media Komunikasi Bagi Remaja Perempuan Dalam Pencarian Informasi Kesehatan","type":"article-journal","volume":"6"},"uris":["http://www.mendeley.com/documents/?uuid=bdce3efb-50b5-4412-bc1a-58591d243650"]}],"mendeley":{"formattedCitation":"(Prasanti, 2018)","plainTextFormattedCitation":"(Prasanti, 2018)","previouslyFormattedCitation":"(Prasanti, 2018)"},"properties":{"noteIndex":0},"schema":"https://github.com/citation-style-language/schema/raw/master/csl-citation.json"}</w:instrText>
      </w:r>
      <w:r>
        <w:rPr>
          <w:rFonts w:ascii="Times New Roman" w:hAnsi="Times New Roman" w:cs="Times New Roman"/>
          <w:sz w:val="24"/>
          <w:szCs w:val="24"/>
        </w:rPr>
        <w:fldChar w:fldCharType="separate"/>
      </w:r>
      <w:r w:rsidRPr="00360772">
        <w:rPr>
          <w:rFonts w:ascii="Times New Roman" w:hAnsi="Times New Roman" w:cs="Times New Roman"/>
          <w:noProof/>
          <w:sz w:val="24"/>
          <w:szCs w:val="24"/>
        </w:rPr>
        <w:t>(Prasanti, 2018)</w:t>
      </w:r>
      <w:r>
        <w:rPr>
          <w:rFonts w:ascii="Times New Roman" w:hAnsi="Times New Roman" w:cs="Times New Roman"/>
          <w:sz w:val="24"/>
          <w:szCs w:val="24"/>
        </w:rPr>
        <w:fldChar w:fldCharType="end"/>
      </w:r>
      <w:r>
        <w:rPr>
          <w:rFonts w:ascii="Times New Roman" w:hAnsi="Times New Roman" w:cs="Times New Roman"/>
          <w:sz w:val="24"/>
          <w:szCs w:val="24"/>
        </w:rPr>
        <w:t xml:space="preserve"> telah menjelaskan bahwa kegiatan wawancara dilakukan untuk mengetahui serta melengkapi data sebagai bentuk dalam upaya memperoleh sumber dan hasil data yang tepat serta akurat. Penulis melakukan kegiatan wawancara kepada 2 orang yaitu </w:t>
      </w:r>
      <w:r>
        <w:rPr>
          <w:rFonts w:ascii="Times New Roman" w:hAnsi="Times New Roman" w:cs="Times New Roman"/>
          <w:i/>
          <w:iCs/>
          <w:sz w:val="24"/>
          <w:szCs w:val="24"/>
        </w:rPr>
        <w:t xml:space="preserve">owner </w:t>
      </w:r>
      <w:r>
        <w:rPr>
          <w:rFonts w:ascii="Times New Roman" w:hAnsi="Times New Roman" w:cs="Times New Roman"/>
          <w:sz w:val="24"/>
          <w:szCs w:val="24"/>
        </w:rPr>
        <w:t xml:space="preserve">PT. Suci Jawa Persada serta Manajer </w:t>
      </w:r>
      <w:r>
        <w:rPr>
          <w:rFonts w:ascii="Times New Roman" w:hAnsi="Times New Roman" w:cs="Times New Roman"/>
          <w:sz w:val="24"/>
          <w:szCs w:val="24"/>
        </w:rPr>
        <w:lastRenderedPageBreak/>
        <w:t>Keuangan sekaligus pembimbing lapangan terkait permasalahan yang terjadi dalam hal keuangan perusahaan serta proses pencatatan yang digunakan perusahan dalam melakukan transaksi jual-beli properti baik perumahan maupun tanah kavling.</w:t>
      </w:r>
    </w:p>
    <w:p w14:paraId="3E68F52E" w14:textId="736AAFC3" w:rsidR="0023618D" w:rsidRPr="00C4659A" w:rsidRDefault="00CA7659" w:rsidP="00CA7659">
      <w:pPr>
        <w:pStyle w:val="Heading2"/>
        <w:spacing w:before="0" w:line="360" w:lineRule="auto"/>
      </w:pPr>
      <w:bookmarkStart w:id="16" w:name="_Toc112402687"/>
      <w:r>
        <w:rPr>
          <w:lang w:val="en-US"/>
        </w:rPr>
        <w:t xml:space="preserve">1.4 </w:t>
      </w:r>
      <w:r>
        <w:rPr>
          <w:lang w:val="en-US"/>
        </w:rPr>
        <w:tab/>
      </w:r>
      <w:r w:rsidR="0023618D" w:rsidRPr="00C4659A">
        <w:t>Waktu dan Tempat Pelaksanaan Magang</w:t>
      </w:r>
      <w:bookmarkEnd w:id="16"/>
    </w:p>
    <w:p w14:paraId="5B92B19D" w14:textId="6FED5BBD" w:rsidR="0023618D" w:rsidRPr="001456CC" w:rsidRDefault="0023618D" w:rsidP="00E20C39">
      <w:pPr>
        <w:pStyle w:val="ListParagraph"/>
        <w:spacing w:after="0" w:line="360" w:lineRule="auto"/>
        <w:ind w:left="709"/>
        <w:jc w:val="both"/>
        <w:rPr>
          <w:rFonts w:ascii="Times New Roman" w:eastAsia="Times New Roman" w:hAnsi="Times New Roman" w:cs="Times New Roman"/>
          <w:color w:val="000000" w:themeColor="text1"/>
          <w:spacing w:val="-3"/>
          <w:sz w:val="24"/>
          <w:szCs w:val="24"/>
          <w:lang w:val="en-US"/>
        </w:rPr>
      </w:pPr>
      <w:r w:rsidRPr="00C4659A">
        <w:rPr>
          <w:rFonts w:ascii="Times New Roman" w:eastAsia="Times New Roman" w:hAnsi="Times New Roman" w:cs="Times New Roman"/>
          <w:b/>
          <w:color w:val="000000" w:themeColor="text1"/>
          <w:spacing w:val="-3"/>
          <w:sz w:val="24"/>
          <w:szCs w:val="24"/>
          <w:u w:val="single"/>
        </w:rPr>
        <w:t>Lokasi</w:t>
      </w:r>
      <w:r w:rsidRPr="00C4659A">
        <w:rPr>
          <w:rFonts w:ascii="Times New Roman" w:eastAsia="Times New Roman" w:hAnsi="Times New Roman" w:cs="Times New Roman"/>
          <w:color w:val="000000" w:themeColor="text1"/>
          <w:spacing w:val="-3"/>
          <w:sz w:val="24"/>
          <w:szCs w:val="24"/>
        </w:rPr>
        <w:tab/>
        <w:t>: PT</w:t>
      </w:r>
      <w:r w:rsidR="001456CC">
        <w:rPr>
          <w:rFonts w:ascii="Times New Roman" w:eastAsia="Times New Roman" w:hAnsi="Times New Roman" w:cs="Times New Roman"/>
          <w:color w:val="000000" w:themeColor="text1"/>
          <w:spacing w:val="-3"/>
          <w:sz w:val="24"/>
          <w:szCs w:val="24"/>
          <w:lang w:val="en-US"/>
        </w:rPr>
        <w:t>. Suci Jawa Persada</w:t>
      </w:r>
    </w:p>
    <w:p w14:paraId="25B4ADF3" w14:textId="70611B86" w:rsidR="0023618D" w:rsidRPr="00C4659A" w:rsidRDefault="0023618D" w:rsidP="0023618D">
      <w:pPr>
        <w:pStyle w:val="ListParagraph"/>
        <w:spacing w:after="0" w:line="360" w:lineRule="auto"/>
        <w:ind w:left="360"/>
        <w:jc w:val="both"/>
        <w:rPr>
          <w:rFonts w:ascii="Times New Roman" w:eastAsia="Times New Roman" w:hAnsi="Times New Roman" w:cs="Times New Roman"/>
          <w:color w:val="000000" w:themeColor="text1"/>
          <w:spacing w:val="-3"/>
          <w:sz w:val="24"/>
          <w:szCs w:val="24"/>
        </w:rPr>
      </w:pPr>
      <w:r w:rsidRPr="00C4659A">
        <w:rPr>
          <w:rFonts w:ascii="Times New Roman" w:eastAsia="Times New Roman" w:hAnsi="Times New Roman" w:cs="Times New Roman"/>
          <w:color w:val="000000" w:themeColor="text1"/>
          <w:spacing w:val="-3"/>
          <w:sz w:val="24"/>
          <w:szCs w:val="24"/>
        </w:rPr>
        <w:tab/>
        <w:t xml:space="preserve"> </w:t>
      </w:r>
      <w:r w:rsidRPr="00C4659A">
        <w:rPr>
          <w:rFonts w:ascii="Times New Roman" w:eastAsia="Times New Roman" w:hAnsi="Times New Roman" w:cs="Times New Roman"/>
          <w:color w:val="000000" w:themeColor="text1"/>
          <w:spacing w:val="-3"/>
          <w:sz w:val="24"/>
          <w:szCs w:val="24"/>
        </w:rPr>
        <w:tab/>
        <w:t xml:space="preserve"> Jalan </w:t>
      </w:r>
      <w:r w:rsidR="001456CC">
        <w:rPr>
          <w:rFonts w:ascii="Times New Roman" w:eastAsia="Times New Roman" w:hAnsi="Times New Roman" w:cs="Times New Roman"/>
          <w:color w:val="000000" w:themeColor="text1"/>
          <w:spacing w:val="-3"/>
          <w:sz w:val="24"/>
          <w:szCs w:val="24"/>
          <w:lang w:val="en-US"/>
        </w:rPr>
        <w:t>Raya Peganden No. 34, Peganden Manyar, Gresik</w:t>
      </w:r>
      <w:r w:rsidRPr="00C4659A">
        <w:rPr>
          <w:rFonts w:ascii="Times New Roman" w:eastAsia="Times New Roman" w:hAnsi="Times New Roman" w:cs="Times New Roman"/>
          <w:color w:val="000000" w:themeColor="text1"/>
          <w:spacing w:val="-3"/>
          <w:sz w:val="24"/>
          <w:szCs w:val="24"/>
        </w:rPr>
        <w:tab/>
      </w:r>
    </w:p>
    <w:p w14:paraId="1F821BEB" w14:textId="1F88E0C2" w:rsidR="0023618D" w:rsidRPr="00C4659A" w:rsidRDefault="0023618D" w:rsidP="00E20C39">
      <w:pPr>
        <w:pStyle w:val="ListParagraph"/>
        <w:spacing w:after="0" w:line="360" w:lineRule="auto"/>
        <w:ind w:left="709"/>
        <w:jc w:val="both"/>
        <w:rPr>
          <w:rFonts w:ascii="Times New Roman" w:eastAsia="Times New Roman" w:hAnsi="Times New Roman" w:cs="Times New Roman"/>
          <w:color w:val="000000" w:themeColor="text1"/>
          <w:spacing w:val="-3"/>
          <w:sz w:val="24"/>
          <w:szCs w:val="24"/>
        </w:rPr>
      </w:pPr>
      <w:r w:rsidRPr="00C4659A">
        <w:rPr>
          <w:rFonts w:ascii="Times New Roman" w:eastAsia="Times New Roman" w:hAnsi="Times New Roman" w:cs="Times New Roman"/>
          <w:b/>
          <w:color w:val="000000" w:themeColor="text1"/>
          <w:spacing w:val="-3"/>
          <w:sz w:val="24"/>
          <w:szCs w:val="24"/>
          <w:u w:val="single"/>
        </w:rPr>
        <w:t>Waktu</w:t>
      </w:r>
      <w:r w:rsidRPr="00C4659A">
        <w:rPr>
          <w:rFonts w:ascii="Times New Roman" w:eastAsia="Times New Roman" w:hAnsi="Times New Roman" w:cs="Times New Roman"/>
          <w:color w:val="000000" w:themeColor="text1"/>
          <w:spacing w:val="-3"/>
          <w:sz w:val="24"/>
          <w:szCs w:val="24"/>
        </w:rPr>
        <w:tab/>
        <w:t>: 0</w:t>
      </w:r>
      <w:r w:rsidR="001456CC">
        <w:rPr>
          <w:rFonts w:ascii="Times New Roman" w:eastAsia="Times New Roman" w:hAnsi="Times New Roman" w:cs="Times New Roman"/>
          <w:color w:val="000000" w:themeColor="text1"/>
          <w:spacing w:val="-3"/>
          <w:sz w:val="24"/>
          <w:szCs w:val="24"/>
          <w:lang w:val="en-US"/>
        </w:rPr>
        <w:t>1</w:t>
      </w:r>
      <w:r w:rsidRPr="00C4659A">
        <w:rPr>
          <w:rFonts w:ascii="Times New Roman" w:eastAsia="Times New Roman" w:hAnsi="Times New Roman" w:cs="Times New Roman"/>
          <w:color w:val="000000" w:themeColor="text1"/>
          <w:spacing w:val="-3"/>
          <w:sz w:val="24"/>
          <w:szCs w:val="24"/>
        </w:rPr>
        <w:t xml:space="preserve"> Juli – 3</w:t>
      </w:r>
      <w:r w:rsidR="001456CC">
        <w:rPr>
          <w:rFonts w:ascii="Times New Roman" w:eastAsia="Times New Roman" w:hAnsi="Times New Roman" w:cs="Times New Roman"/>
          <w:color w:val="000000" w:themeColor="text1"/>
          <w:spacing w:val="-3"/>
          <w:sz w:val="24"/>
          <w:szCs w:val="24"/>
          <w:lang w:val="en-US"/>
        </w:rPr>
        <w:t>0</w:t>
      </w:r>
      <w:r w:rsidRPr="00C4659A">
        <w:rPr>
          <w:rFonts w:ascii="Times New Roman" w:eastAsia="Times New Roman" w:hAnsi="Times New Roman" w:cs="Times New Roman"/>
          <w:color w:val="000000" w:themeColor="text1"/>
          <w:spacing w:val="-3"/>
          <w:sz w:val="24"/>
          <w:szCs w:val="24"/>
        </w:rPr>
        <w:t xml:space="preserve"> Juli 20</w:t>
      </w:r>
      <w:r w:rsidR="001456CC">
        <w:rPr>
          <w:rFonts w:ascii="Times New Roman" w:eastAsia="Times New Roman" w:hAnsi="Times New Roman" w:cs="Times New Roman"/>
          <w:color w:val="000000" w:themeColor="text1"/>
          <w:spacing w:val="-3"/>
          <w:sz w:val="24"/>
          <w:szCs w:val="24"/>
          <w:lang w:val="en-US"/>
        </w:rPr>
        <w:t>22</w:t>
      </w:r>
      <w:r w:rsidRPr="00C4659A">
        <w:rPr>
          <w:rFonts w:ascii="Times New Roman" w:eastAsia="Times New Roman" w:hAnsi="Times New Roman" w:cs="Times New Roman"/>
          <w:color w:val="000000" w:themeColor="text1"/>
          <w:spacing w:val="-3"/>
          <w:sz w:val="24"/>
          <w:szCs w:val="24"/>
        </w:rPr>
        <w:t xml:space="preserve"> </w:t>
      </w:r>
    </w:p>
    <w:p w14:paraId="5D75DBA3" w14:textId="77777777" w:rsidR="0023618D" w:rsidRPr="00C4659A" w:rsidRDefault="0023618D" w:rsidP="0023618D">
      <w:pPr>
        <w:pStyle w:val="ListParagraph"/>
        <w:spacing w:after="0" w:line="360" w:lineRule="auto"/>
        <w:ind w:left="360"/>
        <w:jc w:val="both"/>
        <w:rPr>
          <w:rFonts w:ascii="Times New Roman" w:hAnsi="Times New Roman" w:cs="Times New Roman"/>
          <w:color w:val="000000" w:themeColor="text1"/>
          <w:sz w:val="24"/>
          <w:szCs w:val="24"/>
        </w:rPr>
      </w:pPr>
    </w:p>
    <w:p w14:paraId="0D77F12E" w14:textId="1A0E3AC8" w:rsidR="0023618D" w:rsidRPr="00C4659A" w:rsidRDefault="00CA7659" w:rsidP="00CA7659">
      <w:pPr>
        <w:pStyle w:val="Heading2"/>
        <w:spacing w:before="0" w:line="360" w:lineRule="auto"/>
      </w:pPr>
      <w:bookmarkStart w:id="17" w:name="_Toc112402688"/>
      <w:r>
        <w:rPr>
          <w:lang w:val="en-US"/>
        </w:rPr>
        <w:t xml:space="preserve">1.5 </w:t>
      </w:r>
      <w:r>
        <w:rPr>
          <w:lang w:val="en-US"/>
        </w:rPr>
        <w:tab/>
      </w:r>
      <w:r w:rsidR="0023618D" w:rsidRPr="00C4659A">
        <w:t>Nama Unit Kerja Tempat Pelaksanaan Magang</w:t>
      </w:r>
      <w:bookmarkEnd w:id="17"/>
    </w:p>
    <w:p w14:paraId="262E770C" w14:textId="1F1AD08F" w:rsidR="0023618D" w:rsidRPr="001456CC" w:rsidRDefault="0023618D" w:rsidP="0023618D">
      <w:pPr>
        <w:spacing w:line="360" w:lineRule="auto"/>
        <w:rPr>
          <w:rFonts w:ascii="Times New Roman" w:hAnsi="Times New Roman" w:cs="Times New Roman"/>
          <w:color w:val="000000" w:themeColor="text1"/>
          <w:sz w:val="24"/>
          <w:szCs w:val="24"/>
          <w:lang w:val="en-US"/>
        </w:rPr>
      </w:pPr>
      <w:r w:rsidRPr="00C4659A">
        <w:rPr>
          <w:rFonts w:ascii="Times New Roman" w:hAnsi="Times New Roman" w:cs="Times New Roman"/>
          <w:color w:val="000000" w:themeColor="text1"/>
          <w:sz w:val="24"/>
          <w:szCs w:val="24"/>
        </w:rPr>
        <w:t xml:space="preserve">Unit Kerja : </w:t>
      </w:r>
      <w:r w:rsidR="001456CC">
        <w:rPr>
          <w:rFonts w:ascii="Times New Roman" w:hAnsi="Times New Roman" w:cs="Times New Roman"/>
          <w:color w:val="000000" w:themeColor="text1"/>
          <w:sz w:val="24"/>
          <w:szCs w:val="24"/>
          <w:lang w:val="en-US"/>
        </w:rPr>
        <w:t>Departemen Keuangan</w:t>
      </w:r>
    </w:p>
    <w:p w14:paraId="487AEF8E" w14:textId="2F4503B6" w:rsidR="00E20C39" w:rsidRDefault="00E20C39" w:rsidP="0023618D">
      <w:pPr>
        <w:spacing w:line="360" w:lineRule="auto"/>
        <w:rPr>
          <w:rFonts w:ascii="Times New Roman" w:hAnsi="Times New Roman" w:cs="Times New Roman"/>
          <w:color w:val="000000" w:themeColor="text1"/>
          <w:sz w:val="24"/>
          <w:szCs w:val="24"/>
        </w:rPr>
      </w:pPr>
    </w:p>
    <w:p w14:paraId="05AC30E4" w14:textId="39DC5127" w:rsidR="00E20C39" w:rsidRDefault="00E20C3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54221318" w14:textId="1045CDC1" w:rsidR="00E20C39" w:rsidRPr="0007610B" w:rsidRDefault="006E1764" w:rsidP="00294EA9">
      <w:pPr>
        <w:pStyle w:val="Heading1"/>
        <w:spacing w:before="0" w:line="360" w:lineRule="auto"/>
        <w:ind w:left="0" w:firstLine="0"/>
        <w:jc w:val="center"/>
        <w:rPr>
          <w:sz w:val="24"/>
          <w:szCs w:val="24"/>
        </w:rPr>
      </w:pPr>
      <w:bookmarkStart w:id="18" w:name="_Toc112073570"/>
      <w:bookmarkStart w:id="19" w:name="_Toc112390092"/>
      <w:bookmarkStart w:id="20" w:name="_Toc112402689"/>
      <w:r w:rsidRPr="0007610B">
        <w:rPr>
          <w:sz w:val="24"/>
          <w:szCs w:val="24"/>
        </w:rPr>
        <w:lastRenderedPageBreak/>
        <w:t>BAB II</w:t>
      </w:r>
      <w:bookmarkEnd w:id="18"/>
      <w:bookmarkEnd w:id="19"/>
      <w:bookmarkEnd w:id="20"/>
    </w:p>
    <w:p w14:paraId="60F32EB1" w14:textId="37B29098" w:rsidR="006E1764" w:rsidRPr="0007610B" w:rsidRDefault="006E1764" w:rsidP="00294EA9">
      <w:pPr>
        <w:pStyle w:val="Heading1"/>
        <w:spacing w:before="0" w:after="240" w:line="360" w:lineRule="auto"/>
        <w:ind w:left="0" w:firstLine="0"/>
        <w:jc w:val="center"/>
        <w:rPr>
          <w:sz w:val="24"/>
          <w:szCs w:val="24"/>
        </w:rPr>
      </w:pPr>
      <w:bookmarkStart w:id="21" w:name="_Toc112402690"/>
      <w:r w:rsidRPr="0007610B">
        <w:rPr>
          <w:sz w:val="24"/>
          <w:szCs w:val="24"/>
        </w:rPr>
        <w:t>PROFIL PT. SUCI JAWA PERSADA</w:t>
      </w:r>
      <w:bookmarkEnd w:id="21"/>
    </w:p>
    <w:p w14:paraId="7966D571" w14:textId="25ECC80B" w:rsidR="006E1764" w:rsidRPr="006E1764" w:rsidRDefault="00640150" w:rsidP="00640150">
      <w:pPr>
        <w:pStyle w:val="Heading2"/>
      </w:pPr>
      <w:bookmarkStart w:id="22" w:name="_Toc112402691"/>
      <w:r>
        <w:rPr>
          <w:lang w:val="en-US"/>
        </w:rPr>
        <w:t>2.1</w:t>
      </w:r>
      <w:r>
        <w:rPr>
          <w:lang w:val="en-US"/>
        </w:rPr>
        <w:tab/>
      </w:r>
      <w:r w:rsidR="006E1764" w:rsidRPr="006E1764">
        <w:t>Sejarah dan Perkembangan</w:t>
      </w:r>
      <w:r w:rsidR="006E1764">
        <w:rPr>
          <w:lang w:val="en-US"/>
        </w:rPr>
        <w:t xml:space="preserve"> PT. Suci Jawa Persada</w:t>
      </w:r>
      <w:bookmarkEnd w:id="22"/>
    </w:p>
    <w:p w14:paraId="576DB0C9" w14:textId="77777777" w:rsidR="009C2B33" w:rsidRDefault="009C2B33" w:rsidP="00F22403">
      <w:pPr>
        <w:pStyle w:val="ListParagraph"/>
        <w:spacing w:line="360" w:lineRule="auto"/>
        <w:ind w:left="0" w:firstLine="709"/>
        <w:jc w:val="both"/>
        <w:rPr>
          <w:rFonts w:ascii="Times New Roman" w:hAnsi="Times New Roman" w:cs="Times New Roman"/>
          <w:sz w:val="24"/>
          <w:szCs w:val="24"/>
        </w:rPr>
      </w:pPr>
    </w:p>
    <w:p w14:paraId="543D5290" w14:textId="77777777" w:rsidR="009C2B33" w:rsidRDefault="009C2B33" w:rsidP="009C2B33">
      <w:pPr>
        <w:pStyle w:val="ListParagraph"/>
        <w:keepNext/>
        <w:spacing w:line="360" w:lineRule="auto"/>
        <w:ind w:left="0"/>
        <w:jc w:val="center"/>
      </w:pPr>
      <w:r>
        <w:rPr>
          <w:rFonts w:ascii="Times New Roman" w:hAnsi="Times New Roman" w:cs="Times New Roman"/>
          <w:noProof/>
          <w:sz w:val="24"/>
          <w:szCs w:val="24"/>
          <w:lang w:val="en-US"/>
        </w:rPr>
        <w:drawing>
          <wp:inline distT="0" distB="0" distL="0" distR="0" wp14:anchorId="0FA0C06D" wp14:editId="1CF41E72">
            <wp:extent cx="3286125" cy="1645340"/>
            <wp:effectExtent l="0" t="0" r="3175" b="0"/>
            <wp:docPr id="26" name="Picture 26"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Logo&#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86125" cy="1645340"/>
                    </a:xfrm>
                    <a:prstGeom prst="rect">
                      <a:avLst/>
                    </a:prstGeom>
                  </pic:spPr>
                </pic:pic>
              </a:graphicData>
            </a:graphic>
          </wp:inline>
        </w:drawing>
      </w:r>
    </w:p>
    <w:p w14:paraId="4EED6073" w14:textId="4A181EC6" w:rsidR="009C2B33" w:rsidRDefault="009C2B33" w:rsidP="009C2B33">
      <w:pPr>
        <w:pStyle w:val="Gambar"/>
        <w:rPr>
          <w:rFonts w:cs="Times New Roman"/>
          <w:szCs w:val="24"/>
        </w:rPr>
      </w:pPr>
      <w:bookmarkStart w:id="23" w:name="_Toc112161829"/>
      <w:r>
        <w:t xml:space="preserve">Gambar </w:t>
      </w:r>
      <w:fldSimple w:instr=" SEQ Gambar \* ARABIC ">
        <w:r w:rsidR="00C92DF2">
          <w:rPr>
            <w:noProof/>
          </w:rPr>
          <w:t>1</w:t>
        </w:r>
      </w:fldSimple>
      <w:r>
        <w:rPr>
          <w:lang w:val="en-US"/>
        </w:rPr>
        <w:t xml:space="preserve">. </w:t>
      </w:r>
      <w:r w:rsidRPr="00F226AA">
        <w:rPr>
          <w:lang w:val="en-US"/>
        </w:rPr>
        <w:t>Logo Perusahaan Suci Jawa Persada</w:t>
      </w:r>
      <w:bookmarkEnd w:id="23"/>
    </w:p>
    <w:p w14:paraId="3E20E659" w14:textId="77777777" w:rsidR="009C2B33" w:rsidRPr="009C2B33" w:rsidRDefault="009C2B33" w:rsidP="009C2B33">
      <w:pPr>
        <w:pStyle w:val="ListParagraph"/>
        <w:spacing w:line="360" w:lineRule="auto"/>
        <w:ind w:left="0" w:firstLine="709"/>
        <w:jc w:val="center"/>
        <w:rPr>
          <w:rFonts w:ascii="Times New Roman" w:hAnsi="Times New Roman" w:cs="Times New Roman"/>
          <w:b/>
          <w:bCs/>
          <w:sz w:val="24"/>
          <w:szCs w:val="24"/>
          <w:lang w:val="en-US"/>
        </w:rPr>
      </w:pPr>
    </w:p>
    <w:p w14:paraId="79174250" w14:textId="26240555" w:rsidR="006E1764" w:rsidRPr="00F22403" w:rsidRDefault="00F22403" w:rsidP="00F22403">
      <w:pPr>
        <w:pStyle w:val="ListParagraph"/>
        <w:spacing w:line="360" w:lineRule="auto"/>
        <w:ind w:left="0" w:firstLine="709"/>
        <w:jc w:val="both"/>
        <w:rPr>
          <w:rFonts w:ascii="Times New Roman" w:hAnsi="Times New Roman" w:cs="Times New Roman"/>
          <w:sz w:val="24"/>
          <w:szCs w:val="24"/>
          <w:lang w:val="en-US"/>
        </w:rPr>
      </w:pPr>
      <w:r w:rsidRPr="00F22403">
        <w:rPr>
          <w:rFonts w:ascii="Times New Roman" w:hAnsi="Times New Roman" w:cs="Times New Roman"/>
          <w:sz w:val="24"/>
          <w:szCs w:val="24"/>
        </w:rPr>
        <w:t xml:space="preserve">PT. Suci Jawa Persada merupakan perusahaan yang bergerak di bidang properti. </w:t>
      </w:r>
      <w:r>
        <w:rPr>
          <w:rFonts w:ascii="Times New Roman" w:hAnsi="Times New Roman" w:cs="Times New Roman"/>
          <w:sz w:val="24"/>
          <w:szCs w:val="24"/>
          <w:lang w:val="en-US"/>
        </w:rPr>
        <w:t>Perusahaan tersebut merupakan perusahaan yang masih tergolong baru. Hal ini dikarenakan bahwa berdasarkan observasi dan wawancara yang dilakukan penulis terkait perusaahan, diketahui PT. Suci Jawa Persada baru didirikan pada tahun 2019. Sehingga sampai saat ini perusahaan tersebut masih terhitung kurang lebih 4 tahun telah ada. PT. Suci Jawa Persada ini d</w:t>
      </w:r>
      <w:r w:rsidRPr="00F22403">
        <w:rPr>
          <w:rFonts w:ascii="Times New Roman" w:hAnsi="Times New Roman" w:cs="Times New Roman"/>
          <w:sz w:val="24"/>
          <w:szCs w:val="24"/>
        </w:rPr>
        <w:t xml:space="preserve">idirikan oleh bapak H. Zahiruddin </w:t>
      </w:r>
      <w:r>
        <w:rPr>
          <w:rFonts w:ascii="Times New Roman" w:hAnsi="Times New Roman" w:cs="Times New Roman"/>
          <w:sz w:val="24"/>
          <w:szCs w:val="24"/>
          <w:lang w:val="en-US"/>
        </w:rPr>
        <w:t>yang mana bertempat tinggal di daerah Suci Kabupaten Gresik. Diketahui sampai saat ini bahwa p</w:t>
      </w:r>
      <w:r w:rsidRPr="00F22403">
        <w:rPr>
          <w:rFonts w:ascii="Times New Roman" w:hAnsi="Times New Roman" w:cs="Times New Roman"/>
          <w:sz w:val="24"/>
          <w:szCs w:val="24"/>
        </w:rPr>
        <w:t xml:space="preserve">erusahaan </w:t>
      </w:r>
      <w:r>
        <w:rPr>
          <w:rFonts w:ascii="Times New Roman" w:hAnsi="Times New Roman" w:cs="Times New Roman"/>
          <w:sz w:val="24"/>
          <w:szCs w:val="24"/>
          <w:lang w:val="en-US"/>
        </w:rPr>
        <w:t>tersebut</w:t>
      </w:r>
      <w:r w:rsidRPr="00F22403">
        <w:rPr>
          <w:rFonts w:ascii="Times New Roman" w:hAnsi="Times New Roman" w:cs="Times New Roman"/>
          <w:sz w:val="24"/>
          <w:szCs w:val="24"/>
        </w:rPr>
        <w:t xml:space="preserve"> telah memiliki 7 titik lokasi penjualan tanah dan bangunan yang tersebar di desa </w:t>
      </w:r>
      <w:r>
        <w:rPr>
          <w:rFonts w:ascii="Times New Roman" w:hAnsi="Times New Roman" w:cs="Times New Roman"/>
          <w:sz w:val="24"/>
          <w:szCs w:val="24"/>
          <w:lang w:val="en-US"/>
        </w:rPr>
        <w:t>S</w:t>
      </w:r>
      <w:r w:rsidRPr="00F22403">
        <w:rPr>
          <w:rFonts w:ascii="Times New Roman" w:hAnsi="Times New Roman" w:cs="Times New Roman"/>
          <w:sz w:val="24"/>
          <w:szCs w:val="24"/>
        </w:rPr>
        <w:t xml:space="preserve">uci, </w:t>
      </w:r>
      <w:r>
        <w:rPr>
          <w:rFonts w:ascii="Times New Roman" w:hAnsi="Times New Roman" w:cs="Times New Roman"/>
          <w:sz w:val="24"/>
          <w:szCs w:val="24"/>
          <w:lang w:val="en-US"/>
        </w:rPr>
        <w:t>P</w:t>
      </w:r>
      <w:r w:rsidRPr="00F22403">
        <w:rPr>
          <w:rFonts w:ascii="Times New Roman" w:hAnsi="Times New Roman" w:cs="Times New Roman"/>
          <w:sz w:val="24"/>
          <w:szCs w:val="24"/>
        </w:rPr>
        <w:t xml:space="preserve">eganden, </w:t>
      </w:r>
      <w:r>
        <w:rPr>
          <w:rFonts w:ascii="Times New Roman" w:hAnsi="Times New Roman" w:cs="Times New Roman"/>
          <w:sz w:val="24"/>
          <w:szCs w:val="24"/>
          <w:lang w:val="en-US"/>
        </w:rPr>
        <w:t>P</w:t>
      </w:r>
      <w:r w:rsidRPr="00F22403">
        <w:rPr>
          <w:rFonts w:ascii="Times New Roman" w:hAnsi="Times New Roman" w:cs="Times New Roman"/>
          <w:sz w:val="24"/>
          <w:szCs w:val="24"/>
        </w:rPr>
        <w:t xml:space="preserve">ongangan dan </w:t>
      </w:r>
      <w:r>
        <w:rPr>
          <w:rFonts w:ascii="Times New Roman" w:hAnsi="Times New Roman" w:cs="Times New Roman"/>
          <w:sz w:val="24"/>
          <w:szCs w:val="24"/>
          <w:lang w:val="en-US"/>
        </w:rPr>
        <w:t>U</w:t>
      </w:r>
      <w:r w:rsidRPr="00F22403">
        <w:rPr>
          <w:rFonts w:ascii="Times New Roman" w:hAnsi="Times New Roman" w:cs="Times New Roman"/>
          <w:sz w:val="24"/>
          <w:szCs w:val="24"/>
        </w:rPr>
        <w:t xml:space="preserve">jung </w:t>
      </w:r>
      <w:r>
        <w:rPr>
          <w:rFonts w:ascii="Times New Roman" w:hAnsi="Times New Roman" w:cs="Times New Roman"/>
          <w:sz w:val="24"/>
          <w:szCs w:val="24"/>
          <w:lang w:val="en-US"/>
        </w:rPr>
        <w:t>P</w:t>
      </w:r>
      <w:r w:rsidRPr="00F22403">
        <w:rPr>
          <w:rFonts w:ascii="Times New Roman" w:hAnsi="Times New Roman" w:cs="Times New Roman"/>
          <w:sz w:val="24"/>
          <w:szCs w:val="24"/>
        </w:rPr>
        <w:t>angka</w:t>
      </w:r>
      <w:r>
        <w:rPr>
          <w:rFonts w:ascii="Times New Roman" w:hAnsi="Times New Roman" w:cs="Times New Roman"/>
          <w:sz w:val="24"/>
          <w:szCs w:val="24"/>
          <w:lang w:val="en-US"/>
        </w:rPr>
        <w:t xml:space="preserve"> Kabupaten Gresik.</w:t>
      </w:r>
    </w:p>
    <w:p w14:paraId="7E0323B4" w14:textId="77777777" w:rsidR="00F22403" w:rsidRPr="006E1764" w:rsidRDefault="00F22403" w:rsidP="00640150">
      <w:pPr>
        <w:pStyle w:val="ListParagraph"/>
        <w:spacing w:after="0" w:line="360" w:lineRule="auto"/>
        <w:jc w:val="both"/>
        <w:rPr>
          <w:rFonts w:ascii="Times New Roman" w:hAnsi="Times New Roman" w:cs="Times New Roman"/>
          <w:sz w:val="24"/>
          <w:szCs w:val="24"/>
        </w:rPr>
      </w:pPr>
    </w:p>
    <w:p w14:paraId="0C57F76B" w14:textId="67C4C717" w:rsidR="006E1764" w:rsidRPr="00C8142F" w:rsidRDefault="00640150" w:rsidP="00640150">
      <w:pPr>
        <w:pStyle w:val="Heading2"/>
        <w:spacing w:line="360" w:lineRule="auto"/>
      </w:pPr>
      <w:bookmarkStart w:id="24" w:name="_Toc112402692"/>
      <w:r>
        <w:rPr>
          <w:lang w:val="en-US"/>
        </w:rPr>
        <w:t>2.2</w:t>
      </w:r>
      <w:r>
        <w:rPr>
          <w:lang w:val="en-US"/>
        </w:rPr>
        <w:tab/>
      </w:r>
      <w:r w:rsidR="006E1764" w:rsidRPr="006E1764">
        <w:t xml:space="preserve">Visi dan Misi </w:t>
      </w:r>
      <w:r w:rsidR="006E1764">
        <w:rPr>
          <w:lang w:val="en-US"/>
        </w:rPr>
        <w:t>PT. Suci Jawa Persada</w:t>
      </w:r>
      <w:bookmarkEnd w:id="24"/>
    </w:p>
    <w:p w14:paraId="5C3482E1" w14:textId="5C40C092" w:rsidR="00C8142F" w:rsidRDefault="00C8142F" w:rsidP="00640150">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wawancara kepada pemilik PT. Suci Jawa Persada, maka didapatkan informasi terkait visi dan misi dari perusahaan sebagai berikut:</w:t>
      </w:r>
    </w:p>
    <w:p w14:paraId="3B2893FB" w14:textId="1EC1D017" w:rsidR="0056672E" w:rsidRDefault="0056672E" w:rsidP="00640150">
      <w:pPr>
        <w:pStyle w:val="ListParagraph"/>
        <w:spacing w:after="0" w:line="360" w:lineRule="auto"/>
        <w:ind w:left="0" w:firstLine="709"/>
        <w:jc w:val="both"/>
        <w:rPr>
          <w:rFonts w:ascii="Times New Roman" w:hAnsi="Times New Roman" w:cs="Times New Roman"/>
          <w:sz w:val="24"/>
          <w:szCs w:val="24"/>
          <w:lang w:val="en-US"/>
        </w:rPr>
      </w:pPr>
    </w:p>
    <w:p w14:paraId="0C58B5E9" w14:textId="77777777" w:rsidR="0056672E" w:rsidRPr="00C8142F" w:rsidRDefault="0056672E" w:rsidP="00640150">
      <w:pPr>
        <w:pStyle w:val="ListParagraph"/>
        <w:spacing w:after="0" w:line="360" w:lineRule="auto"/>
        <w:ind w:left="0" w:firstLine="709"/>
        <w:jc w:val="both"/>
        <w:rPr>
          <w:rFonts w:ascii="Times New Roman" w:hAnsi="Times New Roman" w:cs="Times New Roman"/>
          <w:sz w:val="24"/>
          <w:szCs w:val="24"/>
        </w:rPr>
      </w:pPr>
    </w:p>
    <w:p w14:paraId="25BB7D31" w14:textId="77654CCE" w:rsidR="006E1764" w:rsidRDefault="006E1764" w:rsidP="00C8142F">
      <w:pPr>
        <w:pStyle w:val="ListParagraph"/>
        <w:numPr>
          <w:ilvl w:val="0"/>
          <w:numId w:val="16"/>
        </w:numPr>
        <w:spacing w:after="0" w:line="360" w:lineRule="auto"/>
        <w:ind w:left="993" w:hanging="284"/>
        <w:jc w:val="both"/>
        <w:rPr>
          <w:rFonts w:ascii="Times New Roman" w:hAnsi="Times New Roman" w:cs="Times New Roman"/>
          <w:b/>
          <w:sz w:val="24"/>
          <w:szCs w:val="24"/>
        </w:rPr>
      </w:pPr>
      <w:r w:rsidRPr="006E1764">
        <w:rPr>
          <w:rFonts w:ascii="Times New Roman" w:hAnsi="Times New Roman" w:cs="Times New Roman"/>
          <w:b/>
          <w:sz w:val="24"/>
          <w:szCs w:val="24"/>
        </w:rPr>
        <w:lastRenderedPageBreak/>
        <w:t>Visi</w:t>
      </w:r>
    </w:p>
    <w:p w14:paraId="0440768C" w14:textId="305A54ED" w:rsidR="006E1764" w:rsidRPr="00C8142F" w:rsidRDefault="00C8142F" w:rsidP="00C8142F">
      <w:pPr>
        <w:pStyle w:val="ListParagraph"/>
        <w:spacing w:line="360" w:lineRule="auto"/>
        <w:ind w:firstLine="720"/>
        <w:jc w:val="both"/>
        <w:rPr>
          <w:rFonts w:ascii="Times New Roman" w:hAnsi="Times New Roman" w:cs="Times New Roman"/>
          <w:sz w:val="24"/>
          <w:szCs w:val="24"/>
        </w:rPr>
      </w:pPr>
      <w:r w:rsidRPr="00C8142F">
        <w:rPr>
          <w:rFonts w:ascii="Times New Roman" w:hAnsi="Times New Roman" w:cs="Times New Roman"/>
          <w:sz w:val="24"/>
          <w:szCs w:val="24"/>
        </w:rPr>
        <w:t>Menjadi perusahaan yang berpartisipasi dalam mewujudkan program pemerintah pembangunan 1 juta rumah bagi masyarakat berpenghasilan rendah.</w:t>
      </w:r>
    </w:p>
    <w:p w14:paraId="24BE98EB" w14:textId="38108824" w:rsidR="006E1764" w:rsidRDefault="006E1764" w:rsidP="00C8142F">
      <w:pPr>
        <w:pStyle w:val="ListParagraph"/>
        <w:numPr>
          <w:ilvl w:val="0"/>
          <w:numId w:val="16"/>
        </w:numPr>
        <w:spacing w:after="0" w:line="360" w:lineRule="auto"/>
        <w:ind w:left="1418" w:hanging="709"/>
        <w:jc w:val="both"/>
        <w:rPr>
          <w:rFonts w:ascii="Times New Roman" w:hAnsi="Times New Roman" w:cs="Times New Roman"/>
          <w:b/>
          <w:sz w:val="24"/>
          <w:szCs w:val="24"/>
        </w:rPr>
      </w:pPr>
      <w:r w:rsidRPr="006E1764">
        <w:rPr>
          <w:rFonts w:ascii="Times New Roman" w:hAnsi="Times New Roman" w:cs="Times New Roman"/>
          <w:b/>
          <w:sz w:val="24"/>
          <w:szCs w:val="24"/>
        </w:rPr>
        <w:t>Misi</w:t>
      </w:r>
    </w:p>
    <w:p w14:paraId="6D439827" w14:textId="750481AC" w:rsidR="006E1764" w:rsidRDefault="00C8142F" w:rsidP="00C8142F">
      <w:pPr>
        <w:spacing w:after="0" w:line="360" w:lineRule="auto"/>
        <w:ind w:left="709" w:firstLine="709"/>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dapun misi yang ingin dicapai oleh perusahaan tersebut adalah sebagai berikut: </w:t>
      </w:r>
    </w:p>
    <w:p w14:paraId="48EF91DB" w14:textId="76C7A748" w:rsidR="00C8142F" w:rsidRPr="00951A1D" w:rsidRDefault="00C8142F" w:rsidP="00C8142F">
      <w:pPr>
        <w:pStyle w:val="ListParagraph"/>
        <w:numPr>
          <w:ilvl w:val="0"/>
          <w:numId w:val="26"/>
        </w:numPr>
        <w:spacing w:after="0" w:line="360" w:lineRule="auto"/>
        <w:ind w:left="1418" w:hanging="425"/>
        <w:jc w:val="both"/>
        <w:rPr>
          <w:rFonts w:ascii="Times New Roman" w:hAnsi="Times New Roman" w:cs="Times New Roman"/>
          <w:bCs/>
          <w:sz w:val="24"/>
          <w:szCs w:val="24"/>
          <w:lang w:val="en-US"/>
        </w:rPr>
      </w:pPr>
      <w:r w:rsidRPr="00D37D78">
        <w:rPr>
          <w:rFonts w:ascii="Times New Roman" w:hAnsi="Times New Roman" w:cs="Times New Roman"/>
          <w:sz w:val="24"/>
          <w:szCs w:val="24"/>
        </w:rPr>
        <w:t>Menjadi perusahaan properti yang menjual tanah maupun bangunan dengan harga yang mampu dijangkau kalangan masyarakat menengah kebawah</w:t>
      </w:r>
      <w:r>
        <w:rPr>
          <w:rFonts w:ascii="Times New Roman" w:hAnsi="Times New Roman" w:cs="Times New Roman"/>
          <w:sz w:val="24"/>
          <w:szCs w:val="24"/>
          <w:lang w:val="en-US"/>
        </w:rPr>
        <w:t>.</w:t>
      </w:r>
    </w:p>
    <w:p w14:paraId="64696133" w14:textId="72238DD8" w:rsidR="00951A1D" w:rsidRPr="00951A1D" w:rsidRDefault="00951A1D" w:rsidP="00951A1D">
      <w:pPr>
        <w:pStyle w:val="ListParagraph"/>
        <w:numPr>
          <w:ilvl w:val="0"/>
          <w:numId w:val="26"/>
        </w:numPr>
        <w:spacing w:line="360" w:lineRule="auto"/>
        <w:ind w:left="1418" w:hanging="425"/>
        <w:jc w:val="both"/>
        <w:rPr>
          <w:rFonts w:ascii="Times New Roman" w:hAnsi="Times New Roman" w:cs="Times New Roman"/>
          <w:sz w:val="24"/>
          <w:szCs w:val="24"/>
        </w:rPr>
      </w:pPr>
      <w:r w:rsidRPr="00951A1D">
        <w:rPr>
          <w:rFonts w:ascii="Times New Roman" w:hAnsi="Times New Roman" w:cs="Times New Roman"/>
          <w:sz w:val="24"/>
          <w:szCs w:val="24"/>
        </w:rPr>
        <w:t>Membuka lapangan kerja baru</w:t>
      </w:r>
      <w:r>
        <w:rPr>
          <w:rFonts w:ascii="Times New Roman" w:hAnsi="Times New Roman" w:cs="Times New Roman"/>
          <w:sz w:val="24"/>
          <w:szCs w:val="24"/>
          <w:lang w:val="en-US"/>
        </w:rPr>
        <w:t>.</w:t>
      </w:r>
    </w:p>
    <w:p w14:paraId="3AFC6EB2" w14:textId="77777777" w:rsidR="00640150" w:rsidRPr="00951A1D" w:rsidRDefault="00640150" w:rsidP="00951A1D">
      <w:pPr>
        <w:pStyle w:val="ListParagraph"/>
        <w:spacing w:line="360" w:lineRule="auto"/>
        <w:ind w:left="1418"/>
        <w:jc w:val="both"/>
        <w:rPr>
          <w:rFonts w:ascii="Times New Roman" w:hAnsi="Times New Roman" w:cs="Times New Roman"/>
          <w:sz w:val="24"/>
          <w:szCs w:val="24"/>
        </w:rPr>
      </w:pPr>
    </w:p>
    <w:p w14:paraId="3EFD3A3A" w14:textId="4555C2DF" w:rsidR="006E1764" w:rsidRPr="00951A1D" w:rsidRDefault="00640150" w:rsidP="00640150">
      <w:pPr>
        <w:pStyle w:val="Heading2"/>
      </w:pPr>
      <w:bookmarkStart w:id="25" w:name="_Toc112402693"/>
      <w:r>
        <w:rPr>
          <w:lang w:val="en-US"/>
        </w:rPr>
        <w:t>2.3</w:t>
      </w:r>
      <w:r>
        <w:rPr>
          <w:lang w:val="en-US"/>
        </w:rPr>
        <w:tab/>
      </w:r>
      <w:r w:rsidR="006E1764" w:rsidRPr="006E1764">
        <w:t xml:space="preserve">Lokasi </w:t>
      </w:r>
      <w:r w:rsidR="006E1764">
        <w:rPr>
          <w:lang w:val="en-US"/>
        </w:rPr>
        <w:t>PT. Suci Jawa Persada</w:t>
      </w:r>
      <w:bookmarkEnd w:id="25"/>
    </w:p>
    <w:p w14:paraId="5C73DB2B" w14:textId="27786F2B" w:rsidR="00951A1D" w:rsidRDefault="00951A1D" w:rsidP="00951A1D">
      <w:pPr>
        <w:spacing w:after="0" w:line="360" w:lineRule="auto"/>
        <w:ind w:firstLine="709"/>
        <w:jc w:val="both"/>
        <w:rPr>
          <w:rFonts w:ascii="Times New Roman" w:hAnsi="Times New Roman" w:cs="Times New Roman"/>
          <w:sz w:val="24"/>
          <w:szCs w:val="24"/>
        </w:rPr>
      </w:pPr>
      <w:r w:rsidRPr="00951A1D">
        <w:rPr>
          <w:rFonts w:ascii="Times New Roman" w:hAnsi="Times New Roman" w:cs="Times New Roman"/>
          <w:sz w:val="24"/>
          <w:szCs w:val="24"/>
        </w:rPr>
        <w:t xml:space="preserve">Kantor pusat PT Suci Jawa Persada </w:t>
      </w:r>
      <w:r>
        <w:rPr>
          <w:rFonts w:ascii="Times New Roman" w:hAnsi="Times New Roman" w:cs="Times New Roman"/>
          <w:sz w:val="24"/>
          <w:szCs w:val="24"/>
          <w:lang w:val="en-US"/>
        </w:rPr>
        <w:t>terletak</w:t>
      </w:r>
      <w:r w:rsidRPr="00951A1D">
        <w:rPr>
          <w:rFonts w:ascii="Times New Roman" w:hAnsi="Times New Roman" w:cs="Times New Roman"/>
          <w:sz w:val="24"/>
          <w:szCs w:val="24"/>
        </w:rPr>
        <w:t xml:space="preserve"> di Desa Suci RT 01 RW 01 Kecamatan Manyar Kabupaten Gresik. </w:t>
      </w:r>
    </w:p>
    <w:p w14:paraId="524D9E29" w14:textId="77777777" w:rsidR="00951A1D" w:rsidRPr="00951A1D" w:rsidRDefault="00951A1D" w:rsidP="00951A1D">
      <w:pPr>
        <w:spacing w:after="0" w:line="360" w:lineRule="auto"/>
        <w:rPr>
          <w:rFonts w:ascii="Times New Roman" w:hAnsi="Times New Roman" w:cs="Times New Roman"/>
          <w:sz w:val="24"/>
          <w:szCs w:val="24"/>
        </w:rPr>
      </w:pPr>
    </w:p>
    <w:p w14:paraId="13AF8828" w14:textId="22EBB365" w:rsidR="006E1764" w:rsidRPr="00AD5E1E" w:rsidRDefault="00640150" w:rsidP="00640150">
      <w:pPr>
        <w:pStyle w:val="Heading2"/>
      </w:pPr>
      <w:bookmarkStart w:id="26" w:name="_Toc112402694"/>
      <w:r>
        <w:rPr>
          <w:lang w:val="en-US"/>
        </w:rPr>
        <w:t>2.4</w:t>
      </w:r>
      <w:r>
        <w:rPr>
          <w:lang w:val="en-US"/>
        </w:rPr>
        <w:tab/>
      </w:r>
      <w:r w:rsidR="006E1764" w:rsidRPr="006E1764">
        <w:t>Struktur Organisasi</w:t>
      </w:r>
      <w:r w:rsidR="006E1764" w:rsidRPr="006E1764">
        <w:rPr>
          <w:lang w:val="en-US"/>
        </w:rPr>
        <w:t xml:space="preserve"> </w:t>
      </w:r>
      <w:r w:rsidR="006E1764">
        <w:rPr>
          <w:lang w:val="en-US"/>
        </w:rPr>
        <w:t>PT. Suci Jawa Persada</w:t>
      </w:r>
      <w:bookmarkEnd w:id="26"/>
    </w:p>
    <w:p w14:paraId="66C7D5F9" w14:textId="05E42530" w:rsidR="00AD5E1E" w:rsidRDefault="00AD5E1E" w:rsidP="00AD5E1E">
      <w:pPr>
        <w:pStyle w:val="ListParagraph"/>
        <w:spacing w:after="0"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Adapun struktur organisasi dari PT. Suci Jawa Persada dapat diketahui dari gambar bagan dibawah ini :</w:t>
      </w:r>
    </w:p>
    <w:p w14:paraId="618CCB15" w14:textId="2C0E7A75" w:rsidR="00155066" w:rsidRDefault="00155066" w:rsidP="00155066">
      <w:pPr>
        <w:pStyle w:val="ListParagraph"/>
        <w:keepNext/>
        <w:tabs>
          <w:tab w:val="left" w:pos="613"/>
        </w:tabs>
        <w:spacing w:before="240" w:after="0" w:line="360" w:lineRule="auto"/>
        <w:ind w:left="0"/>
        <w:rPr>
          <w:noProof/>
        </w:rPr>
      </w:pPr>
    </w:p>
    <w:p w14:paraId="5A8C15E9" w14:textId="2D3190CD" w:rsidR="00CE3CE9" w:rsidRDefault="00155066" w:rsidP="00CE3CE9">
      <w:pPr>
        <w:pStyle w:val="ListParagraph"/>
        <w:keepNext/>
        <w:spacing w:before="240" w:after="0" w:line="360" w:lineRule="auto"/>
        <w:ind w:left="0"/>
        <w:jc w:val="center"/>
      </w:pPr>
      <w:r>
        <w:rPr>
          <w:noProof/>
          <w:lang w:val="en-US"/>
        </w:rPr>
        <w:drawing>
          <wp:inline distT="0" distB="0" distL="0" distR="0" wp14:anchorId="2099EC89" wp14:editId="7CDB360E">
            <wp:extent cx="4428521" cy="2324911"/>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rotWithShape="1">
                    <a:blip r:embed="rId13">
                      <a:extLst>
                        <a:ext uri="{28A0092B-C50C-407E-A947-70E740481C1C}">
                          <a14:useLocalDpi xmlns:a14="http://schemas.microsoft.com/office/drawing/2010/main" val="0"/>
                        </a:ext>
                      </a:extLst>
                    </a:blip>
                    <a:srcRect b="29993"/>
                    <a:stretch/>
                  </pic:blipFill>
                  <pic:spPr bwMode="auto">
                    <a:xfrm>
                      <a:off x="0" y="0"/>
                      <a:ext cx="4504731" cy="2364920"/>
                    </a:xfrm>
                    <a:prstGeom prst="rect">
                      <a:avLst/>
                    </a:prstGeom>
                    <a:ln>
                      <a:noFill/>
                    </a:ln>
                    <a:extLst>
                      <a:ext uri="{53640926-AAD7-44D8-BBD7-CCE9431645EC}">
                        <a14:shadowObscured xmlns:a14="http://schemas.microsoft.com/office/drawing/2010/main"/>
                      </a:ext>
                    </a:extLst>
                  </pic:spPr>
                </pic:pic>
              </a:graphicData>
            </a:graphic>
          </wp:inline>
        </w:drawing>
      </w:r>
    </w:p>
    <w:p w14:paraId="0DD7BBE5" w14:textId="22555CA1" w:rsidR="00305F23" w:rsidRDefault="00CE3CE9" w:rsidP="009C2B33">
      <w:pPr>
        <w:pStyle w:val="Gambar"/>
        <w:rPr>
          <w:rFonts w:cs="Times New Roman"/>
          <w:b w:val="0"/>
          <w:bCs/>
          <w:szCs w:val="24"/>
          <w:lang w:val="en-US"/>
        </w:rPr>
      </w:pPr>
      <w:bookmarkStart w:id="27" w:name="_Toc112159926"/>
      <w:bookmarkStart w:id="28" w:name="_Toc112161830"/>
      <w:r>
        <w:t xml:space="preserve">Gambar </w:t>
      </w:r>
      <w:fldSimple w:instr=" SEQ Gambar \* ARABIC ">
        <w:r w:rsidR="00C92DF2">
          <w:rPr>
            <w:noProof/>
          </w:rPr>
          <w:t>2</w:t>
        </w:r>
      </w:fldSimple>
      <w:r>
        <w:rPr>
          <w:lang w:val="en-US"/>
        </w:rPr>
        <w:t xml:space="preserve">. </w:t>
      </w:r>
      <w:r w:rsidRPr="0046468C">
        <w:t>Struktur Organisasi PT. Suci Jawa Persada</w:t>
      </w:r>
      <w:bookmarkEnd w:id="27"/>
      <w:bookmarkEnd w:id="28"/>
    </w:p>
    <w:p w14:paraId="1FDBE66E" w14:textId="074D33EC" w:rsidR="00305F23" w:rsidRPr="00305F23" w:rsidRDefault="00305F23" w:rsidP="00F50561">
      <w:pPr>
        <w:pStyle w:val="ListParagraph"/>
        <w:spacing w:before="240" w:after="0" w:line="360" w:lineRule="auto"/>
        <w:ind w:left="0"/>
        <w:jc w:val="both"/>
        <w:rPr>
          <w:rFonts w:ascii="Times New Roman" w:hAnsi="Times New Roman" w:cs="Times New Roman"/>
          <w:sz w:val="24"/>
          <w:szCs w:val="24"/>
          <w:lang w:val="en-US"/>
        </w:rPr>
      </w:pPr>
      <w:r>
        <w:rPr>
          <w:rFonts w:ascii="Times New Roman" w:hAnsi="Times New Roman" w:cs="Times New Roman"/>
          <w:b/>
          <w:bCs/>
          <w:sz w:val="24"/>
          <w:szCs w:val="24"/>
          <w:lang w:val="en-US"/>
        </w:rPr>
        <w:lastRenderedPageBreak/>
        <w:tab/>
      </w:r>
      <w:r>
        <w:rPr>
          <w:rFonts w:ascii="Times New Roman" w:hAnsi="Times New Roman" w:cs="Times New Roman"/>
          <w:sz w:val="24"/>
          <w:szCs w:val="24"/>
          <w:lang w:val="en-US"/>
        </w:rPr>
        <w:t xml:space="preserve">Berdasarkan gambar yang ada di atas, dapat diketahui bahwa jabatan paling tinggi didalam perusahaan tersebut dipimpin oleh direktur </w:t>
      </w:r>
      <w:r w:rsidR="00CD19B4">
        <w:rPr>
          <w:rFonts w:ascii="Times New Roman" w:hAnsi="Times New Roman" w:cs="Times New Roman"/>
          <w:sz w:val="24"/>
          <w:szCs w:val="24"/>
          <w:lang w:val="en-US"/>
        </w:rPr>
        <w:t xml:space="preserve">yaitu Bapak Zahiruddin </w:t>
      </w:r>
      <w:r>
        <w:rPr>
          <w:rFonts w:ascii="Times New Roman" w:hAnsi="Times New Roman" w:cs="Times New Roman"/>
          <w:sz w:val="24"/>
          <w:szCs w:val="24"/>
          <w:lang w:val="en-US"/>
        </w:rPr>
        <w:t>yang disusul oleh wakil direktur</w:t>
      </w:r>
      <w:r w:rsidR="00CD19B4">
        <w:rPr>
          <w:rFonts w:ascii="Times New Roman" w:hAnsi="Times New Roman" w:cs="Times New Roman"/>
          <w:sz w:val="24"/>
          <w:szCs w:val="24"/>
          <w:lang w:val="en-US"/>
        </w:rPr>
        <w:t xml:space="preserve"> yakni Bapak Miftahul Khilmi</w:t>
      </w:r>
      <w:r>
        <w:rPr>
          <w:rFonts w:ascii="Times New Roman" w:hAnsi="Times New Roman" w:cs="Times New Roman"/>
          <w:sz w:val="24"/>
          <w:szCs w:val="24"/>
          <w:lang w:val="en-US"/>
        </w:rPr>
        <w:t xml:space="preserve"> dari perusahaan tersebut. Adapun dalam perusahaan tersebut terdapat </w:t>
      </w:r>
      <w:r w:rsidR="00D7516B">
        <w:rPr>
          <w:rFonts w:ascii="Times New Roman" w:hAnsi="Times New Roman" w:cs="Times New Roman"/>
          <w:sz w:val="24"/>
          <w:szCs w:val="24"/>
          <w:lang w:val="en-US"/>
        </w:rPr>
        <w:t>4</w:t>
      </w:r>
      <w:r>
        <w:rPr>
          <w:rFonts w:ascii="Times New Roman" w:hAnsi="Times New Roman" w:cs="Times New Roman"/>
          <w:sz w:val="24"/>
          <w:szCs w:val="24"/>
          <w:lang w:val="en-US"/>
        </w:rPr>
        <w:t xml:space="preserve"> (</w:t>
      </w:r>
      <w:r w:rsidR="00D7516B">
        <w:rPr>
          <w:rFonts w:ascii="Times New Roman" w:hAnsi="Times New Roman" w:cs="Times New Roman"/>
          <w:sz w:val="24"/>
          <w:szCs w:val="24"/>
          <w:lang w:val="en-US"/>
        </w:rPr>
        <w:t>empat</w:t>
      </w:r>
      <w:r>
        <w:rPr>
          <w:rFonts w:ascii="Times New Roman" w:hAnsi="Times New Roman" w:cs="Times New Roman"/>
          <w:sz w:val="24"/>
          <w:szCs w:val="24"/>
          <w:lang w:val="en-US"/>
        </w:rPr>
        <w:t xml:space="preserve">) departemen yang terdiri dari departemen keuangan, departemen proyek, </w:t>
      </w:r>
      <w:r w:rsidR="00D7516B">
        <w:rPr>
          <w:rFonts w:ascii="Times New Roman" w:hAnsi="Times New Roman" w:cs="Times New Roman"/>
          <w:sz w:val="24"/>
          <w:szCs w:val="24"/>
          <w:lang w:val="en-US"/>
        </w:rPr>
        <w:t xml:space="preserve">deparytemen pemasaran, </w:t>
      </w:r>
      <w:r>
        <w:rPr>
          <w:rFonts w:ascii="Times New Roman" w:hAnsi="Times New Roman" w:cs="Times New Roman"/>
          <w:sz w:val="24"/>
          <w:szCs w:val="24"/>
          <w:lang w:val="en-US"/>
        </w:rPr>
        <w:t xml:space="preserve">dan departemen operasional. Sehingga, dari gambar tersebut juga dapat diketahui bahwa setiap departemen dipimpin oleh seorang menajer dan satu orang anggota. Yang mana pada departemen keuangan terdapat 1 </w:t>
      </w:r>
      <w:r w:rsidR="00D7516B">
        <w:rPr>
          <w:rFonts w:ascii="Times New Roman" w:hAnsi="Times New Roman" w:cs="Times New Roman"/>
          <w:sz w:val="24"/>
          <w:szCs w:val="24"/>
          <w:lang w:val="en-US"/>
        </w:rPr>
        <w:t xml:space="preserve">(satu) </w:t>
      </w:r>
      <w:r>
        <w:rPr>
          <w:rFonts w:ascii="Times New Roman" w:hAnsi="Times New Roman" w:cs="Times New Roman"/>
          <w:sz w:val="24"/>
          <w:szCs w:val="24"/>
          <w:lang w:val="en-US"/>
        </w:rPr>
        <w:t xml:space="preserve">manajer keuangan </w:t>
      </w:r>
      <w:r w:rsidR="00CD19B4">
        <w:rPr>
          <w:rFonts w:ascii="Times New Roman" w:hAnsi="Times New Roman" w:cs="Times New Roman"/>
          <w:sz w:val="24"/>
          <w:szCs w:val="24"/>
          <w:lang w:val="en-US"/>
        </w:rPr>
        <w:t xml:space="preserve">yaitu Bapak Hary Joediarto </w:t>
      </w:r>
      <w:r>
        <w:rPr>
          <w:rFonts w:ascii="Times New Roman" w:hAnsi="Times New Roman" w:cs="Times New Roman"/>
          <w:sz w:val="24"/>
          <w:szCs w:val="24"/>
          <w:lang w:val="en-US"/>
        </w:rPr>
        <w:t xml:space="preserve">dan 1 </w:t>
      </w:r>
      <w:r w:rsidR="00D7516B">
        <w:rPr>
          <w:rFonts w:ascii="Times New Roman" w:hAnsi="Times New Roman" w:cs="Times New Roman"/>
          <w:sz w:val="24"/>
          <w:szCs w:val="24"/>
          <w:lang w:val="en-US"/>
        </w:rPr>
        <w:t xml:space="preserve">(satu) </w:t>
      </w:r>
      <w:r>
        <w:rPr>
          <w:rFonts w:ascii="Times New Roman" w:hAnsi="Times New Roman" w:cs="Times New Roman"/>
          <w:sz w:val="24"/>
          <w:szCs w:val="24"/>
          <w:lang w:val="en-US"/>
        </w:rPr>
        <w:t>akunting</w:t>
      </w:r>
      <w:r w:rsidR="00CD19B4">
        <w:rPr>
          <w:rFonts w:ascii="Times New Roman" w:hAnsi="Times New Roman" w:cs="Times New Roman"/>
          <w:sz w:val="24"/>
          <w:szCs w:val="24"/>
          <w:lang w:val="en-US"/>
        </w:rPr>
        <w:t xml:space="preserve"> yang bernama </w:t>
      </w:r>
      <w:r w:rsidR="003D3DF4">
        <w:rPr>
          <w:rFonts w:ascii="Times New Roman" w:hAnsi="Times New Roman" w:cs="Times New Roman"/>
          <w:sz w:val="24"/>
          <w:szCs w:val="24"/>
          <w:lang w:val="en-US"/>
        </w:rPr>
        <w:t xml:space="preserve">Ibu </w:t>
      </w:r>
      <w:r w:rsidR="00CD19B4">
        <w:rPr>
          <w:rFonts w:ascii="Times New Roman" w:hAnsi="Times New Roman" w:cs="Times New Roman"/>
          <w:sz w:val="24"/>
          <w:szCs w:val="24"/>
          <w:lang w:val="en-US"/>
        </w:rPr>
        <w:t>Reha</w:t>
      </w:r>
      <w:r>
        <w:rPr>
          <w:rFonts w:ascii="Times New Roman" w:hAnsi="Times New Roman" w:cs="Times New Roman"/>
          <w:sz w:val="24"/>
          <w:szCs w:val="24"/>
          <w:lang w:val="en-US"/>
        </w:rPr>
        <w:t xml:space="preserve">. Kemudian di departemen proyek terdapat </w:t>
      </w:r>
      <w:r w:rsidR="00F50561">
        <w:rPr>
          <w:rFonts w:ascii="Times New Roman" w:hAnsi="Times New Roman" w:cs="Times New Roman"/>
          <w:sz w:val="24"/>
          <w:szCs w:val="24"/>
          <w:lang w:val="en-US"/>
        </w:rPr>
        <w:t>seorang</w:t>
      </w:r>
      <w:r>
        <w:rPr>
          <w:rFonts w:ascii="Times New Roman" w:hAnsi="Times New Roman" w:cs="Times New Roman"/>
          <w:sz w:val="24"/>
          <w:szCs w:val="24"/>
          <w:lang w:val="en-US"/>
        </w:rPr>
        <w:t xml:space="preserve"> manajer proyek </w:t>
      </w:r>
      <w:r w:rsidR="00CD19B4">
        <w:rPr>
          <w:rFonts w:ascii="Times New Roman" w:hAnsi="Times New Roman" w:cs="Times New Roman"/>
          <w:sz w:val="24"/>
          <w:szCs w:val="24"/>
          <w:lang w:val="en-US"/>
        </w:rPr>
        <w:t xml:space="preserve">yaitu Bapak </w:t>
      </w:r>
      <w:r w:rsidR="003D3DF4">
        <w:rPr>
          <w:rFonts w:ascii="Times New Roman" w:hAnsi="Times New Roman" w:cs="Times New Roman"/>
          <w:sz w:val="24"/>
          <w:szCs w:val="24"/>
          <w:lang w:val="en-US"/>
        </w:rPr>
        <w:t>Masruri Hamzah</w:t>
      </w:r>
      <w:r w:rsidR="00CD19B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ngan 1 </w:t>
      </w:r>
      <w:r w:rsidR="00D7516B">
        <w:rPr>
          <w:rFonts w:ascii="Times New Roman" w:hAnsi="Times New Roman" w:cs="Times New Roman"/>
          <w:sz w:val="24"/>
          <w:szCs w:val="24"/>
          <w:lang w:val="en-US"/>
        </w:rPr>
        <w:t xml:space="preserve">(satu) </w:t>
      </w:r>
      <w:r>
        <w:rPr>
          <w:rFonts w:ascii="Times New Roman" w:hAnsi="Times New Roman" w:cs="Times New Roman"/>
          <w:sz w:val="24"/>
          <w:szCs w:val="24"/>
          <w:lang w:val="en-US"/>
        </w:rPr>
        <w:t>kepala proyek</w:t>
      </w:r>
      <w:r w:rsidR="00CD19B4">
        <w:rPr>
          <w:rFonts w:ascii="Times New Roman" w:hAnsi="Times New Roman" w:cs="Times New Roman"/>
          <w:sz w:val="24"/>
          <w:szCs w:val="24"/>
          <w:lang w:val="en-US"/>
        </w:rPr>
        <w:t xml:space="preserve"> adalah Bapak </w:t>
      </w:r>
      <w:r w:rsidR="003D3DF4">
        <w:rPr>
          <w:rFonts w:ascii="Times New Roman" w:hAnsi="Times New Roman" w:cs="Times New Roman"/>
          <w:sz w:val="24"/>
          <w:szCs w:val="24"/>
          <w:lang w:val="en-US"/>
        </w:rPr>
        <w:t>Minan Nurrohman</w:t>
      </w:r>
      <w:r>
        <w:rPr>
          <w:rFonts w:ascii="Times New Roman" w:hAnsi="Times New Roman" w:cs="Times New Roman"/>
          <w:sz w:val="24"/>
          <w:szCs w:val="24"/>
          <w:lang w:val="en-US"/>
        </w:rPr>
        <w:t xml:space="preserve">. </w:t>
      </w:r>
      <w:r w:rsidR="00155066">
        <w:rPr>
          <w:rFonts w:ascii="Times New Roman" w:hAnsi="Times New Roman" w:cs="Times New Roman"/>
          <w:sz w:val="24"/>
          <w:szCs w:val="24"/>
          <w:lang w:val="en-US"/>
        </w:rPr>
        <w:t xml:space="preserve">Lalu terdapat </w:t>
      </w:r>
      <w:r w:rsidR="00D7516B">
        <w:rPr>
          <w:rFonts w:ascii="Times New Roman" w:hAnsi="Times New Roman" w:cs="Times New Roman"/>
          <w:sz w:val="24"/>
          <w:szCs w:val="24"/>
          <w:lang w:val="en-US"/>
        </w:rPr>
        <w:t xml:space="preserve">kepala </w:t>
      </w:r>
      <w:r w:rsidR="00D7516B" w:rsidRPr="00D7516B">
        <w:rPr>
          <w:rFonts w:ascii="Times New Roman" w:hAnsi="Times New Roman" w:cs="Times New Roman"/>
          <w:i/>
          <w:iCs/>
          <w:sz w:val="24"/>
          <w:szCs w:val="24"/>
          <w:lang w:val="en-US"/>
        </w:rPr>
        <w:t>marketing</w:t>
      </w:r>
      <w:r w:rsidR="00D7516B">
        <w:rPr>
          <w:rFonts w:ascii="Times New Roman" w:hAnsi="Times New Roman" w:cs="Times New Roman"/>
          <w:sz w:val="24"/>
          <w:szCs w:val="24"/>
          <w:lang w:val="en-US"/>
        </w:rPr>
        <w:t xml:space="preserve"> yang dipimpin oleh Bapak Wahyu Dwi Candra dengan 1 (satu) staff </w:t>
      </w:r>
      <w:r w:rsidR="00D7516B" w:rsidRPr="00D7516B">
        <w:rPr>
          <w:rFonts w:ascii="Times New Roman" w:hAnsi="Times New Roman" w:cs="Times New Roman"/>
          <w:i/>
          <w:iCs/>
          <w:sz w:val="24"/>
          <w:szCs w:val="24"/>
          <w:lang w:val="en-US"/>
        </w:rPr>
        <w:t xml:space="preserve">marketing </w:t>
      </w:r>
      <w:r w:rsidR="00D7516B">
        <w:rPr>
          <w:rFonts w:ascii="Times New Roman" w:hAnsi="Times New Roman" w:cs="Times New Roman"/>
          <w:sz w:val="24"/>
          <w:szCs w:val="24"/>
          <w:lang w:val="en-US"/>
        </w:rPr>
        <w:t xml:space="preserve">yaitu Bapak Hilmi. </w:t>
      </w:r>
      <w:r>
        <w:rPr>
          <w:rFonts w:ascii="Times New Roman" w:hAnsi="Times New Roman" w:cs="Times New Roman"/>
          <w:sz w:val="24"/>
          <w:szCs w:val="24"/>
          <w:lang w:val="en-US"/>
        </w:rPr>
        <w:t xml:space="preserve">Dan yang terakhir adalah departemen operasional yang didalamnya terdapat seorang </w:t>
      </w:r>
      <w:r w:rsidR="00F50561">
        <w:rPr>
          <w:rFonts w:ascii="Times New Roman" w:hAnsi="Times New Roman" w:cs="Times New Roman"/>
          <w:sz w:val="24"/>
          <w:szCs w:val="24"/>
          <w:lang w:val="en-US"/>
        </w:rPr>
        <w:t xml:space="preserve">menajer operasional </w:t>
      </w:r>
      <w:r w:rsidR="00CD19B4">
        <w:rPr>
          <w:rFonts w:ascii="Times New Roman" w:hAnsi="Times New Roman" w:cs="Times New Roman"/>
          <w:sz w:val="24"/>
          <w:szCs w:val="24"/>
          <w:lang w:val="en-US"/>
        </w:rPr>
        <w:t xml:space="preserve">yaitu Bapak Ghufron </w:t>
      </w:r>
      <w:r w:rsidR="00F50561">
        <w:rPr>
          <w:rFonts w:ascii="Times New Roman" w:hAnsi="Times New Roman" w:cs="Times New Roman"/>
          <w:sz w:val="24"/>
          <w:szCs w:val="24"/>
          <w:lang w:val="en-US"/>
        </w:rPr>
        <w:t xml:space="preserve">dengan </w:t>
      </w:r>
      <w:r w:rsidR="003D3DF4">
        <w:rPr>
          <w:rFonts w:ascii="Times New Roman" w:hAnsi="Times New Roman" w:cs="Times New Roman"/>
          <w:sz w:val="24"/>
          <w:szCs w:val="24"/>
          <w:lang w:val="en-US"/>
        </w:rPr>
        <w:t xml:space="preserve">satu orang yang bertanggung jawab pada </w:t>
      </w:r>
      <w:r w:rsidR="00F50561">
        <w:rPr>
          <w:rFonts w:ascii="Times New Roman" w:hAnsi="Times New Roman" w:cs="Times New Roman"/>
          <w:sz w:val="24"/>
          <w:szCs w:val="24"/>
          <w:lang w:val="en-US"/>
        </w:rPr>
        <w:t xml:space="preserve">bagian </w:t>
      </w:r>
      <w:r w:rsidR="00CD19B4">
        <w:rPr>
          <w:rFonts w:ascii="Times New Roman" w:hAnsi="Times New Roman" w:cs="Times New Roman"/>
          <w:sz w:val="24"/>
          <w:szCs w:val="24"/>
          <w:lang w:val="en-US"/>
        </w:rPr>
        <w:t>logistik yaitu Bapak Bayu</w:t>
      </w:r>
      <w:r w:rsidR="00F50561">
        <w:rPr>
          <w:rFonts w:ascii="Times New Roman" w:hAnsi="Times New Roman" w:cs="Times New Roman"/>
          <w:sz w:val="24"/>
          <w:szCs w:val="24"/>
          <w:lang w:val="en-US"/>
        </w:rPr>
        <w:t xml:space="preserve">. </w:t>
      </w:r>
    </w:p>
    <w:p w14:paraId="134CB3B9" w14:textId="77777777" w:rsidR="00640150" w:rsidRPr="003D3DF4" w:rsidRDefault="00640150" w:rsidP="003D3DF4">
      <w:pPr>
        <w:spacing w:after="0" w:line="360" w:lineRule="auto"/>
        <w:jc w:val="both"/>
        <w:rPr>
          <w:rFonts w:ascii="Times New Roman" w:hAnsi="Times New Roman" w:cs="Times New Roman"/>
          <w:sz w:val="24"/>
          <w:szCs w:val="24"/>
        </w:rPr>
      </w:pPr>
    </w:p>
    <w:p w14:paraId="3E35311A" w14:textId="3BA51291" w:rsidR="006E1764" w:rsidRPr="006E1764" w:rsidRDefault="006E1764" w:rsidP="00640150">
      <w:pPr>
        <w:pStyle w:val="Heading2"/>
      </w:pPr>
      <w:bookmarkStart w:id="29" w:name="_Toc112402695"/>
      <w:r w:rsidRPr="006E1764">
        <w:rPr>
          <w:lang w:val="en-US"/>
        </w:rPr>
        <w:t xml:space="preserve">2.5 </w:t>
      </w:r>
      <w:r>
        <w:rPr>
          <w:lang w:val="en-US"/>
        </w:rPr>
        <w:tab/>
      </w:r>
      <w:r w:rsidRPr="006E1764">
        <w:t>Produk</w:t>
      </w:r>
      <w:bookmarkEnd w:id="29"/>
    </w:p>
    <w:p w14:paraId="6674F8CE" w14:textId="77777777" w:rsidR="00282378" w:rsidRDefault="00F50561" w:rsidP="00F50561">
      <w:pPr>
        <w:spacing w:line="360" w:lineRule="auto"/>
        <w:jc w:val="both"/>
        <w:rPr>
          <w:rFonts w:ascii="Times New Roman" w:hAnsi="Times New Roman" w:cs="Times New Roman"/>
          <w:sz w:val="24"/>
          <w:szCs w:val="24"/>
          <w:lang w:val="en-US"/>
        </w:rPr>
      </w:pPr>
      <w:r>
        <w:rPr>
          <w:rFonts w:ascii="Times New Roman" w:hAnsi="Times New Roman" w:cs="Times New Roman"/>
          <w:b/>
          <w:bCs/>
          <w:color w:val="000000" w:themeColor="text1"/>
          <w:sz w:val="24"/>
          <w:szCs w:val="24"/>
          <w:lang w:val="en-US"/>
        </w:rPr>
        <w:tab/>
      </w:r>
      <w:r w:rsidRPr="00D37D78">
        <w:rPr>
          <w:rFonts w:ascii="Times New Roman" w:hAnsi="Times New Roman" w:cs="Times New Roman"/>
          <w:sz w:val="24"/>
          <w:szCs w:val="24"/>
        </w:rPr>
        <w:t>PT Suci Jawa Persada merupakan perus</w:t>
      </w:r>
      <w:r>
        <w:rPr>
          <w:rFonts w:ascii="Times New Roman" w:hAnsi="Times New Roman" w:cs="Times New Roman"/>
          <w:sz w:val="24"/>
          <w:szCs w:val="24"/>
          <w:lang w:val="en-US"/>
        </w:rPr>
        <w:t>a</w:t>
      </w:r>
      <w:r w:rsidRPr="00D37D78">
        <w:rPr>
          <w:rFonts w:ascii="Times New Roman" w:hAnsi="Times New Roman" w:cs="Times New Roman"/>
          <w:sz w:val="24"/>
          <w:szCs w:val="24"/>
        </w:rPr>
        <w:t>haan yang bergerak di bidang properti</w:t>
      </w:r>
      <w:r>
        <w:rPr>
          <w:rFonts w:ascii="Times New Roman" w:hAnsi="Times New Roman" w:cs="Times New Roman"/>
          <w:sz w:val="24"/>
          <w:szCs w:val="24"/>
          <w:lang w:val="en-US"/>
        </w:rPr>
        <w:t xml:space="preserve">. Dalam produk yang ditawarkan oleh perusahaan tersebut memiliki 2 jenis produk yang ditawarkan maupun dijual. Untuk itu, produk yang </w:t>
      </w:r>
      <w:r w:rsidR="00282378">
        <w:rPr>
          <w:rFonts w:ascii="Times New Roman" w:hAnsi="Times New Roman" w:cs="Times New Roman"/>
          <w:sz w:val="24"/>
          <w:szCs w:val="24"/>
          <w:lang w:val="en-US"/>
        </w:rPr>
        <w:t>dihasilkan oleh PT. Suci Jawa Persada adalah sebagai berikut:</w:t>
      </w:r>
    </w:p>
    <w:p w14:paraId="6859042A" w14:textId="7488520B" w:rsidR="00282378" w:rsidRPr="00282378" w:rsidRDefault="00282378" w:rsidP="00282378">
      <w:pPr>
        <w:pStyle w:val="ListParagraph"/>
        <w:numPr>
          <w:ilvl w:val="0"/>
          <w:numId w:val="27"/>
        </w:numPr>
        <w:spacing w:line="360" w:lineRule="auto"/>
        <w:ind w:hanging="436"/>
        <w:jc w:val="both"/>
        <w:rPr>
          <w:rFonts w:ascii="Times New Roman" w:hAnsi="Times New Roman" w:cs="Times New Roman"/>
          <w:sz w:val="24"/>
          <w:szCs w:val="24"/>
        </w:rPr>
      </w:pPr>
      <w:r>
        <w:rPr>
          <w:rFonts w:ascii="Times New Roman" w:hAnsi="Times New Roman" w:cs="Times New Roman"/>
          <w:sz w:val="24"/>
          <w:szCs w:val="24"/>
          <w:lang w:val="en-US"/>
        </w:rPr>
        <w:t>Bangunan</w:t>
      </w:r>
    </w:p>
    <w:p w14:paraId="2CC05CDE" w14:textId="5BA19518" w:rsidR="00282378" w:rsidRPr="00282378" w:rsidRDefault="00282378" w:rsidP="0028237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Bangunan yang dimaksudkan dalam hal ini merupakan produk berupa rumah. Yang mana dari PT. Suci Jawa Persada memberikan dua pilihan kepada konsumen. Pertama, perusahaan menyediakan desain yang sudah ada, sehingga konsumen bisa langsung memilih model rumah sesuai dengan keingginan. Dan yang kedua, perusahaan memberikan pelayanan berupa konsumen dapat meminta langsung (</w:t>
      </w:r>
      <w:r>
        <w:rPr>
          <w:rFonts w:ascii="Times New Roman" w:hAnsi="Times New Roman" w:cs="Times New Roman"/>
          <w:i/>
          <w:iCs/>
          <w:sz w:val="24"/>
          <w:szCs w:val="24"/>
          <w:lang w:val="en-US"/>
        </w:rPr>
        <w:t>request</w:t>
      </w:r>
      <w:r>
        <w:rPr>
          <w:rFonts w:ascii="Times New Roman" w:hAnsi="Times New Roman" w:cs="Times New Roman"/>
          <w:sz w:val="24"/>
          <w:szCs w:val="24"/>
          <w:lang w:val="en-US"/>
        </w:rPr>
        <w:t>) terkait desain rumah yang diinginkan.</w:t>
      </w:r>
    </w:p>
    <w:p w14:paraId="4A07227F" w14:textId="77777777" w:rsidR="00282378" w:rsidRPr="00282378" w:rsidRDefault="00282378" w:rsidP="00282378">
      <w:pPr>
        <w:pStyle w:val="ListParagraph"/>
        <w:numPr>
          <w:ilvl w:val="0"/>
          <w:numId w:val="27"/>
        </w:numPr>
        <w:spacing w:line="360" w:lineRule="auto"/>
        <w:ind w:hanging="436"/>
        <w:jc w:val="both"/>
        <w:rPr>
          <w:rFonts w:ascii="Times New Roman" w:hAnsi="Times New Roman" w:cs="Times New Roman"/>
          <w:sz w:val="24"/>
          <w:szCs w:val="24"/>
        </w:rPr>
      </w:pPr>
      <w:r>
        <w:rPr>
          <w:rFonts w:ascii="Times New Roman" w:hAnsi="Times New Roman" w:cs="Times New Roman"/>
          <w:sz w:val="24"/>
          <w:szCs w:val="24"/>
          <w:lang w:val="en-US"/>
        </w:rPr>
        <w:lastRenderedPageBreak/>
        <w:t>Tanah</w:t>
      </w:r>
    </w:p>
    <w:p w14:paraId="74F19FB1" w14:textId="70845C94" w:rsidR="00282378" w:rsidRPr="00282378" w:rsidRDefault="000E1C73" w:rsidP="00282378">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in penjualan rumah, </w:t>
      </w:r>
      <w:r w:rsidR="00282378">
        <w:rPr>
          <w:rFonts w:ascii="Times New Roman" w:hAnsi="Times New Roman" w:cs="Times New Roman"/>
          <w:sz w:val="24"/>
          <w:szCs w:val="24"/>
          <w:lang w:val="en-US"/>
        </w:rPr>
        <w:t xml:space="preserve">PT. Suci Jawa Persada </w:t>
      </w:r>
      <w:r>
        <w:rPr>
          <w:rFonts w:ascii="Times New Roman" w:hAnsi="Times New Roman" w:cs="Times New Roman"/>
          <w:sz w:val="24"/>
          <w:szCs w:val="24"/>
          <w:lang w:val="en-US"/>
        </w:rPr>
        <w:t xml:space="preserve">juga menawarkan penjualan produk berupa tanah. Dalam penjualan tanah tersebut, perusahaan menjualnya dalam bentuk tanah berkavling. Yang mana tidak ada bangunan rumah diatas tanah tersebut. </w:t>
      </w:r>
    </w:p>
    <w:p w14:paraId="5861D868" w14:textId="6766A941" w:rsidR="006E1764" w:rsidRPr="00F50561" w:rsidRDefault="006E1764" w:rsidP="006E1764">
      <w:pPr>
        <w:spacing w:line="360" w:lineRule="auto"/>
        <w:rPr>
          <w:rFonts w:ascii="Times New Roman" w:hAnsi="Times New Roman" w:cs="Times New Roman"/>
          <w:color w:val="000000" w:themeColor="text1"/>
          <w:sz w:val="24"/>
          <w:szCs w:val="24"/>
          <w:lang w:val="en-US"/>
        </w:rPr>
      </w:pPr>
    </w:p>
    <w:p w14:paraId="08C6AE6E" w14:textId="2F068146" w:rsidR="00DC68E9" w:rsidRDefault="00DC68E9" w:rsidP="006E1764">
      <w:pPr>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279A2549" w14:textId="4D162809" w:rsidR="00DC68E9" w:rsidRPr="00783FFF" w:rsidRDefault="00DC68E9" w:rsidP="00783FFF">
      <w:pPr>
        <w:pStyle w:val="Heading1"/>
        <w:spacing w:before="0" w:line="360" w:lineRule="auto"/>
        <w:jc w:val="center"/>
        <w:rPr>
          <w:sz w:val="24"/>
          <w:szCs w:val="24"/>
        </w:rPr>
      </w:pPr>
      <w:bookmarkStart w:id="30" w:name="_Toc112073577"/>
      <w:bookmarkStart w:id="31" w:name="_Toc112390099"/>
      <w:bookmarkStart w:id="32" w:name="_Toc112402696"/>
      <w:r w:rsidRPr="00783FFF">
        <w:rPr>
          <w:sz w:val="24"/>
          <w:szCs w:val="24"/>
        </w:rPr>
        <w:lastRenderedPageBreak/>
        <w:t>BAB III</w:t>
      </w:r>
      <w:bookmarkEnd w:id="30"/>
      <w:bookmarkEnd w:id="31"/>
      <w:bookmarkEnd w:id="32"/>
    </w:p>
    <w:p w14:paraId="660AB3B0" w14:textId="76433EAE" w:rsidR="00DC68E9" w:rsidRPr="00783FFF" w:rsidRDefault="00DC68E9" w:rsidP="00783FFF">
      <w:pPr>
        <w:pStyle w:val="Heading1"/>
        <w:spacing w:before="0" w:line="360" w:lineRule="auto"/>
        <w:jc w:val="center"/>
        <w:rPr>
          <w:sz w:val="24"/>
          <w:szCs w:val="24"/>
        </w:rPr>
      </w:pPr>
      <w:bookmarkStart w:id="33" w:name="_Toc112402697"/>
      <w:r w:rsidRPr="00783FFF">
        <w:rPr>
          <w:sz w:val="24"/>
          <w:szCs w:val="24"/>
        </w:rPr>
        <w:t>TINJAUAN PUSTAKA</w:t>
      </w:r>
      <w:bookmarkEnd w:id="33"/>
    </w:p>
    <w:p w14:paraId="0D0F6A06" w14:textId="5A716315" w:rsidR="00DC68E9" w:rsidRPr="00DC68E9" w:rsidRDefault="0098608B" w:rsidP="0098608B">
      <w:pPr>
        <w:pStyle w:val="Heading2"/>
        <w:spacing w:before="0" w:line="360" w:lineRule="auto"/>
      </w:pPr>
      <w:bookmarkStart w:id="34" w:name="_Toc112402698"/>
      <w:r>
        <w:rPr>
          <w:lang w:val="en-US"/>
        </w:rPr>
        <w:t xml:space="preserve">3.1 </w:t>
      </w:r>
      <w:r>
        <w:rPr>
          <w:lang w:val="en-US"/>
        </w:rPr>
        <w:tab/>
      </w:r>
      <w:r w:rsidR="000B503C">
        <w:rPr>
          <w:lang w:val="en-US"/>
        </w:rPr>
        <w:t>Analisis Piutang</w:t>
      </w:r>
      <w:bookmarkEnd w:id="34"/>
    </w:p>
    <w:p w14:paraId="13EA7F2F" w14:textId="77777777" w:rsidR="00D02E96" w:rsidRDefault="007376E1" w:rsidP="00D02E96">
      <w:pPr>
        <w:spacing w:line="360" w:lineRule="auto"/>
        <w:ind w:firstLine="709"/>
        <w:jc w:val="both"/>
        <w:rPr>
          <w:rFonts w:ascii="Times New Roman" w:hAnsi="Times New Roman" w:cs="Times New Roman"/>
          <w:sz w:val="24"/>
          <w:szCs w:val="24"/>
        </w:rPr>
      </w:pPr>
      <w:r w:rsidRPr="007376E1">
        <w:rPr>
          <w:rFonts w:ascii="Times New Roman" w:hAnsi="Times New Roman" w:cs="Times New Roman"/>
          <w:sz w:val="24"/>
          <w:szCs w:val="24"/>
        </w:rPr>
        <w:t xml:space="preserve">Menurut PSAK No. 43 pada penelitian yang dilakukan oleh </w:t>
      </w:r>
      <w:r w:rsidRPr="007376E1">
        <w:rPr>
          <w:rFonts w:ascii="Times New Roman" w:hAnsi="Times New Roman" w:cs="Times New Roman"/>
          <w:sz w:val="24"/>
          <w:szCs w:val="24"/>
        </w:rPr>
        <w:fldChar w:fldCharType="begin" w:fldLock="1"/>
      </w:r>
      <w:r w:rsidRPr="007376E1">
        <w:rPr>
          <w:rFonts w:ascii="Times New Roman" w:hAnsi="Times New Roman" w:cs="Times New Roman"/>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28d6bb46-2f3a-4fb1-844b-0c1882daa652"]}],"mendeley":{"formattedCitation":"(Nuriyani &amp; Zannati, 2017)","plainTextFormattedCitation":"(Nuriyani &amp; Zannati, 2017)","previouslyFormattedCitation":"(Nuriyani &amp; Zannati, 2017)"},"properties":{"noteIndex":0},"schema":"https://github.com/citation-style-language/schema/raw/master/csl-citation.json"}</w:instrText>
      </w:r>
      <w:r w:rsidRPr="007376E1">
        <w:rPr>
          <w:rFonts w:ascii="Times New Roman" w:hAnsi="Times New Roman" w:cs="Times New Roman"/>
          <w:sz w:val="24"/>
          <w:szCs w:val="24"/>
        </w:rPr>
        <w:fldChar w:fldCharType="separate"/>
      </w:r>
      <w:r w:rsidRPr="007376E1">
        <w:rPr>
          <w:rFonts w:ascii="Times New Roman" w:hAnsi="Times New Roman" w:cs="Times New Roman"/>
          <w:noProof/>
          <w:sz w:val="24"/>
          <w:szCs w:val="24"/>
        </w:rPr>
        <w:t>(Nuriyani &amp; Zannati, 2017)</w:t>
      </w:r>
      <w:r w:rsidRPr="007376E1">
        <w:rPr>
          <w:rFonts w:ascii="Times New Roman" w:hAnsi="Times New Roman" w:cs="Times New Roman"/>
          <w:sz w:val="24"/>
          <w:szCs w:val="24"/>
        </w:rPr>
        <w:fldChar w:fldCharType="end"/>
      </w:r>
      <w:r w:rsidRPr="007376E1">
        <w:rPr>
          <w:rFonts w:ascii="Times New Roman" w:hAnsi="Times New Roman" w:cs="Times New Roman"/>
          <w:sz w:val="24"/>
          <w:szCs w:val="24"/>
        </w:rPr>
        <w:t xml:space="preserve"> menjelaskan bahwa piutang merupakan jenis pembayaran yang berbentuk pembelian atau pengalihan piutang maupun tagihan jangka pendek pada sebuah perusahaan dari sebuah transaksi usaha. Yang mana perusahaan dapat dikatakan memiliki kondisi baik jika raisonya tinggi yang menunjukan modal kerja yang tertanam dalam piutang semakin rendah. Tidak hanya itu, menurut Syakur tahun 2015 pada penelitian yang dilakukan oleh </w:t>
      </w:r>
      <w:r w:rsidRPr="007376E1">
        <w:rPr>
          <w:rFonts w:ascii="Times New Roman" w:hAnsi="Times New Roman" w:cs="Times New Roman"/>
          <w:sz w:val="24"/>
          <w:szCs w:val="24"/>
        </w:rPr>
        <w:fldChar w:fldCharType="begin" w:fldLock="1"/>
      </w:r>
      <w:r w:rsidRPr="007376E1">
        <w:rPr>
          <w:rFonts w:ascii="Times New Roman" w:hAnsi="Times New Roman" w:cs="Times New Roman"/>
          <w:sz w:val="24"/>
          <w:szCs w:val="24"/>
        </w:rPr>
        <w:instrText>ADDIN CSL_CITATION {"citationItems":[{"id":"ITEM-1","itemData":{"DOI":"10.33059/jmk.v7i2.859","ISSN":"2252-844X","abstract":"Penelitian bertujuan untung menganalisis besarnya piutang tak tertagih pad PT Astra Internasional Tbk dari tahun 2012 sampai 2016. Jenis penelitian yang dilakukan deskriptif dengan menggunakan data primer. Teknik analisis data yang dilakukan pada penelitian ini adalah analisis piutang tak tertagih dan uji ­t-test one sample. Hasil penelitian ini dapat disimpulkan, bahwa piutang tak tertagih PT Astra Interanasional Tbk rata – rata selama 5 tahun terakhir sebesar 3,36 % yang berarti masuk dalam kategori besar. Dari hasil pengujian hipotesis diperoleh bahwa piutang tak tertagih pada PT Astra International Tbk lebih dari 3% dari yang diharapkan. Saran untuk kesempurnaan penelitian selanjutnya adalah diharapkan menambah tahun penelitian dan menggunakan data terbaru dan dapat melakukan penelitian lebih lanjut mengenai faktor yang menyebabkan terjadinya penunggakan pembayaran yang mengarah kepada piutang tak tertagih.","author":[{"dropping-particle":"","family":"Munandar","given":"Aris","non-dropping-particle":"","parse-names":false,"suffix":""}],"container-title":"Jurnal Manajemen dan Keuangan","id":"ITEM-1","issue":"2","issued":{"date-parts":[["2018"]]},"page":"184","title":"Analisis Piutang Tak Tertagih Pada PT Astra International Tbk","type":"article-journal","volume":"7"},"uris":["http://www.mendeley.com/documents/?uuid=e40fc258-5284-42f1-a27b-f86b798cc861"]}],"mendeley":{"formattedCitation":"(Munandar, 2018)","plainTextFormattedCitation":"(Munandar, 2018)","previouslyFormattedCitation":"(Munandar, 2018)"},"properties":{"noteIndex":0},"schema":"https://github.com/citation-style-language/schema/raw/master/csl-citation.json"}</w:instrText>
      </w:r>
      <w:r w:rsidRPr="007376E1">
        <w:rPr>
          <w:rFonts w:ascii="Times New Roman" w:hAnsi="Times New Roman" w:cs="Times New Roman"/>
          <w:sz w:val="24"/>
          <w:szCs w:val="24"/>
        </w:rPr>
        <w:fldChar w:fldCharType="separate"/>
      </w:r>
      <w:r w:rsidRPr="007376E1">
        <w:rPr>
          <w:rFonts w:ascii="Times New Roman" w:hAnsi="Times New Roman" w:cs="Times New Roman"/>
          <w:noProof/>
          <w:sz w:val="24"/>
          <w:szCs w:val="24"/>
        </w:rPr>
        <w:t>(Munandar, 2018)</w:t>
      </w:r>
      <w:r w:rsidRPr="007376E1">
        <w:rPr>
          <w:rFonts w:ascii="Times New Roman" w:hAnsi="Times New Roman" w:cs="Times New Roman"/>
          <w:sz w:val="24"/>
          <w:szCs w:val="24"/>
        </w:rPr>
        <w:fldChar w:fldCharType="end"/>
      </w:r>
      <w:r w:rsidRPr="007376E1">
        <w:rPr>
          <w:rFonts w:ascii="Times New Roman" w:hAnsi="Times New Roman" w:cs="Times New Roman"/>
          <w:sz w:val="24"/>
          <w:szCs w:val="24"/>
        </w:rPr>
        <w:t xml:space="preserve"> juga menjelaskan bahwa piutang dapat dikatakan sebagai sesuatu yang menunjukkan adanya klaim dari perusahaan satu dengan yang lainnya akibat kejadian waktu sebelumnya baik berupa uang, barang, jasa, ataupun aktiva non kas yang lain dimana dilakukan oleh penagih pada jatuh tempoh yang telah disepakati. </w:t>
      </w:r>
    </w:p>
    <w:p w14:paraId="69D9D1DD" w14:textId="77777777" w:rsidR="00D02E96" w:rsidRDefault="007376E1" w:rsidP="00D02E96">
      <w:pPr>
        <w:spacing w:line="360" w:lineRule="auto"/>
        <w:ind w:firstLine="709"/>
        <w:jc w:val="both"/>
        <w:rPr>
          <w:rFonts w:ascii="Times New Roman" w:hAnsi="Times New Roman" w:cs="Times New Roman"/>
          <w:sz w:val="24"/>
          <w:szCs w:val="24"/>
        </w:rPr>
      </w:pPr>
      <w:r w:rsidRPr="00D02E96">
        <w:rPr>
          <w:rFonts w:ascii="Times New Roman" w:hAnsi="Times New Roman" w:cs="Times New Roman"/>
          <w:sz w:val="24"/>
          <w:szCs w:val="24"/>
        </w:rPr>
        <w:t xml:space="preserve">Pernyataan sebelumnya juga didukung oleh Hery pada tahun 2016 yang mengatakan bahwa piutang merupakan total tagihan yang mana perusahaan menerima dari orang lain baik dari penjualan barang ataupun jasa yang dilakukan dengan cara cicilan, pemberian pinjaman, ataupun menjadi dampak dari lebih bayar dari pihak lainnya </w:t>
      </w:r>
      <w:r w:rsidRPr="00D02E96">
        <w:rPr>
          <w:rFonts w:ascii="Times New Roman" w:hAnsi="Times New Roman" w:cs="Times New Roman"/>
          <w:sz w:val="24"/>
          <w:szCs w:val="24"/>
        </w:rPr>
        <w:fldChar w:fldCharType="begin" w:fldLock="1"/>
      </w:r>
      <w:r w:rsidRPr="00D02E96">
        <w:rPr>
          <w:rFonts w:ascii="Times New Roman" w:hAnsi="Times New Roman" w:cs="Times New Roman"/>
          <w:sz w:val="24"/>
          <w:szCs w:val="24"/>
        </w:rPr>
        <w:instrText>ADDIN CSL_CITATION {"citationItems":[{"id":"ITEM-1","itemData":{"ISSN":"2303-1174","abstract":"Secara umum, transaksi kredit membawa risiko piutang tak tertagih. Permasalahan lainnya, kerap kali sistem informasi akuntansi tidak bekerja secara efektif. Maka dari itu, perusahaan memerlukan sistem informasi akuntansi dan sistem kontrol internal untuk menghindari risiko ini. Tujuan dari penelitian ini adalah untuk menganalisis sistem informasi akuntansi dan sistem pengendalian internal piutang pada PT Anugrah Bintang Trijaya dan menganalisis kendala yang dihadapi oleh perusahaan. Metode yang digunakan dalam penelitian ini adalah metode analisis kualitatif deskriptif. Populasi dan sampel dalam penelitian ini adalah PT Anugrah Bintang Trijaya dan data piutang yang digunakan. Hasil dari penelitian ini adalah sistem informasi akuntansi piutang di PT Anugrah Bintang Trijaya masih menggunakan sistem berbasis manual. Selain itu, berdasarkan kerangka Komite Organisasi Sponsoring dari Komisi Treatway, sistem pengendalian internal piutang di PT Anugrah Bintang Trijaya masih kurang memadai dalam hal prosedur, pemantauan, serta informasi dan komunikasi. Perusahaan memiliki kendala pada sistem informasi akuntansi dan sistem pengendalian internal piutang yang kurang efisien dan efektif sebagai akibat dari kinerja karyawan yang tidak optimal di tempat kerja.","author":[{"dropping-particle":"","family":"Putri","given":"Aprilia","non-dropping-particle":"","parse-names":false,"suffix":""},{"dropping-particle":"","family":"Efriyenti","given":"Dian","non-dropping-particle":"","parse-names":false,"suffix":""}],"container-title":"Jurnal EMBA: Jurnal Riset Ekonomi, Manajemen, Bisnis dan Akuntansi","id":"ITEM-1","issue":"No. 1","issued":{"date-parts":[["2020"]]},"page":"h. 649-656","title":"Analisis Sistem Informasi Akuntansi Dan Sistem Pengendalian Internal Piutang Pada Pt Anugrah Bintang Trijaya","type":"article-journal","volume":"Vol. 8"},"uris":["http://www.mendeley.com/documents/?uuid=347f939b-bfbf-4b9d-beae-3e9697fefa73"]}],"mendeley":{"formattedCitation":"(Putri &amp; Efriyenti, 2020)","plainTextFormattedCitation":"(Putri &amp; Efriyenti, 2020)","previouslyFormattedCitation":"(Putri &amp; Efriyenti, 2020)"},"properties":{"noteIndex":0},"schema":"https://github.com/citation-style-language/schema/raw/master/csl-citation.json"}</w:instrText>
      </w:r>
      <w:r w:rsidRPr="00D02E96">
        <w:rPr>
          <w:rFonts w:ascii="Times New Roman" w:hAnsi="Times New Roman" w:cs="Times New Roman"/>
          <w:sz w:val="24"/>
          <w:szCs w:val="24"/>
        </w:rPr>
        <w:fldChar w:fldCharType="separate"/>
      </w:r>
      <w:r w:rsidRPr="00D02E96">
        <w:rPr>
          <w:rFonts w:ascii="Times New Roman" w:hAnsi="Times New Roman" w:cs="Times New Roman"/>
          <w:noProof/>
          <w:sz w:val="24"/>
          <w:szCs w:val="24"/>
        </w:rPr>
        <w:t>(Putri &amp; Efriyenti, 2020)</w:t>
      </w:r>
      <w:r w:rsidRPr="00D02E96">
        <w:rPr>
          <w:rFonts w:ascii="Times New Roman" w:hAnsi="Times New Roman" w:cs="Times New Roman"/>
          <w:sz w:val="24"/>
          <w:szCs w:val="24"/>
        </w:rPr>
        <w:fldChar w:fldCharType="end"/>
      </w:r>
      <w:r w:rsidRPr="00D02E96">
        <w:rPr>
          <w:rFonts w:ascii="Times New Roman" w:hAnsi="Times New Roman" w:cs="Times New Roman"/>
          <w:sz w:val="24"/>
          <w:szCs w:val="24"/>
        </w:rPr>
        <w:t>.</w:t>
      </w:r>
    </w:p>
    <w:p w14:paraId="1E63FCEA" w14:textId="6D92C231" w:rsidR="00DC68E9" w:rsidRDefault="007376E1" w:rsidP="00D02E96">
      <w:pPr>
        <w:spacing w:line="360" w:lineRule="auto"/>
        <w:ind w:firstLine="709"/>
        <w:jc w:val="both"/>
        <w:rPr>
          <w:rFonts w:ascii="Times New Roman" w:hAnsi="Times New Roman" w:cs="Times New Roman"/>
          <w:sz w:val="24"/>
          <w:szCs w:val="24"/>
        </w:rPr>
      </w:pPr>
      <w:r w:rsidRPr="00D02E96">
        <w:rPr>
          <w:rFonts w:ascii="Times New Roman" w:hAnsi="Times New Roman" w:cs="Times New Roman"/>
          <w:sz w:val="24"/>
          <w:szCs w:val="24"/>
        </w:rPr>
        <w:t xml:space="preserve">Sedangkan dalam penelitian yang dilakukan oleh </w:t>
      </w:r>
      <w:r w:rsidRPr="00D02E96">
        <w:rPr>
          <w:rFonts w:ascii="Times New Roman" w:hAnsi="Times New Roman" w:cs="Times New Roman"/>
          <w:sz w:val="24"/>
          <w:szCs w:val="24"/>
        </w:rPr>
        <w:fldChar w:fldCharType="begin" w:fldLock="1"/>
      </w:r>
      <w:r w:rsidRPr="00D02E96">
        <w:rPr>
          <w:rFonts w:ascii="Times New Roman" w:hAnsi="Times New Roman" w:cs="Times New Roman"/>
          <w:sz w:val="24"/>
          <w:szCs w:val="24"/>
        </w:rPr>
        <w:instrText>ADDIN CSL_CITATION {"citationItems":[{"id":"ITEM-1","itemData":{"DOI":"10.21067/jem.v10i2.780","ISSN":"0216-373X","abstract":"Penelitian ini bertujuan untuk mengetahui pelaksanaan pengendalian intern piutang usaha untuk meminimalkan piutang tak tertagih (bad debt ) pada PT. Wahana Ottomitra Multiartha, Tbk cabang Madiun. Perkembangan dunia usaha dan persaingan bisnis yang semakin kompetitif seiring pertumbuhan perekonomian dan teknologi yang semakin pesat dalam era globalisasi menuntut perusahaan bekerja lebih keras untuk meningkatkan kinerja, mengembangkan inovasi dan melakukan perluasan usaha agar dapat terus bertahan dan bersaing untuk mencapai tujuan yang dikehendaki perusahaan., salah satunya dengan melakukan penjualan secara kredit sehingga menimbulkan piutang terhadap konsumen. Piutang usaha suatu perusahaan pada mumnya merupakan bagian terbesar dari aset lancar. Tujuan yang ingin dicapai dari penelitian ini adalah untuk mengetahui pelaksanaan pengendalian intern piutang usaha untuk meminimalkan piutang tak tertagih (bad debt). Pendekatan yang digunakan dalam penelitian ini adalah pendekatan kualitatif. Dalam penelitian ini, peneliti melakukan analisis pengendalian intern piutang usaha dengan melakukan analisis terhadap rasio Receivable Turn Over, Average Collection Period, Aging of Account Receivable. Hasil dalam penelitian ini Secara keseluruhan, prosedur pengendalian intern terhadap piutang usaha pada PT.WOM Finance,Tbk cabang Madiun berjalan cukup efektif total piutang tak tertagih tahun 2013 sebesar 3.58 % , piutang yang dapat ditagih selama periode 2013 sebesar 96.42 %. Hal ini menunjukkan bahwa dengan dilakukannya pengendalian intern terhadap piutang usaha, kualitas booking AR dan kualitas penagihan mengalami perbaikan terus menerus sehingga dapat meminimalkan piutang tak tertagihnya dan berhasil membukukan profit sesuai dengan tujuan yang ditetapkan oleh perusahaan. Kata","author":[{"dropping-particle":"","family":"Widiasmara","given":"Anny","non-dropping-particle":"","parse-names":false,"suffix":""}],"container-title":"Jurnal Ekonomi MODERNISASI","id":"ITEM-1","issue":"2","issued":{"date-parts":[["2014"]]},"page":"110","title":"ANALISIS PENGENDALIAN INTERN PIUTANG USAHA UNTUK MEMINIMALKAN PIUTANG TAK TERTAGIH (BAD DEBT) PADA PT.WAHANA OTTOMITRA MULTIARTHA, Tbk CABANG MADIUN","type":"article-journal","volume":"10"},"uris":["http://www.mendeley.com/documents/?uuid=cfa60bac-802f-487b-bf1a-5b5016d1bb42"]}],"mendeley":{"formattedCitation":"(Widiasmara, 2014)","plainTextFormattedCitation":"(Widiasmara, 2014)","previouslyFormattedCitation":"(Widiasmara, 2014)"},"properties":{"noteIndex":0},"schema":"https://github.com/citation-style-language/schema/raw/master/csl-citation.json"}</w:instrText>
      </w:r>
      <w:r w:rsidRPr="00D02E96">
        <w:rPr>
          <w:rFonts w:ascii="Times New Roman" w:hAnsi="Times New Roman" w:cs="Times New Roman"/>
          <w:sz w:val="24"/>
          <w:szCs w:val="24"/>
        </w:rPr>
        <w:fldChar w:fldCharType="separate"/>
      </w:r>
      <w:r w:rsidRPr="00D02E96">
        <w:rPr>
          <w:rFonts w:ascii="Times New Roman" w:hAnsi="Times New Roman" w:cs="Times New Roman"/>
          <w:noProof/>
          <w:sz w:val="24"/>
          <w:szCs w:val="24"/>
        </w:rPr>
        <w:t>(Widiasmara, 2014)</w:t>
      </w:r>
      <w:r w:rsidRPr="00D02E96">
        <w:rPr>
          <w:rFonts w:ascii="Times New Roman" w:hAnsi="Times New Roman" w:cs="Times New Roman"/>
          <w:sz w:val="24"/>
          <w:szCs w:val="24"/>
        </w:rPr>
        <w:fldChar w:fldCharType="end"/>
      </w:r>
      <w:r w:rsidRPr="00D02E96">
        <w:rPr>
          <w:rFonts w:ascii="Times New Roman" w:hAnsi="Times New Roman" w:cs="Times New Roman"/>
          <w:sz w:val="24"/>
          <w:szCs w:val="24"/>
        </w:rPr>
        <w:t xml:space="preserve"> menyatakan bahwa terdapat dua penggolangan piutang yaitu piutang usaha yang timbul dari penjualan barang atau jasa oleh perusahaan serta piutang bukan usaha yang merupakan piutang yang timbul bukan dari penjualan barang atau jasa oleh perusahaan. Selain itu, piutang juga memiliki faktor-faktor yang mempengaruhinya. Adapun beberapa faktor tersebut meliputi volume penjualan kredit, syarat pembayaran penjualan kredit, ketentuan dalam pembatasan kredit, kebijakan dalam pengumpulan piutang, kebiasaan membayar dalam pelanggan </w:t>
      </w:r>
      <w:r w:rsidRPr="00D02E96">
        <w:rPr>
          <w:rFonts w:ascii="Times New Roman" w:hAnsi="Times New Roman" w:cs="Times New Roman"/>
          <w:sz w:val="24"/>
          <w:szCs w:val="24"/>
        </w:rPr>
        <w:fldChar w:fldCharType="begin" w:fldLock="1"/>
      </w:r>
      <w:r w:rsidRPr="00D02E96">
        <w:rPr>
          <w:rFonts w:ascii="Times New Roman" w:hAnsi="Times New Roman" w:cs="Times New Roman"/>
          <w:sz w:val="24"/>
          <w:szCs w:val="24"/>
        </w:rPr>
        <w:instrText>ADDIN CSL_CITATION {"citationItems":[{"id":"ITEM-1","itemData":{"DOI":"10.33059/jmk.v7i2.859","ISSN":"2252-844X","abstract":"Penelitian bertujuan untung menganalisis besarnya piutang tak tertagih pad PT Astra Internasional Tbk dari tahun 2012 sampai 2016. Jenis penelitian yang dilakukan deskriptif dengan menggunakan data primer. Teknik analisis data yang dilakukan pada penelitian ini adalah analisis piutang tak tertagih dan uji ­t-test one sample. Hasil penelitian ini dapat disimpulkan, bahwa piutang tak tertagih PT Astra Interanasional Tbk rata – rata selama 5 tahun terakhir sebesar 3,36 % yang berarti masuk dalam kategori besar. Dari hasil pengujian hipotesis diperoleh bahwa piutang tak tertagih pada PT Astra International Tbk lebih dari 3% dari yang diharapkan. Saran untuk kesempurnaan penelitian selanjutnya adalah diharapkan menambah tahun penelitian dan menggunakan data terbaru dan dapat melakukan penelitian lebih lanjut mengenai faktor yang menyebabkan terjadinya penunggakan pembayaran yang mengarah kepada piutang tak tertagih.","author":[{"dropping-particle":"","family":"Munandar","given":"Aris","non-dropping-particle":"","parse-names":false,"suffix":""}],"container-title":"Jurnal Manajemen dan Keuangan","id":"ITEM-1","issue":"2","issued":{"date-parts":[["2018"]]},"page":"184","title":"Analisis Piutang Tak Tertagih Pada PT Astra International Tbk","type":"article-journal","volume":"7"},"uris":["http://www.mendeley.com/documents/?uuid=e40fc258-5284-42f1-a27b-f86b798cc861"]}],"mendeley":{"formattedCitation":"(Munandar, 2018)","plainTextFormattedCitation":"(Munandar, 2018)","previouslyFormattedCitation":"(Munandar, 2018)"},"properties":{"noteIndex":0},"schema":"https://github.com/citation-style-language/schema/raw/master/csl-citation.json"}</w:instrText>
      </w:r>
      <w:r w:rsidRPr="00D02E96">
        <w:rPr>
          <w:rFonts w:ascii="Times New Roman" w:hAnsi="Times New Roman" w:cs="Times New Roman"/>
          <w:sz w:val="24"/>
          <w:szCs w:val="24"/>
        </w:rPr>
        <w:fldChar w:fldCharType="separate"/>
      </w:r>
      <w:r w:rsidRPr="00D02E96">
        <w:rPr>
          <w:rFonts w:ascii="Times New Roman" w:hAnsi="Times New Roman" w:cs="Times New Roman"/>
          <w:noProof/>
          <w:sz w:val="24"/>
          <w:szCs w:val="24"/>
        </w:rPr>
        <w:t>(Munandar, 2018)</w:t>
      </w:r>
      <w:r w:rsidRPr="00D02E96">
        <w:rPr>
          <w:rFonts w:ascii="Times New Roman" w:hAnsi="Times New Roman" w:cs="Times New Roman"/>
          <w:sz w:val="24"/>
          <w:szCs w:val="24"/>
        </w:rPr>
        <w:fldChar w:fldCharType="end"/>
      </w:r>
      <w:r w:rsidRPr="00D02E96">
        <w:rPr>
          <w:rFonts w:ascii="Times New Roman" w:hAnsi="Times New Roman" w:cs="Times New Roman"/>
          <w:sz w:val="24"/>
          <w:szCs w:val="24"/>
        </w:rPr>
        <w:t>.</w:t>
      </w:r>
    </w:p>
    <w:p w14:paraId="3230C75D" w14:textId="77777777" w:rsidR="00783FFF" w:rsidRPr="00D02E96" w:rsidRDefault="00783FFF" w:rsidP="00D02E96">
      <w:pPr>
        <w:spacing w:line="360" w:lineRule="auto"/>
        <w:ind w:firstLine="709"/>
        <w:jc w:val="both"/>
        <w:rPr>
          <w:rFonts w:ascii="Times New Roman" w:hAnsi="Times New Roman" w:cs="Times New Roman"/>
          <w:sz w:val="24"/>
          <w:szCs w:val="24"/>
        </w:rPr>
      </w:pPr>
    </w:p>
    <w:p w14:paraId="77EF8039" w14:textId="58DDB4EE" w:rsidR="00DC68E9" w:rsidRPr="00DC68E9" w:rsidRDefault="0098608B" w:rsidP="0098608B">
      <w:pPr>
        <w:pStyle w:val="Heading2"/>
        <w:spacing w:line="360" w:lineRule="auto"/>
      </w:pPr>
      <w:bookmarkStart w:id="35" w:name="_Toc112402699"/>
      <w:r>
        <w:rPr>
          <w:lang w:val="en-US"/>
        </w:rPr>
        <w:lastRenderedPageBreak/>
        <w:t xml:space="preserve">3.2 </w:t>
      </w:r>
      <w:r>
        <w:rPr>
          <w:lang w:val="en-US"/>
        </w:rPr>
        <w:tab/>
      </w:r>
      <w:r w:rsidR="00E97469">
        <w:rPr>
          <w:lang w:val="en-US"/>
        </w:rPr>
        <w:t>Ratio Piutang (Perputaran Piutang)</w:t>
      </w:r>
      <w:bookmarkEnd w:id="35"/>
    </w:p>
    <w:p w14:paraId="78E1B07B" w14:textId="09E77113" w:rsidR="00D02E96" w:rsidRDefault="00D02E96" w:rsidP="00783FFF">
      <w:pPr>
        <w:spacing w:after="0" w:line="360" w:lineRule="auto"/>
        <w:ind w:firstLine="709"/>
        <w:jc w:val="both"/>
        <w:rPr>
          <w:rFonts w:ascii="Times New Roman" w:hAnsi="Times New Roman" w:cs="Times New Roman"/>
          <w:sz w:val="24"/>
          <w:szCs w:val="24"/>
        </w:rPr>
      </w:pPr>
      <w:r w:rsidRPr="00D02E96">
        <w:rPr>
          <w:rFonts w:ascii="Times New Roman" w:hAnsi="Times New Roman" w:cs="Times New Roman"/>
          <w:sz w:val="24"/>
          <w:szCs w:val="24"/>
        </w:rPr>
        <w:t xml:space="preserve">Ratio piutang atau yang bisa disebut dengan perputaran piutang dapat diartikan sebagai sebuah kemampuan yang dimiliki oleh dana yang tertanan untuk bisa berputar dalam piutang selama beberapa kali dengan waktu ataupun periode yang ditentukan melalui penjualan </w:t>
      </w:r>
      <w:r w:rsidRPr="00D02E96">
        <w:rPr>
          <w:rFonts w:ascii="Times New Roman" w:hAnsi="Times New Roman" w:cs="Times New Roman"/>
          <w:sz w:val="24"/>
          <w:szCs w:val="24"/>
        </w:rPr>
        <w:fldChar w:fldCharType="begin" w:fldLock="1"/>
      </w:r>
      <w:r w:rsidRPr="00D02E96">
        <w:rPr>
          <w:rFonts w:ascii="Times New Roman" w:hAnsi="Times New Roman" w:cs="Times New Roman"/>
          <w:sz w:val="24"/>
          <w:szCs w:val="24"/>
        </w:rPr>
        <w:instrText>ADDIN CSL_CITATION {"citationItems":[{"id":"ITEM-1","itemData":{"DOI":"10.25139/jiabi.v5i2.4378","ISSN":"2581-124X","abstract":"Tujuan dalam penelitian ini, meliputi: untuk mengetahui dan menganalisis pengaruh perputaran piutang dan perputaran persediaan secara parsial terhadap profitabilitas pada perusahaan sub sektor makanan dan minuman yang terdaftar di Bursa Efek Indonesia periode tahun 2016-2020. Dan juga untuk mengetahui dan menganalisis pengaruh perputaran piutang dan perputaran persediaan secara simultan terhadap profitabilitas pada perusahaan sub sektor makanan dan minuman yang terdaftar di Bursa Efek Indonesia periode tahun 2016-2020.\r Sampel dalam penelitian ini adalah laporan keuangan pada 9 (Sembilan) perusahaan sub sektor makanan dan minuman yang terdaftar pada Bursa Efek Indonesia periode 2016-2020 yang berjumlah 45 laporan keuangan yang dipilih menggunakan tehnik purposive sampling. Data yang digunakan adalah data sekunder yang diambil dari data www.idx.co.id. Penelitian ini menggunakan metode kuantitatif dengan tehnik analisis regresi berganda yang dibantu dengan menggunakan program aplikasi SPSS (Statistical Product and Service Solution) versi 20.\r Hasil uji t yang pertama terbukti bahwa hipotesis secara parsial tidak berpengaruh terhadap variabel independen yaitu variabel perputaran piutang terhadap profitabilitas tidak terbukti kebenarannya. Sedangkan hasil uji t yang kedua terbukti bahwa hipotesis secara parsial berpengaruh terhadap variabel independen yaitu perputaran persediaan terhadap profitabilitas terbukti berpengaruh. Dan hasil analisis regresi dari uji F menunjukkan bahwa secara simultan atau bersama-sama terdapat pengaruh antara variabel perputaran piutang dan perputaran persediaan berpengaruh terhadap profitabilitas pada perusahaan sub sektor makanan dan minuman yang terdaftar di Bursa Efek Indonesia.","author":[{"dropping-particle":"","family":"Friyanto","given":"Friyanto","non-dropping-particle":"","parse-names":false,"suffix":""},{"dropping-particle":"","family":"Masrifah","given":"Fa’issa Barokatin","non-dropping-particle":"","parse-names":false,"suffix":""},{"dropping-particle":"","family":"Saifuddin","given":"Saifuddin","non-dropping-particle":"","parse-names":false,"suffix":""}],"container-title":"Jurnal Ilmiah Administrasi Bisnis dan Inovasi","id":"ITEM-1","issue":"2","issued":{"date-parts":[["2022"]]},"page":"143-154","title":"Pengaruh Perputaran Piutang Dan Perputaran Persediaan Terhadap Profitabilitas","type":"article-journal","volume":"5"},"uris":["http://www.mendeley.com/documents/?uuid=e6e99a7c-4325-406c-bb1c-ba4423d2c56c"]}],"mendeley":{"formattedCitation":"(Friyanto et al., 2022)","plainTextFormattedCitation":"(Friyanto et al., 2022)","previouslyFormattedCitation":"(Friyanto et al., 2022)"},"properties":{"noteIndex":0},"schema":"https://github.com/citation-style-language/schema/raw/master/csl-citation.json"}</w:instrText>
      </w:r>
      <w:r w:rsidRPr="00D02E96">
        <w:rPr>
          <w:rFonts w:ascii="Times New Roman" w:hAnsi="Times New Roman" w:cs="Times New Roman"/>
          <w:sz w:val="24"/>
          <w:szCs w:val="24"/>
        </w:rPr>
        <w:fldChar w:fldCharType="separate"/>
      </w:r>
      <w:r w:rsidRPr="00D02E96">
        <w:rPr>
          <w:rFonts w:ascii="Times New Roman" w:hAnsi="Times New Roman" w:cs="Times New Roman"/>
          <w:noProof/>
          <w:sz w:val="24"/>
          <w:szCs w:val="24"/>
        </w:rPr>
        <w:t>(Friyanto et al., 2022)</w:t>
      </w:r>
      <w:r w:rsidRPr="00D02E96">
        <w:rPr>
          <w:rFonts w:ascii="Times New Roman" w:hAnsi="Times New Roman" w:cs="Times New Roman"/>
          <w:sz w:val="24"/>
          <w:szCs w:val="24"/>
        </w:rPr>
        <w:fldChar w:fldCharType="end"/>
      </w:r>
      <w:r w:rsidRPr="00D02E96">
        <w:rPr>
          <w:rFonts w:ascii="Times New Roman" w:hAnsi="Times New Roman" w:cs="Times New Roman"/>
          <w:sz w:val="24"/>
          <w:szCs w:val="24"/>
        </w:rPr>
        <w:t xml:space="preserve">. Dalam penelitian yang dilakukan oleh </w:t>
      </w:r>
      <w:r w:rsidRPr="00D02E96">
        <w:rPr>
          <w:rFonts w:ascii="Times New Roman" w:hAnsi="Times New Roman" w:cs="Times New Roman"/>
          <w:sz w:val="24"/>
          <w:szCs w:val="24"/>
        </w:rPr>
        <w:fldChar w:fldCharType="begin" w:fldLock="1"/>
      </w:r>
      <w:r w:rsidRPr="00D02E96">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aqrca","given":"Roberto Maldonado","non-dropping-particle":"","parse-names":false,"suffix":""}],"container-title":"Jurnal Riset Manajemen dan Bisnis","id":"ITEM-1","issue":"2","issued":{"date-parts":[["2021"]]},"page":"2013-2015","title":"Analisis Piutang Tak Tertagih terhadap Tingkat Perputaran Piutang pada CV Berlian Abadi Gunungsitoli","type":"article-journal","volume":"6"},"uris":["http://www.mendeley.com/documents/?uuid=55395295-8c60-44fa-be31-9632be7214f1"]}],"mendeley":{"formattedCitation":"(Abaqrca, 2021)","plainTextFormattedCitation":"(Abaqrca, 2021)","previouslyFormattedCitation":"(Abaqrca, 2021)"},"properties":{"noteIndex":0},"schema":"https://github.com/citation-style-language/schema/raw/master/csl-citation.json"}</w:instrText>
      </w:r>
      <w:r w:rsidRPr="00D02E96">
        <w:rPr>
          <w:rFonts w:ascii="Times New Roman" w:hAnsi="Times New Roman" w:cs="Times New Roman"/>
          <w:sz w:val="24"/>
          <w:szCs w:val="24"/>
        </w:rPr>
        <w:fldChar w:fldCharType="separate"/>
      </w:r>
      <w:r w:rsidRPr="00D02E96">
        <w:rPr>
          <w:rFonts w:ascii="Times New Roman" w:hAnsi="Times New Roman" w:cs="Times New Roman"/>
          <w:noProof/>
          <w:sz w:val="24"/>
          <w:szCs w:val="24"/>
        </w:rPr>
        <w:t>(Abaqrca, 2021)</w:t>
      </w:r>
      <w:r w:rsidRPr="00D02E96">
        <w:rPr>
          <w:rFonts w:ascii="Times New Roman" w:hAnsi="Times New Roman" w:cs="Times New Roman"/>
          <w:sz w:val="24"/>
          <w:szCs w:val="24"/>
        </w:rPr>
        <w:fldChar w:fldCharType="end"/>
      </w:r>
      <w:r w:rsidRPr="00D02E96">
        <w:rPr>
          <w:rFonts w:ascii="Times New Roman" w:hAnsi="Times New Roman" w:cs="Times New Roman"/>
          <w:sz w:val="24"/>
          <w:szCs w:val="24"/>
        </w:rPr>
        <w:t xml:space="preserve"> telah menyatakan bahwa ratio piutang sendiri dapat dihitung dengan ratio yang berhubungan dengan piutang seperti rasio </w:t>
      </w:r>
      <w:r w:rsidRPr="00643F39">
        <w:rPr>
          <w:rFonts w:ascii="Times New Roman" w:hAnsi="Times New Roman" w:cs="Times New Roman"/>
          <w:i/>
          <w:iCs/>
          <w:sz w:val="24"/>
          <w:szCs w:val="24"/>
        </w:rPr>
        <w:t>receivable turn over, average collaction period</w:t>
      </w:r>
      <w:r w:rsidRPr="00643F39">
        <w:rPr>
          <w:rFonts w:ascii="Times New Roman" w:hAnsi="Times New Roman" w:cs="Times New Roman"/>
          <w:sz w:val="24"/>
          <w:szCs w:val="24"/>
        </w:rPr>
        <w:t>,</w:t>
      </w:r>
      <w:r w:rsidRPr="00D02E96">
        <w:rPr>
          <w:rFonts w:ascii="Times New Roman" w:hAnsi="Times New Roman" w:cs="Times New Roman"/>
          <w:sz w:val="24"/>
          <w:szCs w:val="24"/>
        </w:rPr>
        <w:t xml:space="preserve"> rasio tunggakan dan rasio penagiha yang mana perhitungan tersebut dapat dirumuskan juga sebagai berikut:</w:t>
      </w:r>
    </w:p>
    <w:p w14:paraId="0EE99543" w14:textId="77777777" w:rsidR="00D02E96" w:rsidRPr="00D02E96" w:rsidRDefault="00D02E96" w:rsidP="00D02E96">
      <w:pPr>
        <w:spacing w:after="0" w:line="276" w:lineRule="auto"/>
        <w:ind w:firstLine="709"/>
        <w:jc w:val="both"/>
        <w:rPr>
          <w:rFonts w:ascii="Times New Roman" w:hAnsi="Times New Roman" w:cs="Times New Roman"/>
          <w:sz w:val="24"/>
          <w:szCs w:val="24"/>
        </w:rPr>
      </w:pPr>
    </w:p>
    <w:p w14:paraId="053C6569" w14:textId="77777777" w:rsidR="00D02E96" w:rsidRPr="00D02E96" w:rsidRDefault="00D02E96" w:rsidP="00D02E96">
      <w:pPr>
        <w:pStyle w:val="ListParagraph"/>
        <w:spacing w:after="0" w:line="276" w:lineRule="auto"/>
        <w:ind w:left="0"/>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 xml:space="preserve">Receivable Turn Over= </m:t>
          </m:r>
          <m:f>
            <m:fPr>
              <m:ctrlPr>
                <w:rPr>
                  <w:rFonts w:ascii="Cambria Math" w:hAnsi="Cambria Math" w:cs="Times New Roman"/>
                  <w:i/>
                  <w:sz w:val="24"/>
                  <w:szCs w:val="24"/>
                  <w:lang w:val="en-ID"/>
                </w:rPr>
              </m:ctrlPr>
            </m:fPr>
            <m:num>
              <m:r>
                <w:rPr>
                  <w:rFonts w:ascii="Cambria Math" w:hAnsi="Cambria Math" w:cs="Times New Roman"/>
                  <w:sz w:val="24"/>
                  <w:szCs w:val="24"/>
                </w:rPr>
                <m:t xml:space="preserve">Penjualan Kredit </m:t>
              </m:r>
            </m:num>
            <m:den>
              <m:r>
                <w:rPr>
                  <w:rFonts w:ascii="Cambria Math" w:hAnsi="Cambria Math" w:cs="Times New Roman"/>
                  <w:sz w:val="24"/>
                  <w:szCs w:val="24"/>
                </w:rPr>
                <m:t>Piutang Rata-Rata</m:t>
              </m:r>
            </m:den>
          </m:f>
        </m:oMath>
      </m:oMathPara>
    </w:p>
    <w:p w14:paraId="790B1108" w14:textId="77777777" w:rsidR="00D02E96" w:rsidRPr="00D02E96" w:rsidRDefault="00D02E96" w:rsidP="00D02E96">
      <w:pPr>
        <w:spacing w:after="0" w:line="276" w:lineRule="auto"/>
        <w:jc w:val="both"/>
        <w:rPr>
          <w:rFonts w:ascii="Times New Roman" w:eastAsiaTheme="minorEastAsia" w:hAnsi="Times New Roman" w:cs="Times New Roman"/>
          <w:sz w:val="24"/>
          <w:szCs w:val="24"/>
        </w:rPr>
      </w:pPr>
    </w:p>
    <w:p w14:paraId="05322BEA" w14:textId="61F2F33B" w:rsidR="00D02E96" w:rsidRDefault="00D02E96" w:rsidP="00783FFF">
      <w:pPr>
        <w:spacing w:after="0" w:line="360" w:lineRule="auto"/>
        <w:ind w:firstLine="720"/>
        <w:jc w:val="both"/>
        <w:rPr>
          <w:rFonts w:ascii="Times New Roman" w:eastAsiaTheme="minorEastAsia" w:hAnsi="Times New Roman" w:cs="Times New Roman"/>
          <w:sz w:val="20"/>
          <w:szCs w:val="20"/>
        </w:rPr>
      </w:pPr>
      <w:r w:rsidRPr="00D02E96">
        <w:rPr>
          <w:rFonts w:ascii="Times New Roman" w:eastAsiaTheme="minorEastAsia" w:hAnsi="Times New Roman" w:cs="Times New Roman"/>
          <w:sz w:val="24"/>
          <w:szCs w:val="24"/>
        </w:rPr>
        <w:t>Yang mana dapat diketahui bahwa piutang rata-rata dapat dihitung dalam rumus sebagai berikut:</w:t>
      </w:r>
    </w:p>
    <w:p w14:paraId="406A144C" w14:textId="77777777" w:rsidR="00D02E96" w:rsidRPr="00D02E96" w:rsidRDefault="00D02E96" w:rsidP="00D02E96">
      <w:pPr>
        <w:spacing w:after="0" w:line="276" w:lineRule="auto"/>
        <w:ind w:firstLine="720"/>
        <w:jc w:val="both"/>
        <w:rPr>
          <w:rFonts w:ascii="Times New Roman" w:eastAsiaTheme="minorEastAsia" w:hAnsi="Times New Roman" w:cs="Times New Roman"/>
          <w:sz w:val="20"/>
          <w:szCs w:val="20"/>
        </w:rPr>
      </w:pPr>
    </w:p>
    <w:p w14:paraId="31C7C0B0" w14:textId="409976BC" w:rsidR="00D02E96" w:rsidRPr="00D02E96" w:rsidRDefault="00D02E96" w:rsidP="00D02E96">
      <w:pPr>
        <w:spacing w:after="0" w:line="276" w:lineRule="auto"/>
        <w:jc w:val="both"/>
        <w:rPr>
          <w:rFonts w:ascii="Times New Roman" w:eastAsiaTheme="minorEastAsia" w:hAnsi="Times New Roman" w:cs="Times New Roman"/>
          <w:sz w:val="20"/>
          <w:szCs w:val="20"/>
          <w:lang w:val="en-ID"/>
        </w:rPr>
      </w:pPr>
      <m:oMathPara>
        <m:oMath>
          <m:r>
            <w:rPr>
              <w:rFonts w:ascii="Cambria Math" w:hAnsi="Cambria Math" w:cs="Times New Roman"/>
              <w:sz w:val="20"/>
              <w:szCs w:val="20"/>
            </w:rPr>
            <m:t xml:space="preserve">Piutang rata-rata=  </m:t>
          </m:r>
          <m:f>
            <m:fPr>
              <m:ctrlPr>
                <w:rPr>
                  <w:rFonts w:ascii="Cambria Math" w:hAnsi="Cambria Math" w:cs="Times New Roman"/>
                  <w:i/>
                  <w:sz w:val="20"/>
                  <w:szCs w:val="20"/>
                  <w:lang w:val="en-ID"/>
                </w:rPr>
              </m:ctrlPr>
            </m:fPr>
            <m:num>
              <m:r>
                <w:rPr>
                  <w:rFonts w:ascii="Cambria Math" w:hAnsi="Cambria Math" w:cs="Times New Roman"/>
                  <w:sz w:val="20"/>
                  <w:szCs w:val="20"/>
                </w:rPr>
                <m:t>Piutang period sebelumnya+piutang selama satu period</m:t>
              </m:r>
            </m:num>
            <m:den>
              <m:r>
                <w:rPr>
                  <w:rFonts w:ascii="Cambria Math" w:hAnsi="Cambria Math" w:cs="Times New Roman"/>
                  <w:sz w:val="20"/>
                  <w:szCs w:val="20"/>
                </w:rPr>
                <m:t>2</m:t>
              </m:r>
            </m:den>
          </m:f>
        </m:oMath>
      </m:oMathPara>
    </w:p>
    <w:p w14:paraId="5A6CDCF1" w14:textId="77777777" w:rsidR="00D02E96" w:rsidRPr="00D02E96" w:rsidRDefault="00D02E96" w:rsidP="00D02E96">
      <w:pPr>
        <w:spacing w:after="0" w:line="276" w:lineRule="auto"/>
        <w:jc w:val="both"/>
        <w:rPr>
          <w:rFonts w:ascii="Times New Roman" w:eastAsiaTheme="minorEastAsia" w:hAnsi="Times New Roman" w:cs="Times New Roman"/>
          <w:sz w:val="20"/>
          <w:szCs w:val="20"/>
        </w:rPr>
      </w:pPr>
    </w:p>
    <w:p w14:paraId="5737EFCF" w14:textId="35F4123B" w:rsidR="00D02E96" w:rsidRPr="00D02E96" w:rsidRDefault="00D02E96" w:rsidP="00783FFF">
      <w:pPr>
        <w:spacing w:after="0" w:line="360" w:lineRule="auto"/>
        <w:ind w:firstLine="709"/>
        <w:jc w:val="both"/>
        <w:rPr>
          <w:rFonts w:ascii="Times New Roman" w:eastAsiaTheme="minorEastAsia" w:hAnsi="Times New Roman" w:cs="Times New Roman"/>
          <w:sz w:val="24"/>
          <w:szCs w:val="24"/>
        </w:rPr>
      </w:pPr>
      <w:r w:rsidRPr="00D02E96">
        <w:rPr>
          <w:rFonts w:ascii="Times New Roman" w:eastAsiaTheme="minorEastAsia" w:hAnsi="Times New Roman" w:cs="Times New Roman"/>
          <w:sz w:val="24"/>
          <w:szCs w:val="24"/>
        </w:rPr>
        <w:t xml:space="preserve">Perputaran atau ratio piutang menjadi hal yang sangat penting untuk diketahui karena jika perputaran piutang semakin tinggi maka piutang yang bisa ditagih oleh perusahaan juga semakin banyak sehingga perputaran piutang ini dikatakan sangatlah penting karena mampu meningkatkan </w:t>
      </w:r>
      <w:r w:rsidRPr="00D02E96">
        <w:rPr>
          <w:rFonts w:ascii="Times New Roman" w:eastAsiaTheme="minorEastAsia" w:hAnsi="Times New Roman" w:cs="Times New Roman"/>
          <w:i/>
          <w:iCs/>
          <w:sz w:val="24"/>
          <w:szCs w:val="24"/>
        </w:rPr>
        <w:t xml:space="preserve">profitabilitas </w:t>
      </w:r>
      <w:r w:rsidRPr="00D02E96">
        <w:rPr>
          <w:rFonts w:ascii="Times New Roman" w:eastAsiaTheme="minorEastAsia" w:hAnsi="Times New Roman" w:cs="Times New Roman"/>
          <w:sz w:val="24"/>
          <w:szCs w:val="24"/>
        </w:rPr>
        <w:t xml:space="preserve">dari sebuah perusahaan </w:t>
      </w:r>
      <w:r w:rsidRPr="00D02E96">
        <w:rPr>
          <w:rFonts w:ascii="Times New Roman" w:eastAsiaTheme="minorEastAsia" w:hAnsi="Times New Roman" w:cs="Times New Roman"/>
          <w:sz w:val="24"/>
          <w:szCs w:val="24"/>
        </w:rPr>
        <w:fldChar w:fldCharType="begin" w:fldLock="1"/>
      </w:r>
      <w:r w:rsidRPr="00D02E96">
        <w:rPr>
          <w:rFonts w:ascii="Times New Roman" w:eastAsiaTheme="minorEastAsia" w:hAnsi="Times New Roman" w:cs="Times New Roman"/>
          <w:sz w:val="24"/>
          <w:szCs w:val="24"/>
        </w:rPr>
        <w:instrText>ADDIN CSL_CITATION {"citationItems":[{"id":"ITEM-1","itemData":{"abstract":"Tujuan dalam penelitian ini adalah untuk mengetahui dan menganalisis pengaruh perputaran piutang terhadap profitabilitas. Untuk mengaplikasikan tujuan tersebut maka jenis data yang digunakan dalam penelitian ini adalah data kualitatif, sedangkan sumber data dalam penelitian ini adalah data sekunder. Untuk menjawab rumusan masalah yang telah diajukan, maka digunakan metode analisis yakni deskriptif yang menjelaskan perputaran piutang dalam kaitannya dengan profitabilitas (ROA). Hasil penelitian yang dilakukan yakni perhitungan analisis regresi antara perputaran piutang dengan return on asset (ROA) berpengaruh positif dan signifikan, dimana setiap kenaikan piutang akan dapat meningkatkan ROA. Hasil analisis korelasi antara perubahan perputaran piutang dengan Return on Asset (ROA) dapat dilihat memiliki hubungan yang cukup kuat. Sedangkan dilihat dari nilai koefisien korelasi dan koefisien determinasi bahwa perputaran piutang memiliki hubungan yang kuat terhadap peningkatan ROA.","author":[{"dropping-particle":"","family":"Tiong","given":"Piter","non-dropping-particle":"","parse-names":false,"suffix":""}],"container-title":"Journal of Management &amp; Business","id":"ITEM-1","issue":"1","issued":{"date-parts":[["2014"]]},"page":"1-22","title":"Pengaruh Perputaran Piutang Terhadap Profitabilitas Pt Mitra Phinastika Mutika Tbk","type":"article-journal","volume":"1"},"uris":["http://www.mendeley.com/documents/?uuid=309a8285-c70a-49a2-a59c-5f28c9b9c869"]}],"mendeley":{"formattedCitation":"(Tiong, 2014)","plainTextFormattedCitation":"(Tiong, 2014)","previouslyFormattedCitation":"(Tiong, 2014)"},"properties":{"noteIndex":0},"schema":"https://github.com/citation-style-language/schema/raw/master/csl-citation.json"}</w:instrText>
      </w:r>
      <w:r w:rsidRPr="00D02E96">
        <w:rPr>
          <w:rFonts w:ascii="Times New Roman" w:eastAsiaTheme="minorEastAsia" w:hAnsi="Times New Roman" w:cs="Times New Roman"/>
          <w:sz w:val="24"/>
          <w:szCs w:val="24"/>
        </w:rPr>
        <w:fldChar w:fldCharType="separate"/>
      </w:r>
      <w:r w:rsidRPr="00D02E96">
        <w:rPr>
          <w:rFonts w:ascii="Times New Roman" w:eastAsiaTheme="minorEastAsia" w:hAnsi="Times New Roman" w:cs="Times New Roman"/>
          <w:noProof/>
          <w:sz w:val="24"/>
          <w:szCs w:val="24"/>
        </w:rPr>
        <w:t>(Tiong, 2014)</w:t>
      </w:r>
      <w:r w:rsidRPr="00D02E96">
        <w:rPr>
          <w:rFonts w:ascii="Times New Roman" w:eastAsiaTheme="minorEastAsia" w:hAnsi="Times New Roman" w:cs="Times New Roman"/>
          <w:sz w:val="24"/>
          <w:szCs w:val="24"/>
        </w:rPr>
        <w:fldChar w:fldCharType="end"/>
      </w:r>
      <w:r w:rsidRPr="00D02E96">
        <w:rPr>
          <w:rFonts w:ascii="Times New Roman" w:eastAsiaTheme="minorEastAsia" w:hAnsi="Times New Roman" w:cs="Times New Roman"/>
          <w:sz w:val="24"/>
          <w:szCs w:val="24"/>
        </w:rPr>
        <w:t xml:space="preserve">, hal tersebut juga didukung dalam penelitian yang dilakukan oleh </w:t>
      </w:r>
      <w:r w:rsidRPr="00D02E96">
        <w:rPr>
          <w:rFonts w:ascii="Times New Roman" w:eastAsiaTheme="minorEastAsia" w:hAnsi="Times New Roman" w:cs="Times New Roman"/>
          <w:sz w:val="24"/>
          <w:szCs w:val="24"/>
        </w:rPr>
        <w:fldChar w:fldCharType="begin" w:fldLock="1"/>
      </w:r>
      <w:r w:rsidR="0098608B">
        <w:rPr>
          <w:rFonts w:ascii="Times New Roman" w:eastAsiaTheme="minorEastAsia" w:hAnsi="Times New Roman" w:cs="Times New Roman"/>
          <w:sz w:val="24"/>
          <w:szCs w:val="24"/>
        </w:rPr>
        <w:instrText>ADDIN CSL_CITATION {"citationItems":[{"id":"ITEM-1","itemData":{"abstract":"The problem in this study is that in an effort to achieve high profits, the company must be able to earn as much income as possible, one of which is by increasing sales and obtaining receivables income. good by the company shows that the receivables turnover is running efficiently. Whether the movement of receivables turnover can affect profit and whether sales can affect profit, and whether the movement between receivables and sales turnover can affect the movement of net income. The purpose of this study was to determine whether receivables turnover had an effect on profit and whether sales also had an effect on profit. And, whether receivables turnover and sales together have an effect on profits in food sub-sector manufacturing companies listed on the Indonesia Stock Exchange in 2017-2020. The results showed that the effect of accounts receivable turnover on net income partially there was a significant influence of receivables turnover on net income. With the increase in receivables turnover, it is followed by an increase in net profit for food companies listed on the Indonesia Stock Exchange with a 95% confidence level. And the influence of sales on net income shows that partially there is a significant effect of sales on net income. With the increase in sales, it is followed by an increase in net profit for food companies listed on the Indonesia Stock Exchange with a 95% confidence level. As well as receivables and sales turnover together have a significant effect on the net profit of Food companies listed on the Indonesia Stock Exchange in 2017-2020.","author":[{"dropping-particle":"","family":"Sembiring","given":"Masta","non-dropping-particle":"","parse-names":false,"suffix":""}],"container-title":"Jurnal Riset Akuntansi Dan Bisnis","id":"ITEM-1","issue":"1","issued":{"date-parts":[["2022"]]},"page":"1-10","title":"Pengaruh Perputaran Piutang Dan Penjualan Terhadap Laba Bersih Pada Perusahaan Manufaktur","type":"article-journal","volume":"8"},"uris":["http://www.mendeley.com/documents/?uuid=9d0b978a-25bf-4738-8c65-ed7365f82857"]}],"mendeley":{"formattedCitation":"(Sembiring, 2022)","plainTextFormattedCitation":"(Sembiring, 2022)","previouslyFormattedCitation":"(Sembiring, 2022)"},"properties":{"noteIndex":0},"schema":"https://github.com/citation-style-language/schema/raw/master/csl-citation.json"}</w:instrText>
      </w:r>
      <w:r w:rsidRPr="00D02E96">
        <w:rPr>
          <w:rFonts w:ascii="Times New Roman" w:eastAsiaTheme="minorEastAsia" w:hAnsi="Times New Roman" w:cs="Times New Roman"/>
          <w:sz w:val="24"/>
          <w:szCs w:val="24"/>
        </w:rPr>
        <w:fldChar w:fldCharType="separate"/>
      </w:r>
      <w:r w:rsidRPr="00D02E96">
        <w:rPr>
          <w:rFonts w:ascii="Times New Roman" w:eastAsiaTheme="minorEastAsia" w:hAnsi="Times New Roman" w:cs="Times New Roman"/>
          <w:noProof/>
          <w:sz w:val="24"/>
          <w:szCs w:val="24"/>
        </w:rPr>
        <w:t>(Sembiring, 2022)</w:t>
      </w:r>
      <w:r w:rsidRPr="00D02E96">
        <w:rPr>
          <w:rFonts w:ascii="Times New Roman" w:eastAsiaTheme="minorEastAsia" w:hAnsi="Times New Roman" w:cs="Times New Roman"/>
          <w:sz w:val="24"/>
          <w:szCs w:val="24"/>
        </w:rPr>
        <w:fldChar w:fldCharType="end"/>
      </w:r>
      <w:r w:rsidRPr="00D02E96">
        <w:rPr>
          <w:rFonts w:ascii="Times New Roman" w:eastAsiaTheme="minorEastAsia" w:hAnsi="Times New Roman" w:cs="Times New Roman"/>
          <w:sz w:val="24"/>
          <w:szCs w:val="24"/>
        </w:rPr>
        <w:t xml:space="preserve"> yang menyatakan bahwa dalam hasil penelitiannya terdapat pengaruh yang signifikan dari perputaran piutang terhadap laba bersih. Untuk itu, dapat disimpulkan bahwa perputaran piutang memiliki peranan penting dalam sebuah perusahaan.</w:t>
      </w:r>
    </w:p>
    <w:p w14:paraId="471DF430" w14:textId="77777777" w:rsidR="00DC68E9" w:rsidRPr="00DC68E9" w:rsidRDefault="00DC68E9" w:rsidP="00DC68E9">
      <w:pPr>
        <w:spacing w:after="0" w:line="360" w:lineRule="auto"/>
        <w:ind w:left="709"/>
        <w:jc w:val="both"/>
        <w:rPr>
          <w:rFonts w:ascii="Times New Roman" w:hAnsi="Times New Roman" w:cs="Times New Roman"/>
          <w:b/>
          <w:sz w:val="24"/>
          <w:szCs w:val="24"/>
        </w:rPr>
      </w:pPr>
    </w:p>
    <w:p w14:paraId="417DAD9E" w14:textId="3803ADA3" w:rsidR="00E97469" w:rsidRPr="00DC68E9" w:rsidRDefault="0098608B" w:rsidP="0098608B">
      <w:pPr>
        <w:pStyle w:val="Heading2"/>
        <w:spacing w:line="360" w:lineRule="auto"/>
      </w:pPr>
      <w:bookmarkStart w:id="36" w:name="_Toc112402700"/>
      <w:r>
        <w:rPr>
          <w:lang w:val="en-US"/>
        </w:rPr>
        <w:t xml:space="preserve">3.3 </w:t>
      </w:r>
      <w:r>
        <w:rPr>
          <w:lang w:val="en-US"/>
        </w:rPr>
        <w:tab/>
      </w:r>
      <w:r w:rsidR="00E97469">
        <w:rPr>
          <w:lang w:val="en-US"/>
        </w:rPr>
        <w:t>NPL (</w:t>
      </w:r>
      <w:r w:rsidR="00E97469" w:rsidRPr="00643F39">
        <w:rPr>
          <w:i/>
          <w:iCs/>
          <w:lang w:val="en-US"/>
        </w:rPr>
        <w:t>non performing loan</w:t>
      </w:r>
      <w:r w:rsidR="00E97469">
        <w:rPr>
          <w:lang w:val="en-US"/>
        </w:rPr>
        <w:t>)</w:t>
      </w:r>
      <w:bookmarkEnd w:id="36"/>
    </w:p>
    <w:p w14:paraId="567C3244" w14:textId="73525B7A" w:rsidR="00E97469" w:rsidRPr="00E97469" w:rsidRDefault="00E97469" w:rsidP="00783FFF">
      <w:pPr>
        <w:spacing w:line="360" w:lineRule="auto"/>
        <w:ind w:firstLine="709"/>
        <w:jc w:val="both"/>
        <w:rPr>
          <w:rFonts w:ascii="Times New Roman" w:hAnsi="Times New Roman" w:cs="Times New Roman"/>
          <w:sz w:val="24"/>
          <w:szCs w:val="24"/>
        </w:rPr>
      </w:pPr>
      <w:r w:rsidRPr="00E97469">
        <w:rPr>
          <w:rFonts w:ascii="Times New Roman" w:hAnsi="Times New Roman" w:cs="Times New Roman"/>
          <w:sz w:val="24"/>
          <w:szCs w:val="24"/>
        </w:rPr>
        <w:t xml:space="preserve">Menurut </w:t>
      </w:r>
      <w:r w:rsidRPr="00E97469">
        <w:rPr>
          <w:rFonts w:ascii="Times New Roman" w:hAnsi="Times New Roman" w:cs="Times New Roman"/>
          <w:sz w:val="24"/>
          <w:szCs w:val="24"/>
        </w:rPr>
        <w:fldChar w:fldCharType="begin" w:fldLock="1"/>
      </w:r>
      <w:r w:rsidRPr="00E97469">
        <w:rPr>
          <w:rFonts w:ascii="Times New Roman" w:hAnsi="Times New Roman" w:cs="Times New Roman"/>
          <w:sz w:val="24"/>
          <w:szCs w:val="24"/>
        </w:rPr>
        <w:instrText>ADDIN CSL_CITATION {"citationItems":[{"id":"ITEM-1","itemData":{"abstract":"Formulation of the problem in this research is How lending policy applied to PT Bank Rakyat Indonesia (Persero) Overseas Branch, Aceh Tamiang and the influence of non- performing loans (NPL) to loan to deposit ratio (LDR). The purpose of this study was to determine the credit policies were applied, and also find out if non-performing loans significantly affect the loan-to-deposit ratio. The hypothesis in this study is suspected of lending policies that are both based on the theories of credit policy with the principles 5C, and the significant influence of the non-performing loans to the loan-to-deposit ratio. The collection of secondary data obtained through company documents and other reports relevant to this study include: financial statement data for the five years from 2007 to 2011, books, company literature, and other data related with the object of research. The analysis method used is descriptive analysis is used to analyze the credit policy on the first hypothesis and simple regression analysis for the second hypothesis. In the first hypothesis of the study results show that the principle of prudence in lending policy is the principle 5C consisting of: Character, Capacity, Capital, Collateral, Condition. In the second hypothesis test simple regression analysis showed a significant effect of the non- performing loans to the loan-to-deposit ratio","author":[{"dropping-particle":"","family":"Sari","given":"Nurul Fitria dan Raina Linda","non-dropping-particle":"","parse-names":false,"suffix":""}],"id":"ITEM-1","issue":"1","issued":{"date-parts":[["2012"]]},"page":"261","title":"ANALISIS KEBIJAKAN PEMBERIAN KREDIT DAN PENGARUH NON PERFORMING LOAN TERHADAP LOAN TO DEPOSIT RATIO PADA PT. BANK RAKYAT INDONESIA (PERSERO), TBK CABANG RANTAU, ACEH TAMIANG. Pintos-Varela, C., Rial-Martínez, C., Aguín-Casal, O., &amp; Mansilla-Vázquez, J. P.","type":"article-journal","volume":"101"},"uris":["http://www.mendeley.com/documents/?uuid=9664e0b5-3f5c-4729-8146-6b83f41b2f80"]}],"mendeley":{"formattedCitation":"(Sari, 2012)","plainTextFormattedCitation":"(Sari, 2012)","previouslyFormattedCitation":"(Sari, 2012)"},"properties":{"noteIndex":0},"schema":"https://github.com/citation-style-language/schema/raw/master/csl-citation.json"}</w:instrText>
      </w:r>
      <w:r w:rsidRPr="00E97469">
        <w:rPr>
          <w:rFonts w:ascii="Times New Roman" w:hAnsi="Times New Roman" w:cs="Times New Roman"/>
          <w:sz w:val="24"/>
          <w:szCs w:val="24"/>
        </w:rPr>
        <w:fldChar w:fldCharType="separate"/>
      </w:r>
      <w:r w:rsidRPr="00E97469">
        <w:rPr>
          <w:rFonts w:ascii="Times New Roman" w:hAnsi="Times New Roman" w:cs="Times New Roman"/>
          <w:noProof/>
          <w:sz w:val="24"/>
          <w:szCs w:val="24"/>
        </w:rPr>
        <w:t>(Sari, 2012)</w:t>
      </w:r>
      <w:r w:rsidRPr="00E97469">
        <w:rPr>
          <w:rFonts w:ascii="Times New Roman" w:hAnsi="Times New Roman" w:cs="Times New Roman"/>
          <w:sz w:val="24"/>
          <w:szCs w:val="24"/>
        </w:rPr>
        <w:fldChar w:fldCharType="end"/>
      </w:r>
      <w:r w:rsidRPr="00E97469">
        <w:rPr>
          <w:rFonts w:ascii="Times New Roman" w:hAnsi="Times New Roman" w:cs="Times New Roman"/>
          <w:sz w:val="24"/>
          <w:szCs w:val="24"/>
        </w:rPr>
        <w:t xml:space="preserve"> NPL merupakan sebuah keadaan yang menyatakan bahwa adanya kondisi dari seorang nasabah yang sudah tidak sanggup untuk </w:t>
      </w:r>
      <w:r w:rsidRPr="00E97469">
        <w:rPr>
          <w:rFonts w:ascii="Times New Roman" w:hAnsi="Times New Roman" w:cs="Times New Roman"/>
          <w:sz w:val="24"/>
          <w:szCs w:val="24"/>
        </w:rPr>
        <w:lastRenderedPageBreak/>
        <w:t xml:space="preserve">membayar baik sebagian atau seluruh kewajibannya pada bank atas apa yang sudah dijanjikannya. Dan telah diketahui bahwa NPL sendiri dapat dihitung dengan perbandingan antara jumlah kredit yang bermasalah yang dibandingkan dengan total kredit. Adapun perhitungan tersebut dirumuskan sebagai berikut : </w:t>
      </w:r>
    </w:p>
    <w:p w14:paraId="75A12D0C" w14:textId="398C4E88" w:rsidR="00E97469" w:rsidRPr="00E97469" w:rsidRDefault="00E97469" w:rsidP="00E97469">
      <w:pPr>
        <w:pStyle w:val="ListParagraph"/>
        <w:spacing w:line="360"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NPL =</m:t>
          </m:r>
          <m:f>
            <m:fPr>
              <m:ctrlPr>
                <w:rPr>
                  <w:rFonts w:ascii="Cambria Math" w:hAnsi="Cambria Math" w:cs="Times New Roman"/>
                  <w:i/>
                  <w:sz w:val="24"/>
                  <w:szCs w:val="24"/>
                  <w:lang w:val="en-ID"/>
                </w:rPr>
              </m:ctrlPr>
            </m:fPr>
            <m:num>
              <m:r>
                <w:rPr>
                  <w:rFonts w:ascii="Cambria Math" w:hAnsi="Cambria Math" w:cs="Times New Roman"/>
                  <w:sz w:val="24"/>
                  <w:szCs w:val="24"/>
                </w:rPr>
                <m:t>Kredit Bermasalah</m:t>
              </m:r>
            </m:num>
            <m:den>
              <m:r>
                <w:rPr>
                  <w:rFonts w:ascii="Cambria Math" w:hAnsi="Cambria Math" w:cs="Times New Roman"/>
                  <w:sz w:val="24"/>
                  <w:szCs w:val="24"/>
                </w:rPr>
                <m:t>Kredit yang Disalurkan</m:t>
              </m:r>
            </m:den>
          </m:f>
          <m:r>
            <w:rPr>
              <w:rFonts w:ascii="Cambria Math" w:hAnsi="Cambria Math" w:cs="Times New Roman"/>
              <w:sz w:val="24"/>
              <w:szCs w:val="24"/>
            </w:rPr>
            <m:t xml:space="preserve"> x 100 % </m:t>
          </m:r>
        </m:oMath>
      </m:oMathPara>
    </w:p>
    <w:p w14:paraId="56AD90F2" w14:textId="77777777" w:rsidR="00E97469" w:rsidRPr="00E97469" w:rsidRDefault="00E97469" w:rsidP="00E97469">
      <w:pPr>
        <w:pStyle w:val="ListParagraph"/>
        <w:spacing w:line="360" w:lineRule="auto"/>
        <w:jc w:val="both"/>
        <w:rPr>
          <w:rFonts w:ascii="Times New Roman" w:eastAsiaTheme="minorEastAsia" w:hAnsi="Times New Roman" w:cs="Times New Roman"/>
          <w:sz w:val="24"/>
          <w:szCs w:val="24"/>
        </w:rPr>
      </w:pPr>
    </w:p>
    <w:p w14:paraId="0C651019" w14:textId="77777777" w:rsidR="00E97469" w:rsidRPr="00E97469" w:rsidRDefault="00E97469" w:rsidP="00E97469">
      <w:pPr>
        <w:spacing w:line="360" w:lineRule="auto"/>
        <w:ind w:firstLine="709"/>
        <w:jc w:val="both"/>
        <w:rPr>
          <w:rFonts w:ascii="Times New Roman" w:hAnsi="Times New Roman" w:cs="Times New Roman"/>
          <w:sz w:val="24"/>
          <w:szCs w:val="24"/>
        </w:rPr>
      </w:pPr>
      <w:r w:rsidRPr="00E97469">
        <w:rPr>
          <w:rFonts w:ascii="Times New Roman" w:hAnsi="Times New Roman" w:cs="Times New Roman"/>
          <w:sz w:val="24"/>
          <w:szCs w:val="24"/>
        </w:rPr>
        <w:t xml:space="preserve">Diketahui juga bahwa NPL yang baik merupakan NPL yang memiliki nilai dibawah 5% </w:t>
      </w:r>
      <w:r w:rsidRPr="00E97469">
        <w:rPr>
          <w:rFonts w:ascii="Times New Roman" w:hAnsi="Times New Roman" w:cs="Times New Roman"/>
          <w:sz w:val="24"/>
          <w:szCs w:val="24"/>
        </w:rPr>
        <w:fldChar w:fldCharType="begin" w:fldLock="1"/>
      </w:r>
      <w:r w:rsidRPr="00E97469">
        <w:rPr>
          <w:rFonts w:ascii="Times New Roman" w:hAnsi="Times New Roman" w:cs="Times New Roman"/>
          <w:sz w:val="24"/>
          <w:szCs w:val="24"/>
        </w:rPr>
        <w:instrText>ADDIN CSL_CITATION {"citationItems":[{"id":"ITEM-1","itemData":{"abstract":"… semakin meningkat atau membaik. Pengaruh Ukuran Perusahaan Terhadap Return On Asset (ROA) UkuranPerusahaan bank biasa diukur dengan menggunakan total aktiva, penjualan atau modal. Bank yang memiliki total …","author":[{"dropping-particle":"","family":"Khamisah","given":"Nur","non-dropping-particle":"","parse-names":false,"suffix":""},{"dropping-particle":"","family":"Nani","given":"Dhiona Ayu","non-dropping-particle":"","parse-names":false,"suffix":""},{"dropping-particle":"","family":"Ashsifa","given":"Izza","non-dropping-particle":"","parse-names":false,"suffix":""}],"container-title":"… : International Journal of …","id":"ITEM-1","issue":"2","issued":{"date-parts":[["2020"]]},"page":"18-23","title":"Pengaruh Non Performing Loan (NPL), BOPO dan Ukuran Perusahaan Terhadap Return On Assets (ROA) Perusahaan Perbankan yang Terdaftar di Bursa Efek (BEI)","type":"article-journal","volume":"3"},"uris":["http://www.mendeley.com/documents/?uuid=033ade0b-19eb-461b-889d-742ad659e623"]}],"mendeley":{"formattedCitation":"(Khamisah et al., 2020)","plainTextFormattedCitation":"(Khamisah et al., 2020)","previouslyFormattedCitation":"(Khamisah et al., 2020)"},"properties":{"noteIndex":0},"schema":"https://github.com/citation-style-language/schema/raw/master/csl-citation.json"}</w:instrText>
      </w:r>
      <w:r w:rsidRPr="00E97469">
        <w:rPr>
          <w:rFonts w:ascii="Times New Roman" w:hAnsi="Times New Roman" w:cs="Times New Roman"/>
          <w:sz w:val="24"/>
          <w:szCs w:val="24"/>
        </w:rPr>
        <w:fldChar w:fldCharType="separate"/>
      </w:r>
      <w:r w:rsidRPr="00E97469">
        <w:rPr>
          <w:rFonts w:ascii="Times New Roman" w:hAnsi="Times New Roman" w:cs="Times New Roman"/>
          <w:noProof/>
          <w:sz w:val="24"/>
          <w:szCs w:val="24"/>
        </w:rPr>
        <w:t>(Khamisah et al., 2020)</w:t>
      </w:r>
      <w:r w:rsidRPr="00E97469">
        <w:rPr>
          <w:rFonts w:ascii="Times New Roman" w:hAnsi="Times New Roman" w:cs="Times New Roman"/>
          <w:sz w:val="24"/>
          <w:szCs w:val="24"/>
        </w:rPr>
        <w:fldChar w:fldCharType="end"/>
      </w:r>
      <w:r w:rsidRPr="00E97469">
        <w:rPr>
          <w:rFonts w:ascii="Times New Roman" w:hAnsi="Times New Roman" w:cs="Times New Roman"/>
          <w:sz w:val="24"/>
          <w:szCs w:val="24"/>
        </w:rPr>
        <w:t xml:space="preserve">. Sedangkan menurut </w:t>
      </w:r>
      <w:r w:rsidRPr="00E97469">
        <w:rPr>
          <w:rFonts w:ascii="Times New Roman" w:hAnsi="Times New Roman" w:cs="Times New Roman"/>
          <w:sz w:val="24"/>
          <w:szCs w:val="24"/>
        </w:rPr>
        <w:fldChar w:fldCharType="begin" w:fldLock="1"/>
      </w:r>
      <w:r w:rsidRPr="00E97469">
        <w:rPr>
          <w:rFonts w:ascii="Times New Roman" w:hAnsi="Times New Roman" w:cs="Times New Roman"/>
          <w:sz w:val="24"/>
          <w:szCs w:val="24"/>
        </w:rPr>
        <w:instrText>ADDIN CSL_CITATION {"citationItems":[{"id":"ITEM-1","itemData":{"ISBN":"0163-2116","ISSN":"0163-2116","PMID":"16047458","abstract":"Rebleeding from peptic ulcers is a major unsolved problem in the management of acute upper gastrointestinal bleeding. Our goal was to review what is known and what remains to be learned about the effectiveness of antisecretory therapy for acute upper gastrointestinal bleeding. We reviewed the data regarding the effectiveness of endoscopic therapy, the prediction of those at increased risk for rebleeding, and the effectiveness of antisecretory drug therapy in preventing rebleeding with or without endoscopic hemostasis. Proton pump inhibitor therapy without endoscopic hemostasis is ineffective clinically for stopping bleeding or preventing rebleeding. Endoscopic hemostasis remains the cornerstone of therapy. The data are consistent with the notion that reliable maintenance of the intragastric pH at &gt;= 6 after endoscopic hemostasis is associated with the lowest rebleeding rates. H-2-receptor antagonists are ineffective for achieving this goal. Intermittent bolus and oral administration of proton pump inhibitors are equivalent and fail to achieve this goal, which can only be accomplished by bolus administration of a proton pump inhibitor (e.g., 80 mg) followed by a constant infusion (e.g., 8 mg/hr). Whether the combination of endoscopic hemostasis and pH control is equal or superior to selected second-look endoscopy is unknown. A treatment algorithm is suggested.","author":[{"dropping-particle":"","family":"Edo","given":"Delsy Setiawati Ratu","non-dropping-particle":"","parse-names":false,"suffix":""},{"dropping-particle":"","family":"Wiagustini","given":"Ni Luh Putu","non-dropping-particle":"","parse-names":false,"suffix":""}],"container-title":"E-Jurnal Ekonomi dan Bisnis Universitas Udayana 3.11","id":"ITEM-1","issued":{"date-parts":[["2014"]]},"page":"650-673","title":"PENGARUH DANA PIHAK KETIGA , NON PERFORMING LOAN , DAN CAPITAL ADEQUACY RATIO TERHADAP LOAN TO DEPOSIT RATIO DAN RETURN ON ASSETS PADA SEKTOR PERBANKAN DI BURSA EFEK INDONESIA Delsy Setiawati Ratu Edo 1 Fakultas Ekonomi dan Bisnis Universitas Udayana ( Un","type":"article-journal","volume":"11"},"uris":["http://www.mendeley.com/documents/?uuid=9d58a467-c093-4540-885a-e9d70b0b118f"]}],"mendeley":{"formattedCitation":"(Edo &amp; Wiagustini, 2014)","plainTextFormattedCitation":"(Edo &amp; Wiagustini, 2014)","previouslyFormattedCitation":"(Edo &amp; Wiagustini, 2014)"},"properties":{"noteIndex":0},"schema":"https://github.com/citation-style-language/schema/raw/master/csl-citation.json"}</w:instrText>
      </w:r>
      <w:r w:rsidRPr="00E97469">
        <w:rPr>
          <w:rFonts w:ascii="Times New Roman" w:hAnsi="Times New Roman" w:cs="Times New Roman"/>
          <w:sz w:val="24"/>
          <w:szCs w:val="24"/>
        </w:rPr>
        <w:fldChar w:fldCharType="separate"/>
      </w:r>
      <w:r w:rsidRPr="00E97469">
        <w:rPr>
          <w:rFonts w:ascii="Times New Roman" w:hAnsi="Times New Roman" w:cs="Times New Roman"/>
          <w:noProof/>
          <w:sz w:val="24"/>
          <w:szCs w:val="24"/>
        </w:rPr>
        <w:t>(Edo &amp; Wiagustini, 2014)</w:t>
      </w:r>
      <w:r w:rsidRPr="00E97469">
        <w:rPr>
          <w:rFonts w:ascii="Times New Roman" w:hAnsi="Times New Roman" w:cs="Times New Roman"/>
          <w:sz w:val="24"/>
          <w:szCs w:val="24"/>
        </w:rPr>
        <w:fldChar w:fldCharType="end"/>
      </w:r>
      <w:r w:rsidRPr="00E97469">
        <w:rPr>
          <w:rFonts w:ascii="Times New Roman" w:hAnsi="Times New Roman" w:cs="Times New Roman"/>
          <w:sz w:val="24"/>
          <w:szCs w:val="24"/>
        </w:rPr>
        <w:t xml:space="preserve"> menyatakan bahwa NPL dengan nilai yang tinggi diketahui mampu meningkatkan suku bunga kredit yang mana kondisi tersebut mengakibatkan rendahnya permintaan akan kredit. NPL sendiri dipengaruhi oleh beberapa faktor baik faktor Internal maupun faktor Eksternal. Berdasarkan penelitian yang dilakukan oleh </w:t>
      </w:r>
      <w:r w:rsidRPr="00E97469">
        <w:rPr>
          <w:rFonts w:ascii="Times New Roman" w:hAnsi="Times New Roman" w:cs="Times New Roman"/>
          <w:sz w:val="24"/>
          <w:szCs w:val="24"/>
        </w:rPr>
        <w:fldChar w:fldCharType="begin" w:fldLock="1"/>
      </w:r>
      <w:r w:rsidRPr="00E97469">
        <w:rPr>
          <w:rFonts w:ascii="Times New Roman" w:hAnsi="Times New Roman" w:cs="Times New Roman"/>
          <w:sz w:val="24"/>
          <w:szCs w:val="24"/>
        </w:rPr>
        <w:instrText>ADDIN CSL_CITATION {"citationItems":[{"id":"ITEM-1","itemData":{"DOI":"10.29244/jam.7.1.47-59","ISSN":"23376333","abstract":"The value of non-performing financing Islamic banks in Indonesia based on OJK data on 2017 at 4.76%, which is greater than the percentage of non-performing loans in conventional banks at 2.59%, then that’s make a question why the percentage of Islamic banks is greater and what factors influence it. Data retrieval research is sourced from quarterly financial reports in the first quarter of 2012 to the third quarter of 2017 as many as 10 Islamic banks and 10 conventional commercial banks. This study aims to analyze the factors that affect the level of non-performing finance (NPF) and non-performing loans (NPL) in dual banking system Indonesia. Variable independent in this research are the growth of gross domestic product (GDP), inflation, BI rate, return on assets (ROA), financing to deposit ratio (FDR)/loan to deposit ratio (LDR), capital adequacy ratio (CAR), operating expenses on operating income (BOPO), and total assets while the dependent variable is NPF and NPL. The analytical method used to test the hypothesis is by panel regression analysis. The results of this study indicate that the sharia commercial banks have a significant influence on NPF including GDP, inflation, CAR, ROA, FDR, and BOPO. In conventional commercial banks significant factors include GDP, inflation, BI rate, CAR, LDR, BOPO, and total assets.","author":[{"dropping-particle":"","family":"Isnaini","given":"Fathyah","non-dropping-particle":"","parse-names":false,"suffix":""},{"dropping-particle":"","family":"Sahara","given":"","non-dropping-particle":"","parse-names":false,"suffix":""},{"dropping-particle":"","family":"Nursyamsiah","given":"Tita","non-dropping-particle":"","parse-names":false,"suffix":""}],"container-title":"Al-Muzara'ah","id":"ITEM-1","issue":"1","issued":{"date-parts":[["2019"]]},"page":"47-59","title":"Faktor-faktor yang Memengaruhi Tingkat Non Performing Financing dan Non Performing Loan pada Dual Banking System di Indonesia","type":"article-journal","volume":"7"},"uris":["http://www.mendeley.com/documents/?uuid=08eac05a-7c4a-4b3d-8df9-6fd2b32bf2a3"]}],"mendeley":{"formattedCitation":"(Isnaini et al., 2019)","plainTextFormattedCitation":"(Isnaini et al., 2019)","previouslyFormattedCitation":"(Isnaini et al., 2019)"},"properties":{"noteIndex":0},"schema":"https://github.com/citation-style-language/schema/raw/master/csl-citation.json"}</w:instrText>
      </w:r>
      <w:r w:rsidRPr="00E97469">
        <w:rPr>
          <w:rFonts w:ascii="Times New Roman" w:hAnsi="Times New Roman" w:cs="Times New Roman"/>
          <w:sz w:val="24"/>
          <w:szCs w:val="24"/>
        </w:rPr>
        <w:fldChar w:fldCharType="separate"/>
      </w:r>
      <w:r w:rsidRPr="00E97469">
        <w:rPr>
          <w:rFonts w:ascii="Times New Roman" w:hAnsi="Times New Roman" w:cs="Times New Roman"/>
          <w:noProof/>
          <w:sz w:val="24"/>
          <w:szCs w:val="24"/>
        </w:rPr>
        <w:t>(Isnaini et al., 2019)</w:t>
      </w:r>
      <w:r w:rsidRPr="00E97469">
        <w:rPr>
          <w:rFonts w:ascii="Times New Roman" w:hAnsi="Times New Roman" w:cs="Times New Roman"/>
          <w:sz w:val="24"/>
          <w:szCs w:val="24"/>
        </w:rPr>
        <w:fldChar w:fldCharType="end"/>
      </w:r>
      <w:r w:rsidRPr="00E97469">
        <w:rPr>
          <w:rFonts w:ascii="Times New Roman" w:hAnsi="Times New Roman" w:cs="Times New Roman"/>
          <w:sz w:val="24"/>
          <w:szCs w:val="24"/>
        </w:rPr>
        <w:t xml:space="preserve"> diketahui bahwa faktor eksternal yang memengaruhi NPL adalah GDP, Inflasi, dan SBIS atau BI </w:t>
      </w:r>
      <w:r w:rsidRPr="00E97469">
        <w:rPr>
          <w:rFonts w:ascii="Times New Roman" w:hAnsi="Times New Roman" w:cs="Times New Roman"/>
          <w:i/>
          <w:iCs/>
          <w:sz w:val="24"/>
          <w:szCs w:val="24"/>
        </w:rPr>
        <w:t xml:space="preserve">rate. </w:t>
      </w:r>
      <w:r w:rsidRPr="00E97469">
        <w:rPr>
          <w:rFonts w:ascii="Times New Roman" w:hAnsi="Times New Roman" w:cs="Times New Roman"/>
          <w:sz w:val="24"/>
          <w:szCs w:val="24"/>
        </w:rPr>
        <w:t xml:space="preserve">Sedangkan faktor internal yang memengaruhi NPL dalam penelitian tersebut menjelaskan terkait total asset, </w:t>
      </w:r>
      <w:r w:rsidRPr="00E97469">
        <w:rPr>
          <w:rFonts w:ascii="Times New Roman" w:hAnsi="Times New Roman" w:cs="Times New Roman"/>
          <w:i/>
          <w:iCs/>
          <w:sz w:val="24"/>
          <w:szCs w:val="24"/>
        </w:rPr>
        <w:t>capital adequacy ratio</w:t>
      </w:r>
      <w:r w:rsidRPr="00E97469">
        <w:rPr>
          <w:rFonts w:ascii="Times New Roman" w:hAnsi="Times New Roman" w:cs="Times New Roman"/>
          <w:sz w:val="24"/>
          <w:szCs w:val="24"/>
        </w:rPr>
        <w:t xml:space="preserve"> (CAR),  </w:t>
      </w:r>
      <w:r w:rsidRPr="00E97469">
        <w:rPr>
          <w:rFonts w:ascii="Times New Roman" w:hAnsi="Times New Roman" w:cs="Times New Roman"/>
          <w:i/>
          <w:iCs/>
          <w:sz w:val="24"/>
          <w:szCs w:val="24"/>
        </w:rPr>
        <w:t>financing to deposit ratio</w:t>
      </w:r>
      <w:r w:rsidRPr="00E97469">
        <w:rPr>
          <w:rFonts w:ascii="Times New Roman" w:hAnsi="Times New Roman" w:cs="Times New Roman"/>
          <w:sz w:val="24"/>
          <w:szCs w:val="24"/>
        </w:rPr>
        <w:t xml:space="preserve"> (FDR) dan </w:t>
      </w:r>
      <w:r w:rsidRPr="00E97469">
        <w:rPr>
          <w:rFonts w:ascii="Times New Roman" w:hAnsi="Times New Roman" w:cs="Times New Roman"/>
          <w:i/>
          <w:iCs/>
          <w:sz w:val="24"/>
          <w:szCs w:val="24"/>
        </w:rPr>
        <w:t>loan to deposit ratio</w:t>
      </w:r>
      <w:r w:rsidRPr="00E97469">
        <w:rPr>
          <w:rFonts w:ascii="Times New Roman" w:hAnsi="Times New Roman" w:cs="Times New Roman"/>
          <w:sz w:val="24"/>
          <w:szCs w:val="24"/>
        </w:rPr>
        <w:t xml:space="preserve"> (LDR), ROA, serta Beban Operasional terhadap Pendapatan Operasional (BOPO).</w:t>
      </w:r>
    </w:p>
    <w:p w14:paraId="6C6D596A" w14:textId="77777777" w:rsidR="00DC68E9" w:rsidRDefault="00DC68E9" w:rsidP="00E97469">
      <w:pPr>
        <w:pStyle w:val="ListParagraph"/>
        <w:spacing w:line="360" w:lineRule="auto"/>
        <w:rPr>
          <w:rFonts w:ascii="Trebuchet MS" w:hAnsi="Trebuchet MS"/>
          <w:b/>
          <w:sz w:val="24"/>
          <w:szCs w:val="24"/>
        </w:rPr>
      </w:pPr>
    </w:p>
    <w:p w14:paraId="0BD7AF50" w14:textId="77777777" w:rsidR="00DC68E9" w:rsidRPr="00DC68E9" w:rsidRDefault="00DC68E9" w:rsidP="00DB7E86">
      <w:pPr>
        <w:spacing w:after="0" w:line="360" w:lineRule="auto"/>
        <w:ind w:left="709"/>
        <w:jc w:val="both"/>
        <w:rPr>
          <w:rFonts w:ascii="Trebuchet MS" w:hAnsi="Trebuchet MS"/>
          <w:b/>
          <w:sz w:val="24"/>
          <w:szCs w:val="24"/>
        </w:rPr>
      </w:pPr>
    </w:p>
    <w:p w14:paraId="45CDC4D6" w14:textId="7D084591" w:rsidR="00DC68E9" w:rsidRDefault="00DC68E9" w:rsidP="00DC68E9">
      <w:pPr>
        <w:spacing w:line="360" w:lineRule="auto"/>
        <w:rPr>
          <w:rFonts w:ascii="Times New Roman" w:hAnsi="Times New Roman" w:cs="Times New Roman"/>
          <w:b/>
          <w:bCs/>
          <w:color w:val="000000" w:themeColor="text1"/>
          <w:sz w:val="24"/>
          <w:szCs w:val="24"/>
          <w:lang w:val="en-US"/>
        </w:rPr>
      </w:pPr>
    </w:p>
    <w:p w14:paraId="3415160B" w14:textId="3A0C310B" w:rsidR="00DC68E9" w:rsidRDefault="00DC68E9">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00C23E74" w14:textId="3ACB6A9D" w:rsidR="00DC68E9" w:rsidRPr="00783FFF" w:rsidRDefault="00DC68E9" w:rsidP="00640150">
      <w:pPr>
        <w:pStyle w:val="Heading1"/>
        <w:spacing w:before="0" w:line="360" w:lineRule="auto"/>
        <w:jc w:val="center"/>
        <w:rPr>
          <w:sz w:val="24"/>
          <w:szCs w:val="24"/>
        </w:rPr>
      </w:pPr>
      <w:bookmarkStart w:id="37" w:name="_Toc112073582"/>
      <w:bookmarkStart w:id="38" w:name="_Toc112390104"/>
      <w:bookmarkStart w:id="39" w:name="_Toc112402701"/>
      <w:r w:rsidRPr="00783FFF">
        <w:rPr>
          <w:sz w:val="24"/>
          <w:szCs w:val="24"/>
        </w:rPr>
        <w:lastRenderedPageBreak/>
        <w:t>BAB IV</w:t>
      </w:r>
      <w:bookmarkEnd w:id="37"/>
      <w:bookmarkEnd w:id="38"/>
      <w:bookmarkEnd w:id="39"/>
    </w:p>
    <w:p w14:paraId="6790A3C8" w14:textId="316F23D1" w:rsidR="00640150" w:rsidRPr="00640150" w:rsidRDefault="00DC68E9" w:rsidP="00640150">
      <w:pPr>
        <w:pStyle w:val="Heading1"/>
        <w:spacing w:before="0" w:line="360" w:lineRule="auto"/>
        <w:jc w:val="center"/>
        <w:rPr>
          <w:sz w:val="24"/>
          <w:szCs w:val="24"/>
        </w:rPr>
      </w:pPr>
      <w:bookmarkStart w:id="40" w:name="_Toc112402702"/>
      <w:r w:rsidRPr="00783FFF">
        <w:rPr>
          <w:sz w:val="24"/>
          <w:szCs w:val="24"/>
        </w:rPr>
        <w:t>PEMBAHASAN</w:t>
      </w:r>
      <w:bookmarkEnd w:id="40"/>
    </w:p>
    <w:p w14:paraId="1678B298" w14:textId="5782B078" w:rsidR="00A164DC" w:rsidRPr="00640150" w:rsidRDefault="00A164DC" w:rsidP="00640150">
      <w:pPr>
        <w:pStyle w:val="Heading2"/>
        <w:spacing w:line="360" w:lineRule="auto"/>
        <w:rPr>
          <w:bCs/>
        </w:rPr>
      </w:pPr>
      <w:bookmarkStart w:id="41" w:name="_Toc112402703"/>
      <w:r>
        <w:rPr>
          <w:szCs w:val="24"/>
        </w:rPr>
        <w:t>4.1</w:t>
      </w:r>
      <w:r>
        <w:rPr>
          <w:szCs w:val="24"/>
        </w:rPr>
        <w:tab/>
      </w:r>
      <w:r w:rsidR="00922314" w:rsidRPr="00A164DC">
        <w:rPr>
          <w:rStyle w:val="Heading2Char"/>
          <w:b/>
          <w:bCs/>
        </w:rPr>
        <w:t>Struktur Organisasi Unit Kerja</w:t>
      </w:r>
      <w:bookmarkEnd w:id="41"/>
    </w:p>
    <w:p w14:paraId="67436029" w14:textId="361DCCC0" w:rsidR="00A164DC" w:rsidRDefault="00640150" w:rsidP="00FA7FA9">
      <w:pPr>
        <w:spacing w:after="0" w:line="360" w:lineRule="auto"/>
        <w:jc w:val="both"/>
        <w:rPr>
          <w:rFonts w:ascii="Times New Roman" w:hAnsi="Times New Roman" w:cs="Times New Roman"/>
          <w:sz w:val="24"/>
          <w:szCs w:val="24"/>
          <w:lang w:val="en-US" w:eastAsia="ar-SA"/>
        </w:rPr>
      </w:pPr>
      <w:r>
        <w:rPr>
          <w:lang w:val="en-US" w:eastAsia="ar-SA"/>
        </w:rPr>
        <w:tab/>
      </w:r>
      <w:r w:rsidR="00F55998">
        <w:rPr>
          <w:rFonts w:ascii="Times New Roman" w:hAnsi="Times New Roman" w:cs="Times New Roman"/>
          <w:sz w:val="24"/>
          <w:szCs w:val="24"/>
          <w:lang w:val="en-US" w:eastAsia="ar-SA"/>
        </w:rPr>
        <w:t>Dalam pelaksanaan sebuah aktivitas atau kegiatan tentunya membutuhkan struktur organisasi unit kerja. Hal tersebut diketahui ada di setiap perusahaan ataupun sebuah instansi. Untuk itu, berikut merupakan gambar terkait bagan struktur organisasi kerja departemen keuangan yang ada di PT. Suci Jawa Per</w:t>
      </w:r>
      <w:r w:rsidR="00FA7FA9">
        <w:rPr>
          <w:rFonts w:ascii="Times New Roman" w:hAnsi="Times New Roman" w:cs="Times New Roman"/>
          <w:sz w:val="24"/>
          <w:szCs w:val="24"/>
          <w:lang w:val="en-US" w:eastAsia="ar-SA"/>
        </w:rPr>
        <w:t>sada adalah sebagai berikut:</w:t>
      </w:r>
    </w:p>
    <w:p w14:paraId="3044A32A" w14:textId="54344BB0" w:rsidR="00FA7FA9" w:rsidRDefault="00FA7FA9" w:rsidP="00FA7FA9">
      <w:pPr>
        <w:spacing w:after="0" w:line="360" w:lineRule="auto"/>
        <w:jc w:val="both"/>
        <w:rPr>
          <w:rFonts w:ascii="Times New Roman" w:hAnsi="Times New Roman" w:cs="Times New Roman"/>
          <w:sz w:val="24"/>
          <w:szCs w:val="24"/>
          <w:lang w:val="en-US" w:eastAsia="ar-SA"/>
        </w:rPr>
      </w:pPr>
    </w:p>
    <w:p w14:paraId="6AEEC880" w14:textId="77777777" w:rsidR="00CE3CE9" w:rsidRDefault="00FA7FA9" w:rsidP="00CE3CE9">
      <w:pPr>
        <w:keepNext/>
        <w:spacing w:after="0" w:line="360" w:lineRule="auto"/>
        <w:jc w:val="center"/>
      </w:pPr>
      <w:r w:rsidRPr="00D37D78">
        <w:rPr>
          <w:rFonts w:ascii="Times New Roman" w:hAnsi="Times New Roman" w:cs="Times New Roman"/>
          <w:noProof/>
          <w:sz w:val="24"/>
          <w:szCs w:val="24"/>
          <w:lang w:val="en-US"/>
        </w:rPr>
        <w:drawing>
          <wp:inline distT="0" distB="0" distL="0" distR="0" wp14:anchorId="0CB8FBFD" wp14:editId="2FA7C1BF">
            <wp:extent cx="3152775" cy="2117473"/>
            <wp:effectExtent l="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3152619" cy="2117368"/>
                    </a:xfrm>
                    <a:prstGeom prst="rect">
                      <a:avLst/>
                    </a:prstGeom>
                    <a:noFill/>
                  </pic:spPr>
                </pic:pic>
              </a:graphicData>
            </a:graphic>
          </wp:inline>
        </w:drawing>
      </w:r>
    </w:p>
    <w:p w14:paraId="75487913" w14:textId="258725C7" w:rsidR="00FA7FA9" w:rsidRDefault="00CE3CE9" w:rsidP="00CE3CE9">
      <w:pPr>
        <w:pStyle w:val="Gambar"/>
        <w:rPr>
          <w:rFonts w:cs="Times New Roman"/>
          <w:szCs w:val="24"/>
          <w:lang w:val="en-US" w:eastAsia="ar-SA"/>
        </w:rPr>
      </w:pPr>
      <w:bookmarkStart w:id="42" w:name="_Toc112161831"/>
      <w:r>
        <w:t xml:space="preserve">Gambar </w:t>
      </w:r>
      <w:fldSimple w:instr=" SEQ Gambar \* ARABIC ">
        <w:r w:rsidR="00C92DF2">
          <w:rPr>
            <w:noProof/>
          </w:rPr>
          <w:t>3</w:t>
        </w:r>
      </w:fldSimple>
      <w:r>
        <w:rPr>
          <w:lang w:val="en-US"/>
        </w:rPr>
        <w:t xml:space="preserve">. </w:t>
      </w:r>
      <w:r w:rsidRPr="00E84820">
        <w:rPr>
          <w:lang w:val="en-US"/>
        </w:rPr>
        <w:t>Struktur Organisasi Unit Kerja Departemen Keuangan</w:t>
      </w:r>
      <w:bookmarkEnd w:id="42"/>
    </w:p>
    <w:p w14:paraId="4860AEFC" w14:textId="4025DC61" w:rsidR="00FA7FA9" w:rsidRDefault="00FA7FA9" w:rsidP="00FA7FA9">
      <w:pPr>
        <w:spacing w:after="0" w:line="360" w:lineRule="auto"/>
        <w:rPr>
          <w:rFonts w:ascii="Times New Roman" w:hAnsi="Times New Roman" w:cs="Times New Roman"/>
          <w:b/>
          <w:bCs/>
          <w:sz w:val="24"/>
          <w:szCs w:val="24"/>
          <w:lang w:val="en-US" w:eastAsia="ar-SA"/>
        </w:rPr>
      </w:pPr>
    </w:p>
    <w:p w14:paraId="07843F1F" w14:textId="735EBE75" w:rsidR="00FA7FA9" w:rsidRPr="00FA7FA9" w:rsidRDefault="00FA7FA9" w:rsidP="00FA7FA9">
      <w:pPr>
        <w:tabs>
          <w:tab w:val="left" w:pos="851"/>
        </w:tabs>
        <w:spacing w:after="0" w:line="360" w:lineRule="auto"/>
        <w:jc w:val="both"/>
        <w:rPr>
          <w:rFonts w:ascii="Times New Roman" w:hAnsi="Times New Roman" w:cs="Times New Roman"/>
          <w:sz w:val="24"/>
          <w:szCs w:val="24"/>
          <w:lang w:val="en-US" w:eastAsia="ar-SA"/>
        </w:rPr>
      </w:pPr>
      <w:r>
        <w:rPr>
          <w:rFonts w:ascii="Times New Roman" w:hAnsi="Times New Roman" w:cs="Times New Roman"/>
          <w:b/>
          <w:bCs/>
          <w:sz w:val="24"/>
          <w:szCs w:val="24"/>
          <w:lang w:val="en-US" w:eastAsia="ar-SA"/>
        </w:rPr>
        <w:tab/>
      </w:r>
      <w:r>
        <w:rPr>
          <w:rFonts w:ascii="Times New Roman" w:hAnsi="Times New Roman" w:cs="Times New Roman"/>
          <w:sz w:val="24"/>
          <w:szCs w:val="24"/>
          <w:lang w:val="en-US" w:eastAsia="ar-SA"/>
        </w:rPr>
        <w:t xml:space="preserve">Dari gambar di atas dapat diketahui bahwa dalam struktur organisasi unit kerja departemen keuangan dari PT. Suci Jawa Persada memiliki 2 bagian. Yang mana bagian tersebut terdiri dari seorang manajer keuangan </w:t>
      </w:r>
      <w:r w:rsidR="003D3DF4">
        <w:rPr>
          <w:rFonts w:ascii="Times New Roman" w:hAnsi="Times New Roman" w:cs="Times New Roman"/>
          <w:sz w:val="24"/>
          <w:szCs w:val="24"/>
          <w:lang w:val="en-US" w:eastAsia="ar-SA"/>
        </w:rPr>
        <w:t xml:space="preserve">yaitu Bapak Hary Joediarto </w:t>
      </w:r>
      <w:r>
        <w:rPr>
          <w:rFonts w:ascii="Times New Roman" w:hAnsi="Times New Roman" w:cs="Times New Roman"/>
          <w:sz w:val="24"/>
          <w:szCs w:val="24"/>
          <w:lang w:val="en-US" w:eastAsia="ar-SA"/>
        </w:rPr>
        <w:t>dengan bagian akunting</w:t>
      </w:r>
      <w:r w:rsidR="003D3DF4">
        <w:rPr>
          <w:rFonts w:ascii="Times New Roman" w:hAnsi="Times New Roman" w:cs="Times New Roman"/>
          <w:sz w:val="24"/>
          <w:szCs w:val="24"/>
          <w:lang w:val="en-US" w:eastAsia="ar-SA"/>
        </w:rPr>
        <w:t xml:space="preserve"> yang dipegang oleh Ibu Reha</w:t>
      </w:r>
      <w:r>
        <w:rPr>
          <w:rFonts w:ascii="Times New Roman" w:hAnsi="Times New Roman" w:cs="Times New Roman"/>
          <w:sz w:val="24"/>
          <w:szCs w:val="24"/>
          <w:lang w:val="en-US" w:eastAsia="ar-SA"/>
        </w:rPr>
        <w:t>.</w:t>
      </w:r>
    </w:p>
    <w:p w14:paraId="2796A3F9" w14:textId="77777777" w:rsidR="00640150" w:rsidRPr="00A164DC" w:rsidRDefault="00640150" w:rsidP="00F55998">
      <w:pPr>
        <w:spacing w:after="0" w:line="360" w:lineRule="auto"/>
        <w:rPr>
          <w:lang w:val="en-US" w:eastAsia="ar-SA"/>
        </w:rPr>
      </w:pPr>
    </w:p>
    <w:p w14:paraId="485621AB" w14:textId="3CB04AD5" w:rsidR="00922314" w:rsidRPr="00A164DC" w:rsidRDefault="00A164DC" w:rsidP="00640150">
      <w:pPr>
        <w:pStyle w:val="Heading2"/>
        <w:spacing w:before="0" w:line="360" w:lineRule="auto"/>
      </w:pPr>
      <w:bookmarkStart w:id="43" w:name="_Toc112402704"/>
      <w:r>
        <w:rPr>
          <w:lang w:val="en-US"/>
        </w:rPr>
        <w:t>4.2</w:t>
      </w:r>
      <w:r>
        <w:rPr>
          <w:lang w:val="en-US"/>
        </w:rPr>
        <w:tab/>
      </w:r>
      <w:r w:rsidR="00922314" w:rsidRPr="00A164DC">
        <w:t>Tugas Unit Kerja</w:t>
      </w:r>
      <w:bookmarkEnd w:id="43"/>
    </w:p>
    <w:p w14:paraId="6DD5DC6A" w14:textId="7D7F6643" w:rsidR="00A164DC" w:rsidRDefault="00640150" w:rsidP="00640150">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ab/>
      </w:r>
      <w:r w:rsidR="00B175C8">
        <w:rPr>
          <w:rFonts w:ascii="Times New Roman" w:hAnsi="Times New Roman" w:cs="Times New Roman"/>
          <w:color w:val="000000" w:themeColor="text1"/>
          <w:sz w:val="24"/>
          <w:szCs w:val="24"/>
          <w:lang w:val="en-US"/>
        </w:rPr>
        <w:t>Berdasarkan uraian yang telah dijelaskan sebelumnya, maka didapatkan penjelasan terkait tugas dari struktur organisasi unit kerja departemen keuangan di PT. Suci Jawa Persada sebagai berikut:</w:t>
      </w:r>
    </w:p>
    <w:p w14:paraId="2862B91D" w14:textId="2236D9FC" w:rsidR="00B175C8" w:rsidRPr="00D37D78" w:rsidRDefault="00B175C8" w:rsidP="00B175C8">
      <w:pPr>
        <w:pStyle w:val="ListParagraph"/>
        <w:numPr>
          <w:ilvl w:val="0"/>
          <w:numId w:val="28"/>
        </w:numPr>
        <w:spacing w:after="200" w:line="360" w:lineRule="auto"/>
        <w:ind w:hanging="436"/>
        <w:jc w:val="both"/>
        <w:rPr>
          <w:rFonts w:ascii="Times New Roman" w:hAnsi="Times New Roman" w:cs="Times New Roman"/>
          <w:sz w:val="24"/>
          <w:szCs w:val="24"/>
        </w:rPr>
      </w:pPr>
      <w:r w:rsidRPr="00D37D78">
        <w:rPr>
          <w:rFonts w:ascii="Times New Roman" w:hAnsi="Times New Roman" w:cs="Times New Roman"/>
          <w:sz w:val="24"/>
          <w:szCs w:val="24"/>
        </w:rPr>
        <w:lastRenderedPageBreak/>
        <w:t xml:space="preserve">Manajer </w:t>
      </w:r>
      <w:r>
        <w:rPr>
          <w:rFonts w:ascii="Times New Roman" w:hAnsi="Times New Roman" w:cs="Times New Roman"/>
          <w:sz w:val="24"/>
          <w:szCs w:val="24"/>
          <w:lang w:val="en-US"/>
        </w:rPr>
        <w:t xml:space="preserve">Keuangan </w:t>
      </w:r>
      <w:r w:rsidRPr="00D37D78">
        <w:rPr>
          <w:rFonts w:ascii="Times New Roman" w:hAnsi="Times New Roman" w:cs="Times New Roman"/>
          <w:sz w:val="24"/>
          <w:szCs w:val="24"/>
        </w:rPr>
        <w:t>bertugas untuk mengelola terkait administrasi internal keuangan PT Suci Jawa Persada, dan sebagai pelapor keuangan juga mengawasi tugas dari bendahara.</w:t>
      </w:r>
    </w:p>
    <w:p w14:paraId="152FBD5C" w14:textId="3F04E047" w:rsidR="00640150" w:rsidRDefault="00B175C8" w:rsidP="00B175C8">
      <w:pPr>
        <w:pStyle w:val="ListParagraph"/>
        <w:numPr>
          <w:ilvl w:val="0"/>
          <w:numId w:val="28"/>
        </w:numPr>
        <w:spacing w:after="0" w:line="360" w:lineRule="auto"/>
        <w:ind w:hanging="436"/>
        <w:jc w:val="both"/>
        <w:rPr>
          <w:rFonts w:ascii="Times New Roman" w:hAnsi="Times New Roman" w:cs="Times New Roman"/>
          <w:sz w:val="24"/>
          <w:szCs w:val="24"/>
        </w:rPr>
      </w:pPr>
      <w:r w:rsidRPr="00D37D78">
        <w:rPr>
          <w:rFonts w:ascii="Times New Roman" w:hAnsi="Times New Roman" w:cs="Times New Roman"/>
          <w:sz w:val="24"/>
          <w:szCs w:val="24"/>
        </w:rPr>
        <w:t>Akunting</w:t>
      </w:r>
      <w:r>
        <w:rPr>
          <w:rFonts w:ascii="Times New Roman" w:hAnsi="Times New Roman" w:cs="Times New Roman"/>
          <w:sz w:val="24"/>
          <w:szCs w:val="24"/>
          <w:lang w:val="en-US"/>
        </w:rPr>
        <w:t xml:space="preserve"> </w:t>
      </w:r>
      <w:r w:rsidRPr="00D37D78">
        <w:rPr>
          <w:rFonts w:ascii="Times New Roman" w:hAnsi="Times New Roman" w:cs="Times New Roman"/>
          <w:sz w:val="24"/>
          <w:szCs w:val="24"/>
        </w:rPr>
        <w:t>bertugas sebagai pencatat penerimaan dan pengeluaran kas yang dilakukan PT Suci Jawa Persada.</w:t>
      </w:r>
    </w:p>
    <w:p w14:paraId="391CDD55" w14:textId="77777777" w:rsidR="00B175C8" w:rsidRPr="00B175C8" w:rsidRDefault="00B175C8" w:rsidP="00B175C8">
      <w:pPr>
        <w:spacing w:after="0" w:line="360" w:lineRule="auto"/>
        <w:jc w:val="both"/>
        <w:rPr>
          <w:rFonts w:ascii="Times New Roman" w:hAnsi="Times New Roman" w:cs="Times New Roman"/>
          <w:sz w:val="24"/>
          <w:szCs w:val="24"/>
        </w:rPr>
      </w:pPr>
    </w:p>
    <w:p w14:paraId="5B86538A" w14:textId="291EA521" w:rsidR="00A164DC" w:rsidRPr="00A164DC" w:rsidRDefault="00A164DC" w:rsidP="00640150">
      <w:pPr>
        <w:pStyle w:val="Heading2"/>
        <w:spacing w:line="360" w:lineRule="auto"/>
        <w:rPr>
          <w:rStyle w:val="Heading2Char"/>
          <w:b/>
          <w:bCs/>
        </w:rPr>
      </w:pPr>
      <w:bookmarkStart w:id="44" w:name="_Toc112402705"/>
      <w:r>
        <w:rPr>
          <w:rStyle w:val="Heading2Char"/>
          <w:b/>
          <w:bCs/>
          <w:lang w:val="en-US"/>
        </w:rPr>
        <w:t>4.3</w:t>
      </w:r>
      <w:r>
        <w:rPr>
          <w:rStyle w:val="Heading2Char"/>
          <w:b/>
          <w:bCs/>
          <w:lang w:val="en-US"/>
        </w:rPr>
        <w:tab/>
      </w:r>
      <w:r w:rsidR="00922314" w:rsidRPr="00A164DC">
        <w:rPr>
          <w:rStyle w:val="Heading2Char"/>
          <w:b/>
          <w:bCs/>
        </w:rPr>
        <w:t>Tugas Khusus</w:t>
      </w:r>
      <w:bookmarkEnd w:id="44"/>
    </w:p>
    <w:p w14:paraId="4D145DD0" w14:textId="4C0A215D" w:rsidR="00A164DC" w:rsidRPr="00294EA9" w:rsidRDefault="00640150" w:rsidP="00294EA9">
      <w:pPr>
        <w:spacing w:after="0" w:line="360" w:lineRule="auto"/>
        <w:jc w:val="both"/>
        <w:rPr>
          <w:rFonts w:ascii="Times New Roman" w:hAnsi="Times New Roman" w:cs="Times New Roman"/>
          <w:sz w:val="24"/>
          <w:szCs w:val="24"/>
          <w:lang w:val="en-US" w:eastAsia="ar-SA"/>
        </w:rPr>
      </w:pPr>
      <w:r>
        <w:rPr>
          <w:lang w:val="en-US" w:eastAsia="ar-SA"/>
        </w:rPr>
        <w:tab/>
      </w:r>
      <w:r w:rsidR="00B175C8" w:rsidRPr="00294EA9">
        <w:rPr>
          <w:rFonts w:ascii="Times New Roman" w:hAnsi="Times New Roman" w:cs="Times New Roman"/>
          <w:sz w:val="24"/>
          <w:szCs w:val="24"/>
          <w:lang w:val="en-US" w:eastAsia="ar-SA"/>
        </w:rPr>
        <w:t xml:space="preserve">Dari observasi maupun wawancara yang telah dilakukan penulis kepada pihak perusahaan yang diwakilkan oleh </w:t>
      </w:r>
      <w:r w:rsidR="005A3287" w:rsidRPr="00294EA9">
        <w:rPr>
          <w:rFonts w:ascii="Times New Roman" w:hAnsi="Times New Roman" w:cs="Times New Roman"/>
          <w:sz w:val="24"/>
          <w:szCs w:val="24"/>
          <w:lang w:val="en-US" w:eastAsia="ar-SA"/>
        </w:rPr>
        <w:t>bapak Hari Joediarto selaku pembimbing lapangan dari penulis selama melakukan KP atau Kerja Praktik, diketahui bahwa unit kerja departemen keuangan juga memiliki tugas khusu untuk membantu proses pengoptimalan aktivitas atau kegiatan yang dilakukan oleh perusahaan.</w:t>
      </w:r>
    </w:p>
    <w:p w14:paraId="5F4B5690" w14:textId="20BCD703" w:rsidR="00640150" w:rsidRDefault="005A3287" w:rsidP="00294EA9">
      <w:pPr>
        <w:spacing w:after="0" w:line="360" w:lineRule="auto"/>
        <w:jc w:val="both"/>
        <w:rPr>
          <w:rFonts w:ascii="Times New Roman" w:hAnsi="Times New Roman" w:cs="Times New Roman"/>
          <w:sz w:val="24"/>
          <w:szCs w:val="24"/>
        </w:rPr>
      </w:pPr>
      <w:r w:rsidRPr="00294EA9">
        <w:rPr>
          <w:rFonts w:ascii="Times New Roman" w:hAnsi="Times New Roman" w:cs="Times New Roman"/>
          <w:sz w:val="24"/>
          <w:szCs w:val="24"/>
          <w:lang w:val="en-US" w:eastAsia="ar-SA"/>
        </w:rPr>
        <w:tab/>
        <w:t xml:space="preserve">Adapun tugas khusus yang dilakukan oleh unit kerja departemen keuangan dari PT. Suci Jawa Persada adalah </w:t>
      </w:r>
      <w:r w:rsidRPr="00294EA9">
        <w:rPr>
          <w:rFonts w:ascii="Times New Roman" w:hAnsi="Times New Roman" w:cs="Times New Roman"/>
          <w:sz w:val="24"/>
          <w:szCs w:val="24"/>
          <w:lang w:val="en-US"/>
        </w:rPr>
        <w:t>s</w:t>
      </w:r>
      <w:r w:rsidRPr="00294EA9">
        <w:rPr>
          <w:rFonts w:ascii="Times New Roman" w:hAnsi="Times New Roman" w:cs="Times New Roman"/>
          <w:sz w:val="24"/>
          <w:szCs w:val="24"/>
        </w:rPr>
        <w:t>ebagai penanggung jawab atas segala mac</w:t>
      </w:r>
      <w:r w:rsidRPr="00294EA9">
        <w:rPr>
          <w:rFonts w:ascii="Times New Roman" w:hAnsi="Times New Roman" w:cs="Times New Roman"/>
          <w:sz w:val="24"/>
          <w:szCs w:val="24"/>
          <w:lang w:val="en-US"/>
        </w:rPr>
        <w:t>a</w:t>
      </w:r>
      <w:r w:rsidRPr="00294EA9">
        <w:rPr>
          <w:rFonts w:ascii="Times New Roman" w:hAnsi="Times New Roman" w:cs="Times New Roman"/>
          <w:sz w:val="24"/>
          <w:szCs w:val="24"/>
        </w:rPr>
        <w:t xml:space="preserve">m laporan keuangan </w:t>
      </w:r>
      <w:r w:rsidRPr="00294EA9">
        <w:rPr>
          <w:rFonts w:ascii="Times New Roman" w:hAnsi="Times New Roman" w:cs="Times New Roman"/>
          <w:sz w:val="24"/>
          <w:szCs w:val="24"/>
          <w:lang w:val="en-US"/>
        </w:rPr>
        <w:t xml:space="preserve">dari </w:t>
      </w:r>
      <w:r w:rsidRPr="00294EA9">
        <w:rPr>
          <w:rFonts w:ascii="Times New Roman" w:hAnsi="Times New Roman" w:cs="Times New Roman"/>
          <w:sz w:val="24"/>
          <w:szCs w:val="24"/>
        </w:rPr>
        <w:t xml:space="preserve">PT Suci Jawa Persada </w:t>
      </w:r>
      <w:r w:rsidRPr="00294EA9">
        <w:rPr>
          <w:rFonts w:ascii="Times New Roman" w:hAnsi="Times New Roman" w:cs="Times New Roman"/>
          <w:sz w:val="24"/>
          <w:szCs w:val="24"/>
          <w:lang w:val="en-US"/>
        </w:rPr>
        <w:t xml:space="preserve">baik </w:t>
      </w:r>
      <w:r w:rsidRPr="00294EA9">
        <w:rPr>
          <w:rFonts w:ascii="Times New Roman" w:hAnsi="Times New Roman" w:cs="Times New Roman"/>
          <w:sz w:val="24"/>
          <w:szCs w:val="24"/>
        </w:rPr>
        <w:t>terkait pencatatan kas masuk</w:t>
      </w:r>
      <w:r w:rsidRPr="00294EA9">
        <w:rPr>
          <w:rFonts w:ascii="Times New Roman" w:hAnsi="Times New Roman" w:cs="Times New Roman"/>
          <w:sz w:val="24"/>
          <w:szCs w:val="24"/>
          <w:lang w:val="en-US"/>
        </w:rPr>
        <w:t xml:space="preserve"> atupun </w:t>
      </w:r>
      <w:r w:rsidRPr="00294EA9">
        <w:rPr>
          <w:rFonts w:ascii="Times New Roman" w:hAnsi="Times New Roman" w:cs="Times New Roman"/>
          <w:sz w:val="24"/>
          <w:szCs w:val="24"/>
        </w:rPr>
        <w:t xml:space="preserve">kas keluar, </w:t>
      </w:r>
      <w:r w:rsidRPr="00294EA9">
        <w:rPr>
          <w:rFonts w:ascii="Times New Roman" w:hAnsi="Times New Roman" w:cs="Times New Roman"/>
          <w:sz w:val="24"/>
          <w:szCs w:val="24"/>
          <w:lang w:val="en-US"/>
        </w:rPr>
        <w:t xml:space="preserve">hutang usaha, hingga piutang usaha dari perusahaan. Dalam hal pencatatan tersebut, diketahui bahwa perusahaan masih menggunakan pencatatan manual secara tertulis di buku keuangan. Hal ini dilakukan karena pihak bagian unit kerja keuangan perusahaan tersebut merasa belum menguasai terkait penggunaan </w:t>
      </w:r>
      <w:r w:rsidR="00294EA9" w:rsidRPr="00294EA9">
        <w:rPr>
          <w:rFonts w:ascii="Times New Roman" w:hAnsi="Times New Roman" w:cs="Times New Roman"/>
          <w:sz w:val="24"/>
          <w:szCs w:val="24"/>
          <w:lang w:val="en-US"/>
        </w:rPr>
        <w:t>alat bantu proses pencatatan keuangan seperti Ms</w:t>
      </w:r>
      <w:r w:rsidR="00294EA9" w:rsidRPr="00643F39">
        <w:rPr>
          <w:rFonts w:ascii="Times New Roman" w:hAnsi="Times New Roman" w:cs="Times New Roman"/>
          <w:sz w:val="24"/>
          <w:szCs w:val="24"/>
          <w:lang w:val="en-US"/>
        </w:rPr>
        <w:t xml:space="preserve">. </w:t>
      </w:r>
      <w:r w:rsidR="00643F39" w:rsidRPr="00643F39">
        <w:rPr>
          <w:rFonts w:ascii="Times New Roman" w:hAnsi="Times New Roman" w:cs="Times New Roman"/>
          <w:sz w:val="24"/>
          <w:szCs w:val="24"/>
          <w:lang w:val="en-US"/>
        </w:rPr>
        <w:t>Excel</w:t>
      </w:r>
      <w:r w:rsidR="00294EA9" w:rsidRPr="00643F39">
        <w:rPr>
          <w:rFonts w:ascii="Times New Roman" w:hAnsi="Times New Roman" w:cs="Times New Roman"/>
          <w:sz w:val="24"/>
          <w:szCs w:val="24"/>
          <w:lang w:val="en-US"/>
        </w:rPr>
        <w:t>.</w:t>
      </w:r>
      <w:r w:rsidRPr="00294EA9">
        <w:rPr>
          <w:rFonts w:ascii="Times New Roman" w:hAnsi="Times New Roman" w:cs="Times New Roman"/>
          <w:sz w:val="24"/>
          <w:szCs w:val="24"/>
        </w:rPr>
        <w:t xml:space="preserve"> </w:t>
      </w:r>
    </w:p>
    <w:p w14:paraId="7C455887" w14:textId="77777777" w:rsidR="00294EA9" w:rsidRPr="00294EA9" w:rsidRDefault="00294EA9" w:rsidP="00294EA9">
      <w:pPr>
        <w:spacing w:after="0" w:line="360" w:lineRule="auto"/>
        <w:jc w:val="both"/>
        <w:rPr>
          <w:rFonts w:ascii="Times New Roman" w:hAnsi="Times New Roman" w:cs="Times New Roman"/>
          <w:sz w:val="24"/>
          <w:szCs w:val="24"/>
        </w:rPr>
      </w:pPr>
    </w:p>
    <w:p w14:paraId="3252C887" w14:textId="0C6EE28E" w:rsidR="00922314" w:rsidRPr="00294EA9" w:rsidRDefault="00A164DC" w:rsidP="00294EA9">
      <w:pPr>
        <w:pStyle w:val="Heading2"/>
        <w:spacing w:line="360" w:lineRule="auto"/>
        <w:jc w:val="both"/>
        <w:rPr>
          <w:rFonts w:cs="Times New Roman"/>
          <w:szCs w:val="24"/>
        </w:rPr>
      </w:pPr>
      <w:bookmarkStart w:id="45" w:name="_Toc112402706"/>
      <w:r w:rsidRPr="00294EA9">
        <w:rPr>
          <w:rFonts w:cs="Times New Roman"/>
          <w:szCs w:val="24"/>
        </w:rPr>
        <w:t>4.4</w:t>
      </w:r>
      <w:r w:rsidRPr="00294EA9">
        <w:rPr>
          <w:rFonts w:cs="Times New Roman"/>
          <w:szCs w:val="24"/>
        </w:rPr>
        <w:tab/>
      </w:r>
      <w:r w:rsidRPr="00294EA9">
        <w:rPr>
          <w:rStyle w:val="Heading2Char"/>
          <w:rFonts w:cs="Times New Roman"/>
          <w:b/>
          <w:bCs/>
          <w:szCs w:val="24"/>
        </w:rPr>
        <w:t>Kegiatan Kerja Praktik</w:t>
      </w:r>
      <w:bookmarkEnd w:id="45"/>
    </w:p>
    <w:p w14:paraId="6B91E10D" w14:textId="5F323C9B" w:rsidR="00A164DC" w:rsidRDefault="00640150" w:rsidP="00294EA9">
      <w:pPr>
        <w:spacing w:after="0" w:line="360" w:lineRule="auto"/>
        <w:jc w:val="both"/>
        <w:rPr>
          <w:rFonts w:ascii="Times New Roman" w:hAnsi="Times New Roman" w:cs="Times New Roman"/>
          <w:color w:val="000000" w:themeColor="text1"/>
          <w:sz w:val="24"/>
          <w:szCs w:val="24"/>
          <w:lang w:val="en-US"/>
        </w:rPr>
      </w:pPr>
      <w:r w:rsidRPr="00294EA9">
        <w:rPr>
          <w:rFonts w:ascii="Times New Roman" w:hAnsi="Times New Roman" w:cs="Times New Roman"/>
          <w:b/>
          <w:bCs/>
          <w:color w:val="000000" w:themeColor="text1"/>
          <w:sz w:val="24"/>
          <w:szCs w:val="24"/>
          <w:lang w:val="en-US"/>
        </w:rPr>
        <w:tab/>
      </w:r>
      <w:r w:rsidR="00593C5D">
        <w:rPr>
          <w:rFonts w:ascii="Times New Roman" w:hAnsi="Times New Roman" w:cs="Times New Roman"/>
          <w:color w:val="000000" w:themeColor="text1"/>
          <w:sz w:val="24"/>
          <w:szCs w:val="24"/>
          <w:lang w:val="en-US"/>
        </w:rPr>
        <w:t>Selama melakukan KP atau yang bisa disebut dengan kerja praktik selama satu bulan di PT. Suci Jawa Persada pada departemen keuangan, penulis beberapa aktivitas atau kegiatan sebagai berikut:</w:t>
      </w:r>
    </w:p>
    <w:p w14:paraId="254BF4E8" w14:textId="77777777" w:rsidR="00E42110" w:rsidRDefault="00E42110" w:rsidP="00294EA9">
      <w:pPr>
        <w:spacing w:after="0" w:line="360" w:lineRule="auto"/>
        <w:jc w:val="both"/>
        <w:rPr>
          <w:rFonts w:ascii="Times New Roman" w:hAnsi="Times New Roman" w:cs="Times New Roman"/>
          <w:color w:val="000000" w:themeColor="text1"/>
          <w:sz w:val="24"/>
          <w:szCs w:val="24"/>
          <w:lang w:val="en-US"/>
        </w:rPr>
      </w:pPr>
    </w:p>
    <w:p w14:paraId="7FDD6AA4" w14:textId="192B27BE" w:rsidR="00593C5D" w:rsidRPr="00300D1A" w:rsidRDefault="00406FC6" w:rsidP="00593C5D">
      <w:pPr>
        <w:pStyle w:val="ListParagraph"/>
        <w:numPr>
          <w:ilvl w:val="0"/>
          <w:numId w:val="29"/>
        </w:numPr>
        <w:spacing w:after="0" w:line="360" w:lineRule="auto"/>
        <w:ind w:hanging="436"/>
        <w:jc w:val="both"/>
        <w:rPr>
          <w:rFonts w:ascii="Times New Roman" w:hAnsi="Times New Roman" w:cs="Times New Roman"/>
          <w:b/>
          <w:bCs/>
          <w:color w:val="000000" w:themeColor="text1"/>
          <w:sz w:val="24"/>
          <w:szCs w:val="24"/>
          <w:lang w:val="en-US"/>
        </w:rPr>
      </w:pPr>
      <w:r w:rsidRPr="00300D1A">
        <w:rPr>
          <w:rFonts w:ascii="Times New Roman" w:hAnsi="Times New Roman" w:cs="Times New Roman"/>
          <w:b/>
          <w:bCs/>
          <w:color w:val="000000" w:themeColor="text1"/>
          <w:sz w:val="24"/>
          <w:szCs w:val="24"/>
          <w:lang w:val="en-US"/>
        </w:rPr>
        <w:t xml:space="preserve">Adaptasi lingkungan kerja kantor </w:t>
      </w:r>
      <w:r w:rsidR="00B81271" w:rsidRPr="00300D1A">
        <w:rPr>
          <w:rFonts w:ascii="Times New Roman" w:hAnsi="Times New Roman" w:cs="Times New Roman"/>
          <w:b/>
          <w:bCs/>
          <w:color w:val="000000" w:themeColor="text1"/>
          <w:sz w:val="24"/>
          <w:szCs w:val="24"/>
          <w:lang w:val="en-US"/>
        </w:rPr>
        <w:t xml:space="preserve">di </w:t>
      </w:r>
      <w:r w:rsidRPr="00300D1A">
        <w:rPr>
          <w:rFonts w:ascii="Times New Roman" w:hAnsi="Times New Roman" w:cs="Times New Roman"/>
          <w:b/>
          <w:bCs/>
          <w:color w:val="000000" w:themeColor="text1"/>
          <w:sz w:val="24"/>
          <w:szCs w:val="24"/>
          <w:lang w:val="en-US"/>
        </w:rPr>
        <w:t>PT. Suci Jawa Persada.</w:t>
      </w:r>
    </w:p>
    <w:p w14:paraId="27A0528E" w14:textId="79410CA6" w:rsidR="00B81271" w:rsidRDefault="00B81271" w:rsidP="00E42110">
      <w:pPr>
        <w:pStyle w:val="ListParagraph"/>
        <w:spacing w:after="0" w:line="360" w:lineRule="auto"/>
        <w:ind w:left="284" w:firstLine="43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egiatan pertama yang dilakukan penulis selama melakukan kerja praktik adalah beradaptasi di lingkungan kantor pada perusahaan yang dituju. Adapun aktivitas yang dilakukan adalah perkenalan diri kepada para karyawan yang </w:t>
      </w:r>
      <w:r>
        <w:rPr>
          <w:rFonts w:ascii="Times New Roman" w:hAnsi="Times New Roman" w:cs="Times New Roman"/>
          <w:color w:val="000000" w:themeColor="text1"/>
          <w:sz w:val="24"/>
          <w:szCs w:val="24"/>
          <w:lang w:val="en-US"/>
        </w:rPr>
        <w:lastRenderedPageBreak/>
        <w:t>bekerja di unit departemen keuangan PT. Suci Jawa Persada. Setelah itu, melakukan penentuan Pembina lapangan yang membantu penulis untuk membimbing selama proses kegiatan kerja praktik dalam kurun waktu 1 bulan yang terhitung dari tanggal 1 Agustus sampai 30 Agustus 2022.</w:t>
      </w:r>
    </w:p>
    <w:p w14:paraId="4F8F2AC0" w14:textId="77777777" w:rsidR="00300D1A" w:rsidRDefault="00300D1A" w:rsidP="00B81271">
      <w:pPr>
        <w:pStyle w:val="ListParagraph"/>
        <w:spacing w:after="0" w:line="360" w:lineRule="auto"/>
        <w:jc w:val="both"/>
        <w:rPr>
          <w:rFonts w:ascii="Times New Roman" w:hAnsi="Times New Roman" w:cs="Times New Roman"/>
          <w:color w:val="000000" w:themeColor="text1"/>
          <w:sz w:val="24"/>
          <w:szCs w:val="24"/>
          <w:lang w:val="en-US"/>
        </w:rPr>
      </w:pPr>
    </w:p>
    <w:p w14:paraId="2F8F90DB" w14:textId="4E6E80C2" w:rsidR="00406FC6" w:rsidRPr="00300D1A" w:rsidRDefault="00406FC6" w:rsidP="00593C5D">
      <w:pPr>
        <w:pStyle w:val="ListParagraph"/>
        <w:numPr>
          <w:ilvl w:val="0"/>
          <w:numId w:val="29"/>
        </w:numPr>
        <w:spacing w:after="0" w:line="360" w:lineRule="auto"/>
        <w:ind w:hanging="436"/>
        <w:jc w:val="both"/>
        <w:rPr>
          <w:rFonts w:ascii="Times New Roman" w:hAnsi="Times New Roman" w:cs="Times New Roman"/>
          <w:b/>
          <w:bCs/>
          <w:color w:val="000000" w:themeColor="text1"/>
          <w:sz w:val="24"/>
          <w:szCs w:val="24"/>
          <w:lang w:val="en-US"/>
        </w:rPr>
      </w:pPr>
      <w:r w:rsidRPr="00300D1A">
        <w:rPr>
          <w:rFonts w:ascii="Times New Roman" w:hAnsi="Times New Roman" w:cs="Times New Roman"/>
          <w:b/>
          <w:bCs/>
          <w:color w:val="000000" w:themeColor="text1"/>
          <w:sz w:val="24"/>
          <w:szCs w:val="24"/>
          <w:lang w:val="en-US"/>
        </w:rPr>
        <w:t>Diskusi terkait model catatan keuangan yang ada di PT. Suci Jawa Persada</w:t>
      </w:r>
      <w:r w:rsidR="00B81271" w:rsidRPr="00300D1A">
        <w:rPr>
          <w:rFonts w:ascii="Times New Roman" w:hAnsi="Times New Roman" w:cs="Times New Roman"/>
          <w:b/>
          <w:bCs/>
          <w:color w:val="000000" w:themeColor="text1"/>
          <w:sz w:val="24"/>
          <w:szCs w:val="24"/>
          <w:lang w:val="en-US"/>
        </w:rPr>
        <w:t xml:space="preserve"> dengan Pembina lapangan Bapak Hary Joediarto.</w:t>
      </w:r>
    </w:p>
    <w:p w14:paraId="004E82CC" w14:textId="6BD979BC" w:rsidR="00300D1A" w:rsidRPr="007E1A8A" w:rsidRDefault="00300D1A" w:rsidP="00E42110">
      <w:pPr>
        <w:pStyle w:val="ListParagraph"/>
        <w:spacing w:after="0" w:line="360" w:lineRule="auto"/>
        <w:ind w:left="284" w:firstLine="43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dapun kegiatan selanjutnya adalah penulis melakukan konsultasi terkait apa saja yang dapat dibantu untuk menyelesaikan pekerjaan dalam hal keuangan yang ada di perusahaan tersebut. Pada kondisi tersebut, penulis melakukan diskusi dengan Pembina lapangan yaitu Bapak Hary terkait pencatatan keuangan mengenai angsuran pembelian produk dari konsumen. Bapak Hary menjelaskan secara jelas terkait unsur-unsur yang diapakai dalam pencatatan tersebut. Adapun unsur-unsur tersebut terkait dengan tanggal pembelian dan tanggal angsuran, keterangan dan kode transaksi, </w:t>
      </w:r>
      <w:r w:rsidR="007E1A8A">
        <w:rPr>
          <w:rFonts w:ascii="Times New Roman" w:hAnsi="Times New Roman" w:cs="Times New Roman"/>
          <w:color w:val="000000" w:themeColor="text1"/>
          <w:sz w:val="24"/>
          <w:szCs w:val="24"/>
          <w:lang w:val="en-US"/>
        </w:rPr>
        <w:t xml:space="preserve">nomor kavling atau tipe rumah, nomor telephon, alamat, model pembayaran (tunai/transfer), serta jenis rumah yang akan diambil baik berupa KPR/KPT maupun </w:t>
      </w:r>
      <w:r w:rsidR="007E1A8A">
        <w:rPr>
          <w:rFonts w:ascii="Times New Roman" w:hAnsi="Times New Roman" w:cs="Times New Roman"/>
          <w:i/>
          <w:iCs/>
          <w:color w:val="000000" w:themeColor="text1"/>
          <w:sz w:val="24"/>
          <w:szCs w:val="24"/>
          <w:lang w:val="en-US"/>
        </w:rPr>
        <w:t>inhouse.</w:t>
      </w:r>
      <w:r w:rsidR="007E1A8A">
        <w:rPr>
          <w:rFonts w:ascii="Times New Roman" w:hAnsi="Times New Roman" w:cs="Times New Roman"/>
          <w:color w:val="000000" w:themeColor="text1"/>
          <w:sz w:val="24"/>
          <w:szCs w:val="24"/>
          <w:lang w:val="en-US"/>
        </w:rPr>
        <w:t xml:space="preserve"> </w:t>
      </w:r>
    </w:p>
    <w:p w14:paraId="24CAC09A" w14:textId="77777777" w:rsidR="00300D1A" w:rsidRDefault="00300D1A" w:rsidP="00300D1A">
      <w:pPr>
        <w:pStyle w:val="ListParagraph"/>
        <w:spacing w:after="0" w:line="360" w:lineRule="auto"/>
        <w:jc w:val="both"/>
        <w:rPr>
          <w:rFonts w:ascii="Times New Roman" w:hAnsi="Times New Roman" w:cs="Times New Roman"/>
          <w:color w:val="000000" w:themeColor="text1"/>
          <w:sz w:val="24"/>
          <w:szCs w:val="24"/>
          <w:lang w:val="en-US"/>
        </w:rPr>
      </w:pPr>
    </w:p>
    <w:p w14:paraId="03CC1A76" w14:textId="6CFFCD27" w:rsidR="00406FC6" w:rsidRDefault="00406FC6" w:rsidP="00593C5D">
      <w:pPr>
        <w:pStyle w:val="ListParagraph"/>
        <w:numPr>
          <w:ilvl w:val="0"/>
          <w:numId w:val="29"/>
        </w:numPr>
        <w:spacing w:after="0" w:line="360" w:lineRule="auto"/>
        <w:ind w:hanging="436"/>
        <w:jc w:val="both"/>
        <w:rPr>
          <w:rFonts w:ascii="Times New Roman" w:hAnsi="Times New Roman" w:cs="Times New Roman"/>
          <w:b/>
          <w:bCs/>
          <w:color w:val="000000" w:themeColor="text1"/>
          <w:sz w:val="24"/>
          <w:szCs w:val="24"/>
          <w:lang w:val="en-US"/>
        </w:rPr>
      </w:pPr>
      <w:r w:rsidRPr="00300D1A">
        <w:rPr>
          <w:rFonts w:ascii="Times New Roman" w:hAnsi="Times New Roman" w:cs="Times New Roman"/>
          <w:b/>
          <w:bCs/>
          <w:color w:val="000000" w:themeColor="text1"/>
          <w:sz w:val="24"/>
          <w:szCs w:val="24"/>
          <w:lang w:val="en-US"/>
        </w:rPr>
        <w:t xml:space="preserve">Pembuatan catatan keuangan berupa angsuran pembelian bangunan berupa rumah dan tanah dengan menggunakan Ms. </w:t>
      </w:r>
      <w:r w:rsidR="00643F39">
        <w:rPr>
          <w:rFonts w:ascii="Times New Roman" w:hAnsi="Times New Roman" w:cs="Times New Roman"/>
          <w:b/>
          <w:bCs/>
          <w:color w:val="000000" w:themeColor="text1"/>
          <w:sz w:val="24"/>
          <w:szCs w:val="24"/>
          <w:lang w:val="en-US"/>
        </w:rPr>
        <w:t>Excel</w:t>
      </w:r>
      <w:r w:rsidR="00B81271" w:rsidRPr="00300D1A">
        <w:rPr>
          <w:rFonts w:ascii="Times New Roman" w:hAnsi="Times New Roman" w:cs="Times New Roman"/>
          <w:b/>
          <w:bCs/>
          <w:color w:val="000000" w:themeColor="text1"/>
          <w:sz w:val="24"/>
          <w:szCs w:val="24"/>
          <w:lang w:val="en-US"/>
        </w:rPr>
        <w:t>.</w:t>
      </w:r>
    </w:p>
    <w:p w14:paraId="1698755C" w14:textId="1CBC17B6" w:rsidR="007E1A8A" w:rsidRDefault="007E1A8A" w:rsidP="00E42110">
      <w:pPr>
        <w:pStyle w:val="ListParagraph"/>
        <w:spacing w:after="0" w:line="360" w:lineRule="auto"/>
        <w:ind w:left="284" w:firstLine="43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alam tahap ini, penulis mulai melakukan proses pembuatan catatan keuangan terkait rekap angsuran pembelian selama satu bulan</w:t>
      </w:r>
      <w:r w:rsidR="00E95004">
        <w:rPr>
          <w:rFonts w:ascii="Times New Roman" w:hAnsi="Times New Roman" w:cs="Times New Roman"/>
          <w:color w:val="000000" w:themeColor="text1"/>
          <w:sz w:val="24"/>
          <w:szCs w:val="24"/>
          <w:lang w:val="en-US"/>
        </w:rPr>
        <w:t xml:space="preserve">, </w:t>
      </w:r>
      <w:r w:rsidR="00E95004" w:rsidRPr="00E95004">
        <w:rPr>
          <w:rFonts w:ascii="Times New Roman" w:hAnsi="Times New Roman" w:cs="Times New Roman"/>
          <w:color w:val="000000" w:themeColor="text1"/>
          <w:sz w:val="24"/>
          <w:szCs w:val="24"/>
          <w:lang w:val="en-US"/>
        </w:rPr>
        <w:t>rekap sisa penerimaan angsuran akhir bulan</w:t>
      </w:r>
      <w:r w:rsidR="00F517DB">
        <w:rPr>
          <w:rFonts w:ascii="Times New Roman" w:hAnsi="Times New Roman" w:cs="Times New Roman"/>
          <w:color w:val="000000" w:themeColor="text1"/>
          <w:sz w:val="24"/>
          <w:szCs w:val="24"/>
          <w:lang w:val="en-US"/>
        </w:rPr>
        <w:t>,</w:t>
      </w:r>
      <w:r w:rsidR="00E95004">
        <w:rPr>
          <w:rFonts w:ascii="Times New Roman" w:hAnsi="Times New Roman" w:cs="Times New Roman"/>
          <w:color w:val="000000" w:themeColor="text1"/>
          <w:sz w:val="24"/>
          <w:szCs w:val="24"/>
          <w:lang w:val="en-US"/>
        </w:rPr>
        <w:t xml:space="preserve"> </w:t>
      </w:r>
      <w:r w:rsidR="00E42110">
        <w:rPr>
          <w:rFonts w:ascii="Times New Roman" w:hAnsi="Times New Roman" w:cs="Times New Roman"/>
          <w:color w:val="000000" w:themeColor="text1"/>
          <w:sz w:val="24"/>
          <w:szCs w:val="24"/>
          <w:lang w:val="en-US"/>
        </w:rPr>
        <w:t>serta angsuran setiap pembeli</w:t>
      </w:r>
      <w:r>
        <w:rPr>
          <w:rFonts w:ascii="Times New Roman" w:hAnsi="Times New Roman" w:cs="Times New Roman"/>
          <w:color w:val="000000" w:themeColor="text1"/>
          <w:sz w:val="24"/>
          <w:szCs w:val="24"/>
          <w:lang w:val="en-US"/>
        </w:rPr>
        <w:t xml:space="preserve">. Berikut merupakan model yang yang dibuat dengan aplikasi Ms. </w:t>
      </w:r>
      <w:r w:rsidR="00643F39" w:rsidRPr="00643F39">
        <w:rPr>
          <w:rFonts w:ascii="Times New Roman" w:hAnsi="Times New Roman" w:cs="Times New Roman"/>
          <w:color w:val="000000" w:themeColor="text1"/>
          <w:sz w:val="24"/>
          <w:szCs w:val="24"/>
          <w:lang w:val="en-US"/>
        </w:rPr>
        <w:t>Excel</w:t>
      </w:r>
      <w:r w:rsidRPr="00643F39">
        <w:rPr>
          <w:rFonts w:ascii="Times New Roman" w:hAnsi="Times New Roman" w:cs="Times New Roman"/>
          <w:color w:val="000000" w:themeColor="text1"/>
          <w:sz w:val="24"/>
          <w:szCs w:val="24"/>
          <w:lang w:val="en-US"/>
        </w:rPr>
        <w:t>:</w:t>
      </w:r>
    </w:p>
    <w:p w14:paraId="10A8C0B6" w14:textId="77777777" w:rsidR="00CE3CE9" w:rsidRDefault="00E42110" w:rsidP="00CE3CE9">
      <w:pPr>
        <w:pStyle w:val="ListParagraph"/>
        <w:keepNext/>
        <w:spacing w:after="0" w:line="360" w:lineRule="auto"/>
        <w:ind w:left="0"/>
        <w:jc w:val="both"/>
      </w:pPr>
      <w:r w:rsidRPr="00E42110">
        <w:rPr>
          <w:noProof/>
          <w:lang w:val="en-US"/>
        </w:rPr>
        <w:lastRenderedPageBreak/>
        <w:drawing>
          <wp:inline distT="0" distB="0" distL="0" distR="0" wp14:anchorId="50470940" wp14:editId="077AA271">
            <wp:extent cx="5026377" cy="1885921"/>
            <wp:effectExtent l="0" t="0" r="317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03613" cy="1914900"/>
                    </a:xfrm>
                    <a:prstGeom prst="rect">
                      <a:avLst/>
                    </a:prstGeom>
                    <a:noFill/>
                    <a:ln>
                      <a:noFill/>
                    </a:ln>
                  </pic:spPr>
                </pic:pic>
              </a:graphicData>
            </a:graphic>
          </wp:inline>
        </w:drawing>
      </w:r>
    </w:p>
    <w:p w14:paraId="177CE7C5" w14:textId="41A5D9A1" w:rsidR="007E1A8A" w:rsidRDefault="00CE3CE9" w:rsidP="00CE3CE9">
      <w:pPr>
        <w:pStyle w:val="Gambar"/>
        <w:rPr>
          <w:rFonts w:cs="Times New Roman"/>
          <w:szCs w:val="24"/>
          <w:lang w:val="en-US"/>
        </w:rPr>
      </w:pPr>
      <w:bookmarkStart w:id="46" w:name="_Toc112161832"/>
      <w:r>
        <w:t xml:space="preserve">Gambar </w:t>
      </w:r>
      <w:fldSimple w:instr=" SEQ Gambar \* ARABIC ">
        <w:r w:rsidR="00C92DF2">
          <w:rPr>
            <w:noProof/>
          </w:rPr>
          <w:t>4</w:t>
        </w:r>
      </w:fldSimple>
      <w:r>
        <w:rPr>
          <w:lang w:val="en-US"/>
        </w:rPr>
        <w:t xml:space="preserve">. </w:t>
      </w:r>
      <w:r w:rsidRPr="00E86792">
        <w:rPr>
          <w:lang w:val="en-US"/>
        </w:rPr>
        <w:t>Rekap Penerimaan Angsuran setiap Bulan</w:t>
      </w:r>
      <w:bookmarkEnd w:id="46"/>
    </w:p>
    <w:p w14:paraId="039CDD7F" w14:textId="06F832B5" w:rsidR="00E42110" w:rsidRDefault="00E42110" w:rsidP="00E42110">
      <w:pPr>
        <w:pStyle w:val="ListParagraph"/>
        <w:spacing w:after="0" w:line="360" w:lineRule="auto"/>
        <w:rPr>
          <w:rFonts w:ascii="Times New Roman" w:hAnsi="Times New Roman" w:cs="Times New Roman"/>
          <w:b/>
          <w:bCs/>
          <w:color w:val="000000" w:themeColor="text1"/>
          <w:sz w:val="24"/>
          <w:szCs w:val="24"/>
          <w:lang w:val="en-US"/>
        </w:rPr>
      </w:pPr>
    </w:p>
    <w:p w14:paraId="62F8818F" w14:textId="77777777" w:rsidR="00CE3CE9" w:rsidRDefault="00E95004" w:rsidP="00CE3CE9">
      <w:pPr>
        <w:pStyle w:val="ListParagraph"/>
        <w:keepNext/>
        <w:spacing w:after="0" w:line="360" w:lineRule="auto"/>
        <w:ind w:left="0"/>
      </w:pPr>
      <w:r w:rsidRPr="00E95004">
        <w:rPr>
          <w:noProof/>
          <w:lang w:val="en-US"/>
        </w:rPr>
        <w:drawing>
          <wp:inline distT="0" distB="0" distL="0" distR="0" wp14:anchorId="006E7A09" wp14:editId="7988936D">
            <wp:extent cx="5045725" cy="5067672"/>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94210" cy="5116368"/>
                    </a:xfrm>
                    <a:prstGeom prst="rect">
                      <a:avLst/>
                    </a:prstGeom>
                    <a:noFill/>
                    <a:ln>
                      <a:noFill/>
                    </a:ln>
                  </pic:spPr>
                </pic:pic>
              </a:graphicData>
            </a:graphic>
          </wp:inline>
        </w:drawing>
      </w:r>
    </w:p>
    <w:p w14:paraId="7ABE0CBD" w14:textId="419BA585" w:rsidR="00E42110" w:rsidRDefault="00CE3CE9" w:rsidP="00CE3CE9">
      <w:pPr>
        <w:pStyle w:val="Gambar"/>
        <w:rPr>
          <w:rFonts w:cs="Times New Roman"/>
          <w:bCs/>
          <w:szCs w:val="24"/>
          <w:lang w:val="en-US"/>
        </w:rPr>
      </w:pPr>
      <w:bookmarkStart w:id="47" w:name="_Toc112161833"/>
      <w:r>
        <w:t xml:space="preserve">Gambar </w:t>
      </w:r>
      <w:fldSimple w:instr=" SEQ Gambar \* ARABIC ">
        <w:r w:rsidR="00C92DF2">
          <w:rPr>
            <w:noProof/>
          </w:rPr>
          <w:t>5</w:t>
        </w:r>
      </w:fldSimple>
      <w:r>
        <w:rPr>
          <w:lang w:val="en-US"/>
        </w:rPr>
        <w:t xml:space="preserve">. </w:t>
      </w:r>
      <w:r w:rsidRPr="002B622D">
        <w:rPr>
          <w:lang w:val="en-US"/>
        </w:rPr>
        <w:t>Rekap sisa Penerimaan Angsuran Akhir Bulan</w:t>
      </w:r>
      <w:bookmarkEnd w:id="47"/>
    </w:p>
    <w:p w14:paraId="74AA7BC3" w14:textId="77777777" w:rsidR="009C2B33" w:rsidRDefault="00F517DB" w:rsidP="009C2B33">
      <w:pPr>
        <w:pStyle w:val="ListParagraph"/>
        <w:keepNext/>
        <w:spacing w:after="0" w:line="360" w:lineRule="auto"/>
        <w:ind w:left="0"/>
        <w:jc w:val="center"/>
      </w:pPr>
      <w:r w:rsidRPr="00F517DB">
        <w:rPr>
          <w:noProof/>
          <w:lang w:val="en-US"/>
        </w:rPr>
        <w:lastRenderedPageBreak/>
        <w:drawing>
          <wp:inline distT="0" distB="0" distL="0" distR="0" wp14:anchorId="0514E72F" wp14:editId="2A86EE9F">
            <wp:extent cx="5039995" cy="335470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3354705"/>
                    </a:xfrm>
                    <a:prstGeom prst="rect">
                      <a:avLst/>
                    </a:prstGeom>
                    <a:noFill/>
                    <a:ln>
                      <a:noFill/>
                    </a:ln>
                  </pic:spPr>
                </pic:pic>
              </a:graphicData>
            </a:graphic>
          </wp:inline>
        </w:drawing>
      </w:r>
    </w:p>
    <w:p w14:paraId="3CEBD728" w14:textId="08F43F2B" w:rsidR="00F517DB" w:rsidRDefault="009C2B33" w:rsidP="009C2B33">
      <w:pPr>
        <w:pStyle w:val="Gambar"/>
        <w:rPr>
          <w:rFonts w:cs="Times New Roman"/>
          <w:bCs/>
          <w:szCs w:val="24"/>
          <w:lang w:val="en-US"/>
        </w:rPr>
      </w:pPr>
      <w:bookmarkStart w:id="48" w:name="_Toc112161834"/>
      <w:r>
        <w:t>Gambar</w:t>
      </w:r>
      <w:r>
        <w:rPr>
          <w:lang w:val="en-US"/>
        </w:rPr>
        <w:t xml:space="preserve"> </w:t>
      </w:r>
      <w:fldSimple w:instr=" SEQ Gambar \* ARABIC ">
        <w:r w:rsidR="00C92DF2">
          <w:rPr>
            <w:noProof/>
          </w:rPr>
          <w:t>6</w:t>
        </w:r>
      </w:fldSimple>
      <w:r>
        <w:rPr>
          <w:lang w:val="en-US"/>
        </w:rPr>
        <w:t xml:space="preserve">. </w:t>
      </w:r>
      <w:r w:rsidRPr="001D185D">
        <w:rPr>
          <w:lang w:val="en-US"/>
        </w:rPr>
        <w:t>Biodata Kartu Angsuran setiap Pembeli</w:t>
      </w:r>
      <w:bookmarkEnd w:id="48"/>
    </w:p>
    <w:p w14:paraId="586BD801" w14:textId="3C4A8CE2" w:rsidR="00F517DB" w:rsidRDefault="00F517DB" w:rsidP="00F517DB">
      <w:pPr>
        <w:pStyle w:val="ListParagraph"/>
        <w:spacing w:after="0" w:line="360" w:lineRule="auto"/>
        <w:ind w:left="0"/>
        <w:jc w:val="center"/>
        <w:rPr>
          <w:rFonts w:ascii="Times New Roman" w:hAnsi="Times New Roman" w:cs="Times New Roman"/>
          <w:b/>
          <w:bCs/>
          <w:color w:val="000000" w:themeColor="text1"/>
          <w:sz w:val="24"/>
          <w:szCs w:val="24"/>
          <w:lang w:val="en-US"/>
        </w:rPr>
      </w:pPr>
    </w:p>
    <w:p w14:paraId="130B90DF" w14:textId="7867F5A3" w:rsidR="00F517DB" w:rsidRDefault="00F517DB" w:rsidP="00F517DB">
      <w:pPr>
        <w:pStyle w:val="ListParagraph"/>
        <w:spacing w:after="0" w:line="360" w:lineRule="auto"/>
        <w:ind w:left="0"/>
        <w:jc w:val="center"/>
        <w:rPr>
          <w:rFonts w:ascii="Times New Roman" w:hAnsi="Times New Roman" w:cs="Times New Roman"/>
          <w:b/>
          <w:bCs/>
          <w:color w:val="000000" w:themeColor="text1"/>
          <w:sz w:val="24"/>
          <w:szCs w:val="24"/>
          <w:lang w:val="en-US"/>
        </w:rPr>
      </w:pPr>
      <w:r w:rsidRPr="00F517DB">
        <w:rPr>
          <w:noProof/>
          <w:lang w:val="en-US"/>
        </w:rPr>
        <w:drawing>
          <wp:inline distT="0" distB="0" distL="0" distR="0" wp14:anchorId="22C5989A" wp14:editId="7913671E">
            <wp:extent cx="5039995" cy="360426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3604260"/>
                    </a:xfrm>
                    <a:prstGeom prst="rect">
                      <a:avLst/>
                    </a:prstGeom>
                    <a:noFill/>
                    <a:ln>
                      <a:noFill/>
                    </a:ln>
                  </pic:spPr>
                </pic:pic>
              </a:graphicData>
            </a:graphic>
          </wp:inline>
        </w:drawing>
      </w:r>
    </w:p>
    <w:p w14:paraId="79BB4D2E" w14:textId="2EFAF6BD" w:rsidR="007E1A8A" w:rsidRPr="00C70C29" w:rsidRDefault="009C2B33" w:rsidP="009C2B33">
      <w:pPr>
        <w:pStyle w:val="Gambar"/>
        <w:rPr>
          <w:rFonts w:cs="Times New Roman"/>
          <w:bCs/>
          <w:szCs w:val="24"/>
          <w:lang w:val="en-US"/>
        </w:rPr>
      </w:pPr>
      <w:bookmarkStart w:id="49" w:name="_Toc112161835"/>
      <w:r>
        <w:t xml:space="preserve">Gambar </w:t>
      </w:r>
      <w:fldSimple w:instr=" SEQ Gambar \* ARABIC ">
        <w:r w:rsidR="00C92DF2">
          <w:rPr>
            <w:noProof/>
          </w:rPr>
          <w:t>7</w:t>
        </w:r>
      </w:fldSimple>
      <w:r>
        <w:rPr>
          <w:lang w:val="en-US"/>
        </w:rPr>
        <w:t xml:space="preserve">. </w:t>
      </w:r>
      <w:r w:rsidRPr="00E67185">
        <w:rPr>
          <w:lang w:val="en-US"/>
        </w:rPr>
        <w:t>Kartu Angsuran setiap Pembeli</w:t>
      </w:r>
      <w:bookmarkEnd w:id="49"/>
    </w:p>
    <w:p w14:paraId="0FA357D8" w14:textId="4D719342" w:rsidR="00406FC6" w:rsidRPr="00300D1A" w:rsidRDefault="00B81271" w:rsidP="00B81271">
      <w:pPr>
        <w:pStyle w:val="ListParagraph"/>
        <w:numPr>
          <w:ilvl w:val="0"/>
          <w:numId w:val="29"/>
        </w:numPr>
        <w:spacing w:after="0" w:line="360" w:lineRule="auto"/>
        <w:ind w:hanging="436"/>
        <w:jc w:val="both"/>
        <w:rPr>
          <w:rFonts w:ascii="Times New Roman" w:hAnsi="Times New Roman" w:cs="Times New Roman"/>
          <w:b/>
          <w:bCs/>
          <w:color w:val="000000" w:themeColor="text1"/>
          <w:sz w:val="24"/>
          <w:szCs w:val="24"/>
          <w:lang w:val="en-US"/>
        </w:rPr>
      </w:pPr>
      <w:r w:rsidRPr="00300D1A">
        <w:rPr>
          <w:rFonts w:ascii="Times New Roman" w:hAnsi="Times New Roman" w:cs="Times New Roman"/>
          <w:b/>
          <w:bCs/>
          <w:color w:val="000000" w:themeColor="text1"/>
          <w:sz w:val="24"/>
          <w:szCs w:val="24"/>
          <w:lang w:val="en-US"/>
        </w:rPr>
        <w:lastRenderedPageBreak/>
        <w:t>Penginputan data angsuran pembelian bangunan berupa rumah maupun tanah.</w:t>
      </w:r>
    </w:p>
    <w:p w14:paraId="6AFCF7EE" w14:textId="3F9345C7" w:rsidR="00640150" w:rsidRDefault="00954A4D" w:rsidP="002F4FEF">
      <w:pPr>
        <w:spacing w:after="0" w:line="360" w:lineRule="auto"/>
        <w:ind w:left="284" w:firstLine="43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etelah melakukan pembuatan model catatan keuangan yang dilakukan melalui diskusi antara penulis dengan departemen keuangan menggunakan Ms. </w:t>
      </w:r>
      <w:r w:rsidR="00643F39">
        <w:rPr>
          <w:rFonts w:ascii="Times New Roman" w:hAnsi="Times New Roman" w:cs="Times New Roman"/>
          <w:color w:val="000000" w:themeColor="text1"/>
          <w:sz w:val="24"/>
          <w:szCs w:val="24"/>
          <w:lang w:val="en-US"/>
        </w:rPr>
        <w:t>Excel</w:t>
      </w:r>
      <w:r>
        <w:rPr>
          <w:rFonts w:ascii="Times New Roman" w:hAnsi="Times New Roman" w:cs="Times New Roman"/>
          <w:color w:val="000000" w:themeColor="text1"/>
          <w:sz w:val="24"/>
          <w:szCs w:val="24"/>
          <w:lang w:val="en-US"/>
        </w:rPr>
        <w:t xml:space="preserve">, maka proses selanjutnya adalah penginputan data yang telah ada kedalam sistem. Berikut merupakan hasil dari proses penginputan data ke delam Ms. </w:t>
      </w:r>
      <w:r w:rsidR="00643F39" w:rsidRPr="00643F39">
        <w:rPr>
          <w:rFonts w:ascii="Times New Roman" w:hAnsi="Times New Roman" w:cs="Times New Roman"/>
          <w:color w:val="000000" w:themeColor="text1"/>
          <w:sz w:val="24"/>
          <w:szCs w:val="24"/>
          <w:lang w:val="en-US"/>
        </w:rPr>
        <w:t>Excel</w:t>
      </w:r>
      <w:r w:rsidRPr="00643F39">
        <w:rPr>
          <w:rFonts w:ascii="Times New Roman" w:hAnsi="Times New Roman" w:cs="Times New Roman"/>
          <w:color w:val="000000" w:themeColor="text1"/>
          <w:sz w:val="24"/>
          <w:szCs w:val="24"/>
          <w:lang w:val="en-US"/>
        </w:rPr>
        <w:t>:</w:t>
      </w:r>
    </w:p>
    <w:p w14:paraId="2FE7EFCF" w14:textId="3C1CC052" w:rsidR="00954A4D" w:rsidRDefault="00954A4D" w:rsidP="00C70C29">
      <w:pPr>
        <w:spacing w:after="0" w:line="360" w:lineRule="auto"/>
        <w:ind w:left="720"/>
        <w:jc w:val="both"/>
        <w:rPr>
          <w:rFonts w:ascii="Times New Roman" w:hAnsi="Times New Roman" w:cs="Times New Roman"/>
          <w:color w:val="000000" w:themeColor="text1"/>
          <w:sz w:val="24"/>
          <w:szCs w:val="24"/>
          <w:lang w:val="en-US"/>
        </w:rPr>
      </w:pPr>
    </w:p>
    <w:p w14:paraId="360AD7A4" w14:textId="0B9904BC" w:rsidR="002F4FEF" w:rsidRPr="00C70C29" w:rsidRDefault="002F4FEF" w:rsidP="002F4FEF">
      <w:pPr>
        <w:spacing w:after="0" w:line="360" w:lineRule="auto"/>
        <w:jc w:val="both"/>
        <w:rPr>
          <w:rFonts w:ascii="Times New Roman" w:hAnsi="Times New Roman" w:cs="Times New Roman"/>
          <w:color w:val="000000" w:themeColor="text1"/>
          <w:sz w:val="24"/>
          <w:szCs w:val="24"/>
          <w:lang w:val="en-US"/>
        </w:rPr>
      </w:pPr>
      <w:r w:rsidRPr="002F4FEF">
        <w:rPr>
          <w:noProof/>
          <w:lang w:val="en-US"/>
        </w:rPr>
        <w:drawing>
          <wp:inline distT="0" distB="0" distL="0" distR="0" wp14:anchorId="761C7BE5" wp14:editId="597EC851">
            <wp:extent cx="5039995" cy="2391410"/>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391410"/>
                    </a:xfrm>
                    <a:prstGeom prst="rect">
                      <a:avLst/>
                    </a:prstGeom>
                    <a:noFill/>
                    <a:ln>
                      <a:noFill/>
                    </a:ln>
                  </pic:spPr>
                </pic:pic>
              </a:graphicData>
            </a:graphic>
          </wp:inline>
        </w:drawing>
      </w:r>
    </w:p>
    <w:p w14:paraId="1CDE7F38" w14:textId="24DB843B" w:rsidR="009C2B33" w:rsidRDefault="009C2B33" w:rsidP="009C2B33">
      <w:pPr>
        <w:pStyle w:val="Gambar"/>
      </w:pPr>
      <w:bookmarkStart w:id="50" w:name="_Toc112161836"/>
      <w:r>
        <w:t xml:space="preserve">Gambar </w:t>
      </w:r>
      <w:fldSimple w:instr=" SEQ Gambar \* ARABIC ">
        <w:r w:rsidR="00C92DF2">
          <w:rPr>
            <w:noProof/>
          </w:rPr>
          <w:t>8</w:t>
        </w:r>
      </w:fldSimple>
      <w:r>
        <w:rPr>
          <w:lang w:val="en-US"/>
        </w:rPr>
        <w:t xml:space="preserve">. </w:t>
      </w:r>
      <w:r w:rsidRPr="007947E0">
        <w:rPr>
          <w:lang w:val="en-US"/>
        </w:rPr>
        <w:t>Input Data pada Tabel Rekap Penerimaan Angsuran setiap Bulan</w:t>
      </w:r>
      <w:bookmarkEnd w:id="50"/>
    </w:p>
    <w:p w14:paraId="426CCB07" w14:textId="748E1598" w:rsidR="002F4FEF" w:rsidRDefault="002F4FEF" w:rsidP="005F17DB">
      <w:pPr>
        <w:spacing w:after="0" w:line="360" w:lineRule="auto"/>
        <w:ind w:left="284" w:firstLine="425"/>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ab/>
      </w:r>
      <w:r>
        <w:rPr>
          <w:rFonts w:ascii="Times New Roman" w:hAnsi="Times New Roman" w:cs="Times New Roman"/>
          <w:color w:val="000000" w:themeColor="text1"/>
          <w:sz w:val="24"/>
          <w:szCs w:val="24"/>
          <w:lang w:val="en-US"/>
        </w:rPr>
        <w:t>Dari tabe</w:t>
      </w:r>
      <w:r w:rsidR="005F17DB">
        <w:rPr>
          <w:rFonts w:ascii="Times New Roman" w:hAnsi="Times New Roman" w:cs="Times New Roman"/>
          <w:color w:val="000000" w:themeColor="text1"/>
          <w:sz w:val="24"/>
          <w:szCs w:val="24"/>
          <w:lang w:val="en-US"/>
        </w:rPr>
        <w:t>l</w:t>
      </w:r>
      <w:r>
        <w:rPr>
          <w:rFonts w:ascii="Times New Roman" w:hAnsi="Times New Roman" w:cs="Times New Roman"/>
          <w:color w:val="000000" w:themeColor="text1"/>
          <w:sz w:val="24"/>
          <w:szCs w:val="24"/>
          <w:lang w:val="en-US"/>
        </w:rPr>
        <w:t xml:space="preserve"> diatas menjelaskan bahwa pada saldo bulan lalu dikolom KOP K35 mengartikan </w:t>
      </w:r>
      <w:r w:rsidR="005F17DB">
        <w:rPr>
          <w:rFonts w:ascii="Times New Roman" w:hAnsi="Times New Roman" w:cs="Times New Roman"/>
          <w:color w:val="000000" w:themeColor="text1"/>
          <w:sz w:val="24"/>
          <w:szCs w:val="24"/>
          <w:lang w:val="en-US"/>
        </w:rPr>
        <w:t>yang mana koperasi baru membayar hutang pada perusahaan senilai Rp 800.000.000 dari total hutang yang dimiliki koperasi ke perusahaan sebesar</w:t>
      </w:r>
      <w:r w:rsidR="00004CE8">
        <w:rPr>
          <w:rFonts w:ascii="Times New Roman" w:hAnsi="Times New Roman" w:cs="Times New Roman"/>
          <w:color w:val="000000" w:themeColor="text1"/>
          <w:sz w:val="24"/>
          <w:szCs w:val="24"/>
          <w:lang w:val="en-US"/>
        </w:rPr>
        <w:t xml:space="preserve"> Rp 2.000.000.000</w:t>
      </w:r>
      <w:r w:rsidR="005F17DB">
        <w:rPr>
          <w:rFonts w:ascii="Times New Roman" w:hAnsi="Times New Roman" w:cs="Times New Roman"/>
          <w:color w:val="000000" w:themeColor="text1"/>
          <w:sz w:val="24"/>
          <w:szCs w:val="24"/>
          <w:lang w:val="en-US"/>
        </w:rPr>
        <w:t xml:space="preserve">. </w:t>
      </w:r>
      <w:r w:rsidR="00004CE8">
        <w:rPr>
          <w:rFonts w:ascii="Times New Roman" w:hAnsi="Times New Roman" w:cs="Times New Roman"/>
          <w:color w:val="000000" w:themeColor="text1"/>
          <w:sz w:val="24"/>
          <w:szCs w:val="24"/>
          <w:lang w:val="en-US"/>
        </w:rPr>
        <w:t xml:space="preserve">Sehingga dari data yang telah didaptkan diketahui bahwa kredit bermasalah senilai Rp 1.200.000.000. </w:t>
      </w:r>
      <w:r w:rsidR="005F17DB">
        <w:rPr>
          <w:rFonts w:ascii="Times New Roman" w:hAnsi="Times New Roman" w:cs="Times New Roman"/>
          <w:color w:val="000000" w:themeColor="text1"/>
          <w:sz w:val="24"/>
          <w:szCs w:val="24"/>
          <w:lang w:val="en-US"/>
        </w:rPr>
        <w:t>Untuk itu, sesuai dengan landasan teori yang dipakai penulis terkait NPL, maka didapatkan hasil NPL dengan rumus sebagai berikut:</w:t>
      </w:r>
    </w:p>
    <w:p w14:paraId="6B492886" w14:textId="77777777" w:rsidR="005F17DB" w:rsidRDefault="005F17DB" w:rsidP="005F17DB">
      <w:pPr>
        <w:spacing w:after="0" w:line="360" w:lineRule="auto"/>
        <w:ind w:left="284" w:firstLine="425"/>
        <w:jc w:val="both"/>
        <w:rPr>
          <w:rFonts w:ascii="Times New Roman" w:hAnsi="Times New Roman" w:cs="Times New Roman"/>
          <w:color w:val="000000" w:themeColor="text1"/>
          <w:sz w:val="24"/>
          <w:szCs w:val="24"/>
          <w:lang w:val="en-US"/>
        </w:rPr>
      </w:pPr>
    </w:p>
    <w:p w14:paraId="443BF0BB" w14:textId="77777777" w:rsidR="005F17DB" w:rsidRPr="004A28A7" w:rsidRDefault="005F17DB" w:rsidP="005F17DB">
      <w:pPr>
        <w:pStyle w:val="ListParagraph"/>
        <w:spacing w:line="360"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NPL =</m:t>
          </m:r>
          <m:f>
            <m:fPr>
              <m:ctrlPr>
                <w:rPr>
                  <w:rFonts w:ascii="Cambria Math" w:hAnsi="Cambria Math" w:cs="Times New Roman"/>
                  <w:i/>
                  <w:sz w:val="24"/>
                  <w:szCs w:val="24"/>
                  <w:lang w:val="en-ID"/>
                </w:rPr>
              </m:ctrlPr>
            </m:fPr>
            <m:num>
              <m:r>
                <w:rPr>
                  <w:rFonts w:ascii="Cambria Math" w:hAnsi="Cambria Math" w:cs="Times New Roman"/>
                  <w:sz w:val="24"/>
                  <w:szCs w:val="24"/>
                </w:rPr>
                <m:t>Kredit Bermasalah</m:t>
              </m:r>
            </m:num>
            <m:den>
              <m:r>
                <w:rPr>
                  <w:rFonts w:ascii="Cambria Math" w:hAnsi="Cambria Math" w:cs="Times New Roman"/>
                  <w:sz w:val="24"/>
                  <w:szCs w:val="24"/>
                </w:rPr>
                <m:t>Kredit yang Disalurkan</m:t>
              </m:r>
            </m:den>
          </m:f>
          <m:r>
            <w:rPr>
              <w:rFonts w:ascii="Cambria Math" w:hAnsi="Cambria Math" w:cs="Times New Roman"/>
              <w:sz w:val="24"/>
              <w:szCs w:val="24"/>
            </w:rPr>
            <m:t xml:space="preserve"> x 100 % </m:t>
          </m:r>
        </m:oMath>
      </m:oMathPara>
    </w:p>
    <w:p w14:paraId="2AC43542" w14:textId="0768F55B" w:rsidR="005F17DB" w:rsidRPr="004A28A7" w:rsidRDefault="005F17DB" w:rsidP="004A28A7">
      <w:pPr>
        <w:spacing w:after="0" w:line="360" w:lineRule="auto"/>
        <w:ind w:left="284" w:firstLine="425"/>
        <w:jc w:val="both"/>
        <w:rPr>
          <w:rFonts w:ascii="Times New Roman" w:eastAsiaTheme="minorEastAsia" w:hAnsi="Times New Roman" w:cs="Times New Roman"/>
          <w:color w:val="000000" w:themeColor="text1"/>
          <w:sz w:val="24"/>
          <w:szCs w:val="24"/>
          <w:lang w:val="en-US"/>
        </w:rPr>
      </w:pPr>
      <m:oMathPara>
        <m:oMath>
          <m:r>
            <w:rPr>
              <w:rFonts w:ascii="Cambria Math" w:hAnsi="Cambria Math" w:cs="Times New Roman"/>
              <w:color w:val="000000" w:themeColor="text1"/>
              <w:sz w:val="24"/>
              <w:szCs w:val="24"/>
              <w:lang w:val="en-US"/>
            </w:rPr>
            <w:lastRenderedPageBreak/>
            <m:t xml:space="preserve">NPL= </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1.200.000.000</m:t>
              </m:r>
            </m:num>
            <m:den>
              <m:r>
                <w:rPr>
                  <w:rFonts w:ascii="Cambria Math" w:hAnsi="Cambria Math" w:cs="Times New Roman"/>
                  <w:color w:val="000000" w:themeColor="text1"/>
                  <w:sz w:val="24"/>
                  <w:szCs w:val="24"/>
                  <w:lang w:val="en-US"/>
                </w:rPr>
                <m:t>2.000.000.000</m:t>
              </m:r>
            </m:den>
          </m:f>
          <m:r>
            <w:rPr>
              <w:rFonts w:ascii="Cambria Math" w:hAnsi="Cambria Math" w:cs="Times New Roman"/>
              <w:color w:val="000000" w:themeColor="text1"/>
              <w:sz w:val="24"/>
              <w:szCs w:val="24"/>
              <w:lang w:val="en-US"/>
            </w:rPr>
            <m:t xml:space="preserve"> x 100 %=60%</m:t>
          </m:r>
        </m:oMath>
      </m:oMathPara>
    </w:p>
    <w:p w14:paraId="707EC514" w14:textId="1F8DE460" w:rsidR="004A28A7" w:rsidRDefault="004A28A7" w:rsidP="004A28A7">
      <w:pPr>
        <w:spacing w:after="0" w:line="360" w:lineRule="auto"/>
        <w:ind w:left="284" w:firstLine="425"/>
        <w:jc w:val="both"/>
        <w:rPr>
          <w:rFonts w:ascii="Times New Roman" w:eastAsiaTheme="minorEastAsia" w:hAnsi="Times New Roman" w:cs="Times New Roman"/>
          <w:color w:val="000000" w:themeColor="text1"/>
          <w:sz w:val="24"/>
          <w:szCs w:val="24"/>
          <w:lang w:val="en-US"/>
        </w:rPr>
      </w:pPr>
    </w:p>
    <w:p w14:paraId="68E026BF" w14:textId="6A9D32FC" w:rsidR="002F4FEF" w:rsidRPr="004B6B70" w:rsidRDefault="004A28A7" w:rsidP="00C36CD8">
      <w:pPr>
        <w:spacing w:after="0" w:line="360" w:lineRule="auto"/>
        <w:ind w:left="284" w:firstLine="425"/>
        <w:jc w:val="both"/>
        <w:rPr>
          <w:rFonts w:ascii="Times New Roman" w:hAnsi="Times New Roman" w:cs="Times New Roman"/>
          <w:color w:val="000000" w:themeColor="text1"/>
          <w:sz w:val="24"/>
          <w:szCs w:val="24"/>
          <w:lang w:val="en-US"/>
        </w:rPr>
      </w:pPr>
      <w:r w:rsidRPr="00643F39">
        <w:rPr>
          <w:rFonts w:ascii="Times New Roman" w:eastAsiaTheme="minorEastAsia" w:hAnsi="Times New Roman" w:cs="Times New Roman"/>
          <w:color w:val="000000" w:themeColor="text1"/>
          <w:sz w:val="24"/>
          <w:szCs w:val="24"/>
          <w:lang w:val="en-US"/>
        </w:rPr>
        <w:t xml:space="preserve">Dari perhitungan yang telah dilakukan diatas, diketahui bahwa hasil dari NPL perusahaan sebesar </w:t>
      </w:r>
      <w:r w:rsidR="00227AA9" w:rsidRPr="00643F39">
        <w:rPr>
          <w:rFonts w:ascii="Times New Roman" w:eastAsiaTheme="minorEastAsia" w:hAnsi="Times New Roman" w:cs="Times New Roman"/>
          <w:color w:val="000000" w:themeColor="text1"/>
          <w:sz w:val="24"/>
          <w:szCs w:val="24"/>
          <w:lang w:val="en-US"/>
        </w:rPr>
        <w:t>6</w:t>
      </w:r>
      <w:r w:rsidR="00004CE8" w:rsidRPr="00643F39">
        <w:rPr>
          <w:rFonts w:ascii="Times New Roman" w:eastAsiaTheme="minorEastAsia" w:hAnsi="Times New Roman" w:cs="Times New Roman"/>
          <w:color w:val="000000" w:themeColor="text1"/>
          <w:sz w:val="24"/>
          <w:szCs w:val="24"/>
          <w:lang w:val="en-US"/>
        </w:rPr>
        <w:t>0</w:t>
      </w:r>
      <w:r w:rsidRPr="00643F39">
        <w:rPr>
          <w:rFonts w:ascii="Times New Roman" w:eastAsiaTheme="minorEastAsia" w:hAnsi="Times New Roman" w:cs="Times New Roman"/>
          <w:color w:val="000000" w:themeColor="text1"/>
          <w:sz w:val="24"/>
          <w:szCs w:val="24"/>
          <w:lang w:val="en-US"/>
        </w:rPr>
        <w:t>%. Hal ini sangat jauh dari kata baik sesuai landasan teori yang dipakai oleh penulis yang menyatakan bahwa NPL yang baik bernilai dibawah 5%.</w:t>
      </w:r>
      <w:r w:rsidRPr="00004CE8">
        <w:rPr>
          <w:rFonts w:ascii="Times New Roman" w:eastAsiaTheme="minorEastAsia" w:hAnsi="Times New Roman" w:cs="Times New Roman"/>
          <w:color w:val="000000" w:themeColor="text1"/>
          <w:sz w:val="24"/>
          <w:szCs w:val="24"/>
          <w:lang w:val="en-US"/>
        </w:rPr>
        <w:t xml:space="preserve"> Oleh karena itu dapat disimpulkan bahwa hal tersebut mampu </w:t>
      </w:r>
      <w:r w:rsidRPr="00004CE8">
        <w:rPr>
          <w:rFonts w:ascii="Times New Roman" w:hAnsi="Times New Roman" w:cs="Times New Roman"/>
          <w:color w:val="000000" w:themeColor="text1"/>
          <w:sz w:val="24"/>
          <w:szCs w:val="24"/>
        </w:rPr>
        <w:t>meningkatkan suku bunga kredit yang mana kondisi tersebut mengakibatkan rendahnya permintaan akan kredit.</w:t>
      </w:r>
      <w:r w:rsidR="004B6B70">
        <w:rPr>
          <w:rFonts w:ascii="Times New Roman" w:hAnsi="Times New Roman" w:cs="Times New Roman"/>
          <w:color w:val="000000" w:themeColor="text1"/>
          <w:sz w:val="24"/>
          <w:szCs w:val="24"/>
          <w:lang w:val="en-US"/>
        </w:rPr>
        <w:t xml:space="preserve"> Sehingga diperlukan upaya untuk mengatasi permasalahan tersebut agar tingkat suku bunga kredit rendah dan permintaan kredit tinggi.</w:t>
      </w:r>
    </w:p>
    <w:p w14:paraId="649AF208" w14:textId="779135B5" w:rsidR="00C36CD8" w:rsidRDefault="00C36CD8" w:rsidP="00C36CD8">
      <w:pPr>
        <w:spacing w:after="0" w:line="360" w:lineRule="auto"/>
        <w:jc w:val="both"/>
        <w:rPr>
          <w:rFonts w:ascii="Times New Roman" w:hAnsi="Times New Roman" w:cs="Times New Roman"/>
          <w:sz w:val="24"/>
          <w:szCs w:val="24"/>
        </w:rPr>
      </w:pPr>
    </w:p>
    <w:p w14:paraId="17799AD7" w14:textId="77777777" w:rsidR="009C2B33" w:rsidRDefault="00C36CD8" w:rsidP="009C2B33">
      <w:pPr>
        <w:keepNext/>
        <w:spacing w:after="0" w:line="360" w:lineRule="auto"/>
        <w:jc w:val="center"/>
      </w:pPr>
      <w:r w:rsidRPr="00C36CD8">
        <w:rPr>
          <w:noProof/>
          <w:lang w:val="en-US"/>
        </w:rPr>
        <w:drawing>
          <wp:inline distT="0" distB="0" distL="0" distR="0" wp14:anchorId="6C8A1809" wp14:editId="57E2DA78">
            <wp:extent cx="5062491" cy="4162567"/>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62491" cy="4162567"/>
                    </a:xfrm>
                    <a:prstGeom prst="rect">
                      <a:avLst/>
                    </a:prstGeom>
                    <a:noFill/>
                    <a:ln>
                      <a:noFill/>
                    </a:ln>
                  </pic:spPr>
                </pic:pic>
              </a:graphicData>
            </a:graphic>
          </wp:inline>
        </w:drawing>
      </w:r>
    </w:p>
    <w:p w14:paraId="18C65E69" w14:textId="2FF29466" w:rsidR="00C36CD8" w:rsidRPr="00C36CD8" w:rsidRDefault="009C2B33" w:rsidP="009C2B33">
      <w:pPr>
        <w:pStyle w:val="Gambar"/>
        <w:rPr>
          <w:rFonts w:cs="Times New Roman"/>
          <w:szCs w:val="24"/>
        </w:rPr>
      </w:pPr>
      <w:bookmarkStart w:id="51" w:name="_Toc112161837"/>
      <w:r>
        <w:t xml:space="preserve">Gambar </w:t>
      </w:r>
      <w:fldSimple w:instr=" SEQ Gambar \* ARABIC ">
        <w:r w:rsidR="00C92DF2">
          <w:rPr>
            <w:noProof/>
          </w:rPr>
          <w:t>9</w:t>
        </w:r>
      </w:fldSimple>
      <w:r>
        <w:rPr>
          <w:lang w:val="en-US"/>
        </w:rPr>
        <w:t xml:space="preserve">. </w:t>
      </w:r>
      <w:r w:rsidRPr="00D148B8">
        <w:rPr>
          <w:lang w:val="en-US"/>
        </w:rPr>
        <w:t>Input Data pada Tabel Rekap sisa Penerimaan Angsuran Akhir Bulan</w:t>
      </w:r>
      <w:bookmarkEnd w:id="51"/>
    </w:p>
    <w:p w14:paraId="46B7E583" w14:textId="50561469" w:rsidR="00C36CD8" w:rsidRDefault="00C36CD8" w:rsidP="00294EA9">
      <w:pPr>
        <w:spacing w:after="0" w:line="360" w:lineRule="auto"/>
        <w:jc w:val="both"/>
        <w:rPr>
          <w:rFonts w:ascii="Times New Roman" w:hAnsi="Times New Roman" w:cs="Times New Roman"/>
          <w:b/>
          <w:bCs/>
          <w:color w:val="000000" w:themeColor="text1"/>
          <w:sz w:val="24"/>
          <w:szCs w:val="24"/>
          <w:lang w:val="en-US"/>
        </w:rPr>
      </w:pPr>
      <w:r w:rsidRPr="00C36CD8">
        <w:rPr>
          <w:noProof/>
          <w:lang w:val="en-US"/>
        </w:rPr>
        <w:lastRenderedPageBreak/>
        <w:drawing>
          <wp:inline distT="0" distB="0" distL="0" distR="0" wp14:anchorId="507EF628" wp14:editId="00639269">
            <wp:extent cx="5039995" cy="3804745"/>
            <wp:effectExtent l="0" t="0" r="825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5444" cy="3808858"/>
                    </a:xfrm>
                    <a:prstGeom prst="rect">
                      <a:avLst/>
                    </a:prstGeom>
                    <a:noFill/>
                    <a:ln>
                      <a:noFill/>
                    </a:ln>
                  </pic:spPr>
                </pic:pic>
              </a:graphicData>
            </a:graphic>
          </wp:inline>
        </w:drawing>
      </w:r>
    </w:p>
    <w:p w14:paraId="16E9ECCD" w14:textId="06BEDF0E" w:rsidR="009C2B33" w:rsidRDefault="009C2B33" w:rsidP="009C2B33">
      <w:pPr>
        <w:pStyle w:val="Gambar"/>
        <w:rPr>
          <w:lang w:val="en-US"/>
        </w:rPr>
      </w:pPr>
      <w:bookmarkStart w:id="52" w:name="_Toc112161838"/>
      <w:r>
        <w:t xml:space="preserve">Gambar </w:t>
      </w:r>
      <w:fldSimple w:instr=" SEQ Gambar \* ARABIC ">
        <w:r w:rsidR="00C92DF2">
          <w:rPr>
            <w:noProof/>
          </w:rPr>
          <w:t>10</w:t>
        </w:r>
      </w:fldSimple>
      <w:r>
        <w:rPr>
          <w:lang w:val="en-US"/>
        </w:rPr>
        <w:t xml:space="preserve">. </w:t>
      </w:r>
      <w:r w:rsidRPr="000D0F5D">
        <w:rPr>
          <w:lang w:val="en-US"/>
        </w:rPr>
        <w:t>Input Data pada Tabel Biodata Kartu Angsuran setiap Pembeli</w:t>
      </w:r>
      <w:bookmarkEnd w:id="52"/>
    </w:p>
    <w:p w14:paraId="7ABC7A4F" w14:textId="77777777" w:rsidR="009C2B33" w:rsidRDefault="009C2B33" w:rsidP="009C2B33">
      <w:pPr>
        <w:pStyle w:val="Gambar"/>
      </w:pPr>
    </w:p>
    <w:p w14:paraId="09BAC6DD" w14:textId="77777777" w:rsidR="009C2B33" w:rsidRDefault="00BC3490" w:rsidP="009C2B33">
      <w:pPr>
        <w:keepNext/>
        <w:spacing w:after="0" w:line="360" w:lineRule="auto"/>
        <w:jc w:val="both"/>
      </w:pPr>
      <w:r w:rsidRPr="00BC3490">
        <w:rPr>
          <w:noProof/>
          <w:lang w:val="en-US"/>
        </w:rPr>
        <w:drawing>
          <wp:inline distT="0" distB="0" distL="0" distR="0" wp14:anchorId="23FB7B79" wp14:editId="1829DEB8">
            <wp:extent cx="5039995" cy="2722179"/>
            <wp:effectExtent l="0" t="0" r="825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54771" cy="2730160"/>
                    </a:xfrm>
                    <a:prstGeom prst="rect">
                      <a:avLst/>
                    </a:prstGeom>
                    <a:noFill/>
                    <a:ln>
                      <a:noFill/>
                    </a:ln>
                  </pic:spPr>
                </pic:pic>
              </a:graphicData>
            </a:graphic>
          </wp:inline>
        </w:drawing>
      </w:r>
    </w:p>
    <w:p w14:paraId="1A2D4960" w14:textId="4E839A3B" w:rsidR="00BC3490" w:rsidRDefault="009C2B33" w:rsidP="009C2B33">
      <w:pPr>
        <w:pStyle w:val="Gambar"/>
        <w:rPr>
          <w:rFonts w:cs="Times New Roman"/>
          <w:bCs/>
          <w:szCs w:val="24"/>
          <w:lang w:val="en-US"/>
        </w:rPr>
      </w:pPr>
      <w:bookmarkStart w:id="53" w:name="_Toc112161839"/>
      <w:r>
        <w:t xml:space="preserve">Gambar </w:t>
      </w:r>
      <w:fldSimple w:instr=" SEQ Gambar \* ARABIC ">
        <w:r w:rsidR="00C92DF2">
          <w:rPr>
            <w:noProof/>
          </w:rPr>
          <w:t>11</w:t>
        </w:r>
      </w:fldSimple>
      <w:r>
        <w:rPr>
          <w:lang w:val="en-US"/>
        </w:rPr>
        <w:t xml:space="preserve">. </w:t>
      </w:r>
      <w:r w:rsidRPr="00301154">
        <w:rPr>
          <w:lang w:val="en-US"/>
        </w:rPr>
        <w:t>Input Data pada Tabel Kartu Angsuran setiap Pembeli</w:t>
      </w:r>
      <w:bookmarkEnd w:id="53"/>
    </w:p>
    <w:p w14:paraId="1203E3ED" w14:textId="77777777" w:rsidR="00BC3490" w:rsidRPr="00294EA9" w:rsidRDefault="00BC3490" w:rsidP="00294EA9">
      <w:pPr>
        <w:spacing w:after="0" w:line="360" w:lineRule="auto"/>
        <w:jc w:val="both"/>
        <w:rPr>
          <w:rFonts w:ascii="Times New Roman" w:hAnsi="Times New Roman" w:cs="Times New Roman"/>
          <w:b/>
          <w:bCs/>
          <w:color w:val="000000" w:themeColor="text1"/>
          <w:sz w:val="24"/>
          <w:szCs w:val="24"/>
          <w:lang w:val="en-US"/>
        </w:rPr>
      </w:pPr>
    </w:p>
    <w:p w14:paraId="6804233E" w14:textId="045C9765" w:rsidR="00A164DC" w:rsidRPr="00A164DC" w:rsidRDefault="00A164DC" w:rsidP="00B06522">
      <w:pPr>
        <w:pStyle w:val="Heading2"/>
        <w:spacing w:before="0" w:line="360" w:lineRule="auto"/>
      </w:pPr>
      <w:bookmarkStart w:id="54" w:name="_Toc112402707"/>
      <w:r w:rsidRPr="00A164DC">
        <w:lastRenderedPageBreak/>
        <w:t>4.5</w:t>
      </w:r>
      <w:r w:rsidRPr="00A164DC">
        <w:tab/>
        <w:t>Jadwal Kerja Praktik</w:t>
      </w:r>
      <w:bookmarkEnd w:id="54"/>
    </w:p>
    <w:p w14:paraId="7D671450" w14:textId="18FF5DE9" w:rsidR="00B06522" w:rsidRDefault="00B06522" w:rsidP="00B06522">
      <w:pPr>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ab/>
      </w:r>
      <w:r>
        <w:rPr>
          <w:rFonts w:ascii="Times New Roman" w:hAnsi="Times New Roman" w:cs="Times New Roman"/>
          <w:color w:val="000000" w:themeColor="text1"/>
          <w:sz w:val="24"/>
          <w:szCs w:val="24"/>
          <w:lang w:val="en-US"/>
        </w:rPr>
        <w:t>Berikut merupakan Jadwal Kerja Praktik yang dilakukan di PT. Suci Jawa Persada dalam waktu satu bulan :</w:t>
      </w:r>
    </w:p>
    <w:p w14:paraId="17C2610E" w14:textId="77777777" w:rsidR="00B06522" w:rsidRDefault="00B06522" w:rsidP="00B06522">
      <w:pPr>
        <w:spacing w:after="0" w:line="360" w:lineRule="auto"/>
        <w:rPr>
          <w:rFonts w:ascii="Times New Roman" w:hAnsi="Times New Roman" w:cs="Times New Roman"/>
          <w:color w:val="000000" w:themeColor="text1"/>
          <w:sz w:val="24"/>
          <w:szCs w:val="24"/>
          <w:lang w:val="en-US"/>
        </w:rPr>
      </w:pPr>
    </w:p>
    <w:p w14:paraId="4BAB5047" w14:textId="1B5730C3" w:rsidR="00433717" w:rsidRDefault="00433717" w:rsidP="00433717">
      <w:pPr>
        <w:pStyle w:val="Gambar"/>
      </w:pPr>
      <w:bookmarkStart w:id="55" w:name="_Toc112390367"/>
      <w:r>
        <w:t xml:space="preserve">Tabel </w:t>
      </w:r>
      <w:fldSimple w:instr=" SEQ Tabel \* ARABIC ">
        <w:r w:rsidR="00C92DF2">
          <w:rPr>
            <w:noProof/>
          </w:rPr>
          <w:t>1</w:t>
        </w:r>
      </w:fldSimple>
      <w:r>
        <w:rPr>
          <w:lang w:val="en-US"/>
        </w:rPr>
        <w:t xml:space="preserve">. </w:t>
      </w:r>
      <w:r w:rsidRPr="0051175C">
        <w:rPr>
          <w:lang w:val="en-US"/>
        </w:rPr>
        <w:t>Jadwal Kerja Praktik</w:t>
      </w:r>
      <w:bookmarkEnd w:id="55"/>
    </w:p>
    <w:tbl>
      <w:tblPr>
        <w:tblStyle w:val="TableGrid"/>
        <w:tblW w:w="8628" w:type="dxa"/>
        <w:tblLook w:val="04A0" w:firstRow="1" w:lastRow="0" w:firstColumn="1" w:lastColumn="0" w:noHBand="0" w:noVBand="1"/>
      </w:tblPr>
      <w:tblGrid>
        <w:gridCol w:w="570"/>
        <w:gridCol w:w="3939"/>
        <w:gridCol w:w="1015"/>
        <w:gridCol w:w="1070"/>
        <w:gridCol w:w="1017"/>
        <w:gridCol w:w="1017"/>
      </w:tblGrid>
      <w:tr w:rsidR="00695CF8" w14:paraId="7CE80E57" w14:textId="77777777" w:rsidTr="00433717">
        <w:tc>
          <w:tcPr>
            <w:tcW w:w="570" w:type="dxa"/>
          </w:tcPr>
          <w:p w14:paraId="224317F1" w14:textId="5CAE86F2" w:rsidR="00B8206A" w:rsidRDefault="00B8206A" w:rsidP="000D6AFF">
            <w:pPr>
              <w:spacing w:line="360" w:lineRule="auto"/>
              <w:ind w:left="0" w:firstLine="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No.</w:t>
            </w:r>
          </w:p>
        </w:tc>
        <w:tc>
          <w:tcPr>
            <w:tcW w:w="3939" w:type="dxa"/>
          </w:tcPr>
          <w:p w14:paraId="02FA462E" w14:textId="40917674" w:rsidR="00B8206A" w:rsidRDefault="00B8206A" w:rsidP="00B8206A">
            <w:pPr>
              <w:spacing w:line="360" w:lineRule="auto"/>
              <w:ind w:left="0" w:firstLine="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Kegiatan</w:t>
            </w:r>
          </w:p>
        </w:tc>
        <w:tc>
          <w:tcPr>
            <w:tcW w:w="1015" w:type="dxa"/>
          </w:tcPr>
          <w:p w14:paraId="56630D14" w14:textId="748BEDA1" w:rsidR="00B8206A" w:rsidRDefault="00B8206A" w:rsidP="00B8206A">
            <w:pPr>
              <w:spacing w:line="360" w:lineRule="auto"/>
              <w:ind w:left="0" w:hanging="2"/>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Minggu Ke-1</w:t>
            </w:r>
          </w:p>
        </w:tc>
        <w:tc>
          <w:tcPr>
            <w:tcW w:w="1070" w:type="dxa"/>
          </w:tcPr>
          <w:p w14:paraId="30F9A537" w14:textId="618477E1" w:rsidR="00B8206A" w:rsidRDefault="00B8206A" w:rsidP="00B8206A">
            <w:pPr>
              <w:spacing w:line="360" w:lineRule="auto"/>
              <w:ind w:left="0" w:firstLine="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Minggu Ke-2</w:t>
            </w:r>
          </w:p>
        </w:tc>
        <w:tc>
          <w:tcPr>
            <w:tcW w:w="1017" w:type="dxa"/>
          </w:tcPr>
          <w:p w14:paraId="7443FD81" w14:textId="00F1CED0" w:rsidR="00B8206A" w:rsidRDefault="00B8206A" w:rsidP="00B8206A">
            <w:pPr>
              <w:spacing w:line="360" w:lineRule="auto"/>
              <w:ind w:left="0" w:firstLine="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Minggu Ke-3</w:t>
            </w:r>
          </w:p>
        </w:tc>
        <w:tc>
          <w:tcPr>
            <w:tcW w:w="1017" w:type="dxa"/>
          </w:tcPr>
          <w:p w14:paraId="6F61257D" w14:textId="281ED5A0" w:rsidR="00B8206A" w:rsidRDefault="00B8206A" w:rsidP="00B8206A">
            <w:pPr>
              <w:spacing w:line="360" w:lineRule="auto"/>
              <w:ind w:left="0" w:firstLine="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Minggu Ke-4</w:t>
            </w:r>
          </w:p>
        </w:tc>
      </w:tr>
      <w:tr w:rsidR="00695CF8" w14:paraId="079F3EC9" w14:textId="77777777" w:rsidTr="00433717">
        <w:tc>
          <w:tcPr>
            <w:tcW w:w="570" w:type="dxa"/>
          </w:tcPr>
          <w:p w14:paraId="6D7B0907" w14:textId="383F9A78" w:rsidR="00B8206A" w:rsidRPr="008814DC" w:rsidRDefault="008814DC" w:rsidP="000D6AFF">
            <w:pPr>
              <w:tabs>
                <w:tab w:val="left" w:pos="355"/>
              </w:tabs>
              <w:spacing w:line="360" w:lineRule="auto"/>
              <w:ind w:left="0" w:firstLine="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3939" w:type="dxa"/>
          </w:tcPr>
          <w:p w14:paraId="24164143" w14:textId="08E8693C" w:rsidR="00B8206A" w:rsidRPr="000D6AFF" w:rsidRDefault="000D6AFF" w:rsidP="000D6AFF">
            <w:pPr>
              <w:spacing w:line="360" w:lineRule="auto"/>
              <w:ind w:left="32" w:hanging="32"/>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nalan Perusahaan (PT. Suci Jawa Persada)</w:t>
            </w:r>
          </w:p>
        </w:tc>
        <w:tc>
          <w:tcPr>
            <w:tcW w:w="1015" w:type="dxa"/>
            <w:shd w:val="clear" w:color="auto" w:fill="F4B083" w:themeFill="accent2" w:themeFillTint="99"/>
          </w:tcPr>
          <w:p w14:paraId="04D27A97" w14:textId="77777777" w:rsidR="00B8206A" w:rsidRDefault="00B8206A" w:rsidP="00B8206A">
            <w:pPr>
              <w:spacing w:line="360" w:lineRule="auto"/>
              <w:rPr>
                <w:rFonts w:ascii="Times New Roman" w:hAnsi="Times New Roman" w:cs="Times New Roman"/>
                <w:b/>
                <w:bCs/>
                <w:color w:val="000000" w:themeColor="text1"/>
                <w:sz w:val="24"/>
                <w:szCs w:val="24"/>
              </w:rPr>
            </w:pPr>
          </w:p>
        </w:tc>
        <w:tc>
          <w:tcPr>
            <w:tcW w:w="1070" w:type="dxa"/>
          </w:tcPr>
          <w:p w14:paraId="19B59EC4" w14:textId="77777777" w:rsidR="00B8206A" w:rsidRDefault="00B8206A" w:rsidP="00B8206A">
            <w:pPr>
              <w:spacing w:line="360" w:lineRule="auto"/>
              <w:rPr>
                <w:rFonts w:ascii="Times New Roman" w:hAnsi="Times New Roman" w:cs="Times New Roman"/>
                <w:b/>
                <w:bCs/>
                <w:color w:val="000000" w:themeColor="text1"/>
                <w:sz w:val="24"/>
                <w:szCs w:val="24"/>
              </w:rPr>
            </w:pPr>
          </w:p>
        </w:tc>
        <w:tc>
          <w:tcPr>
            <w:tcW w:w="1017" w:type="dxa"/>
          </w:tcPr>
          <w:p w14:paraId="6798899C" w14:textId="77777777" w:rsidR="00B8206A" w:rsidRDefault="00B8206A" w:rsidP="00B8206A">
            <w:pPr>
              <w:spacing w:line="360" w:lineRule="auto"/>
              <w:rPr>
                <w:rFonts w:ascii="Times New Roman" w:hAnsi="Times New Roman" w:cs="Times New Roman"/>
                <w:b/>
                <w:bCs/>
                <w:color w:val="000000" w:themeColor="text1"/>
                <w:sz w:val="24"/>
                <w:szCs w:val="24"/>
              </w:rPr>
            </w:pPr>
          </w:p>
        </w:tc>
        <w:tc>
          <w:tcPr>
            <w:tcW w:w="1017" w:type="dxa"/>
          </w:tcPr>
          <w:p w14:paraId="61E41FA7" w14:textId="77777777" w:rsidR="00B8206A" w:rsidRDefault="00B8206A" w:rsidP="00B8206A">
            <w:pPr>
              <w:spacing w:line="360" w:lineRule="auto"/>
              <w:rPr>
                <w:rFonts w:ascii="Times New Roman" w:hAnsi="Times New Roman" w:cs="Times New Roman"/>
                <w:b/>
                <w:bCs/>
                <w:color w:val="000000" w:themeColor="text1"/>
                <w:sz w:val="24"/>
                <w:szCs w:val="24"/>
              </w:rPr>
            </w:pPr>
          </w:p>
        </w:tc>
      </w:tr>
      <w:tr w:rsidR="008814DC" w14:paraId="441B6DF6" w14:textId="77777777" w:rsidTr="00433717">
        <w:tc>
          <w:tcPr>
            <w:tcW w:w="570" w:type="dxa"/>
          </w:tcPr>
          <w:p w14:paraId="7392BEB9" w14:textId="25B3EE77" w:rsidR="00B8206A" w:rsidRPr="008814DC" w:rsidRDefault="008814DC" w:rsidP="000D6AFF">
            <w:pPr>
              <w:spacing w:line="360" w:lineRule="auto"/>
              <w:ind w:left="0" w:firstLine="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3939" w:type="dxa"/>
          </w:tcPr>
          <w:p w14:paraId="5FABC181" w14:textId="4D2DADC1" w:rsidR="00B8206A" w:rsidRPr="000D6AFF" w:rsidRDefault="000D6AFF" w:rsidP="008814DC">
            <w:pPr>
              <w:spacing w:line="360" w:lineRule="auto"/>
              <w:ind w:left="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udi Literatur terkait fenomena yang ada di Perusahaan</w:t>
            </w:r>
          </w:p>
        </w:tc>
        <w:tc>
          <w:tcPr>
            <w:tcW w:w="1015" w:type="dxa"/>
          </w:tcPr>
          <w:p w14:paraId="5B2B6D45" w14:textId="77777777" w:rsidR="00B8206A" w:rsidRDefault="00B8206A" w:rsidP="00B8206A">
            <w:pPr>
              <w:spacing w:line="360" w:lineRule="auto"/>
              <w:rPr>
                <w:rFonts w:ascii="Times New Roman" w:hAnsi="Times New Roman" w:cs="Times New Roman"/>
                <w:b/>
                <w:bCs/>
                <w:color w:val="000000" w:themeColor="text1"/>
                <w:sz w:val="24"/>
                <w:szCs w:val="24"/>
              </w:rPr>
            </w:pPr>
          </w:p>
        </w:tc>
        <w:tc>
          <w:tcPr>
            <w:tcW w:w="1070" w:type="dxa"/>
            <w:shd w:val="clear" w:color="auto" w:fill="F4B083" w:themeFill="accent2" w:themeFillTint="99"/>
          </w:tcPr>
          <w:p w14:paraId="2C0BD020" w14:textId="77777777" w:rsidR="00B8206A" w:rsidRDefault="00B8206A" w:rsidP="00B8206A">
            <w:pPr>
              <w:spacing w:line="360" w:lineRule="auto"/>
              <w:rPr>
                <w:rFonts w:ascii="Times New Roman" w:hAnsi="Times New Roman" w:cs="Times New Roman"/>
                <w:b/>
                <w:bCs/>
                <w:color w:val="000000" w:themeColor="text1"/>
                <w:sz w:val="24"/>
                <w:szCs w:val="24"/>
              </w:rPr>
            </w:pPr>
          </w:p>
        </w:tc>
        <w:tc>
          <w:tcPr>
            <w:tcW w:w="1017" w:type="dxa"/>
          </w:tcPr>
          <w:p w14:paraId="5C3C3038" w14:textId="77777777" w:rsidR="00B8206A" w:rsidRDefault="00B8206A" w:rsidP="00B8206A">
            <w:pPr>
              <w:spacing w:line="360" w:lineRule="auto"/>
              <w:rPr>
                <w:rFonts w:ascii="Times New Roman" w:hAnsi="Times New Roman" w:cs="Times New Roman"/>
                <w:b/>
                <w:bCs/>
                <w:color w:val="000000" w:themeColor="text1"/>
                <w:sz w:val="24"/>
                <w:szCs w:val="24"/>
              </w:rPr>
            </w:pPr>
          </w:p>
        </w:tc>
        <w:tc>
          <w:tcPr>
            <w:tcW w:w="1017" w:type="dxa"/>
          </w:tcPr>
          <w:p w14:paraId="0C12B0F5" w14:textId="77777777" w:rsidR="00B8206A" w:rsidRDefault="00B8206A" w:rsidP="00B8206A">
            <w:pPr>
              <w:spacing w:line="360" w:lineRule="auto"/>
              <w:rPr>
                <w:rFonts w:ascii="Times New Roman" w:hAnsi="Times New Roman" w:cs="Times New Roman"/>
                <w:b/>
                <w:bCs/>
                <w:color w:val="000000" w:themeColor="text1"/>
                <w:sz w:val="24"/>
                <w:szCs w:val="24"/>
              </w:rPr>
            </w:pPr>
          </w:p>
        </w:tc>
      </w:tr>
      <w:tr w:rsidR="008814DC" w14:paraId="3B3D1AE4" w14:textId="77777777" w:rsidTr="00433717">
        <w:tc>
          <w:tcPr>
            <w:tcW w:w="570" w:type="dxa"/>
          </w:tcPr>
          <w:p w14:paraId="7398EE05" w14:textId="3FA52539" w:rsidR="00B8206A" w:rsidRPr="008814DC" w:rsidRDefault="008814DC" w:rsidP="000D6AFF">
            <w:pPr>
              <w:spacing w:line="360" w:lineRule="auto"/>
              <w:ind w:left="23" w:firstLine="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3939" w:type="dxa"/>
          </w:tcPr>
          <w:p w14:paraId="4CF037AB" w14:textId="36C6C73D" w:rsidR="00B8206A" w:rsidRPr="000D6AFF" w:rsidRDefault="000D6AFF" w:rsidP="000D6AFF">
            <w:pPr>
              <w:spacing w:line="360" w:lineRule="auto"/>
              <w:ind w:left="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akukaan Observasi ke Perusaahan, Wawancara dengan Pemilik Perusahaan dan Pembina Lapangan, serta pengambilan data.</w:t>
            </w:r>
          </w:p>
        </w:tc>
        <w:tc>
          <w:tcPr>
            <w:tcW w:w="1015" w:type="dxa"/>
          </w:tcPr>
          <w:p w14:paraId="36946CB8" w14:textId="77777777" w:rsidR="00B8206A" w:rsidRDefault="00B8206A" w:rsidP="00B8206A">
            <w:pPr>
              <w:spacing w:line="360" w:lineRule="auto"/>
              <w:rPr>
                <w:rFonts w:ascii="Times New Roman" w:hAnsi="Times New Roman" w:cs="Times New Roman"/>
                <w:b/>
                <w:bCs/>
                <w:color w:val="000000" w:themeColor="text1"/>
                <w:sz w:val="24"/>
                <w:szCs w:val="24"/>
              </w:rPr>
            </w:pPr>
          </w:p>
        </w:tc>
        <w:tc>
          <w:tcPr>
            <w:tcW w:w="1070" w:type="dxa"/>
            <w:shd w:val="clear" w:color="auto" w:fill="F4B083" w:themeFill="accent2" w:themeFillTint="99"/>
          </w:tcPr>
          <w:p w14:paraId="771BA143" w14:textId="77777777" w:rsidR="00B8206A" w:rsidRDefault="00B8206A" w:rsidP="00B8206A">
            <w:pPr>
              <w:spacing w:line="360" w:lineRule="auto"/>
              <w:rPr>
                <w:rFonts w:ascii="Times New Roman" w:hAnsi="Times New Roman" w:cs="Times New Roman"/>
                <w:b/>
                <w:bCs/>
                <w:color w:val="000000" w:themeColor="text1"/>
                <w:sz w:val="24"/>
                <w:szCs w:val="24"/>
              </w:rPr>
            </w:pPr>
          </w:p>
        </w:tc>
        <w:tc>
          <w:tcPr>
            <w:tcW w:w="1017" w:type="dxa"/>
            <w:shd w:val="clear" w:color="auto" w:fill="F4B083" w:themeFill="accent2" w:themeFillTint="99"/>
          </w:tcPr>
          <w:p w14:paraId="7A06800C" w14:textId="77777777" w:rsidR="00B8206A" w:rsidRDefault="00B8206A" w:rsidP="00B8206A">
            <w:pPr>
              <w:spacing w:line="360" w:lineRule="auto"/>
              <w:rPr>
                <w:rFonts w:ascii="Times New Roman" w:hAnsi="Times New Roman" w:cs="Times New Roman"/>
                <w:b/>
                <w:bCs/>
                <w:color w:val="000000" w:themeColor="text1"/>
                <w:sz w:val="24"/>
                <w:szCs w:val="24"/>
              </w:rPr>
            </w:pPr>
          </w:p>
        </w:tc>
        <w:tc>
          <w:tcPr>
            <w:tcW w:w="1017" w:type="dxa"/>
            <w:shd w:val="clear" w:color="auto" w:fill="F4B083" w:themeFill="accent2" w:themeFillTint="99"/>
          </w:tcPr>
          <w:p w14:paraId="666B3E2C" w14:textId="77777777" w:rsidR="00B8206A" w:rsidRDefault="00B8206A" w:rsidP="00B8206A">
            <w:pPr>
              <w:spacing w:line="360" w:lineRule="auto"/>
              <w:rPr>
                <w:rFonts w:ascii="Times New Roman" w:hAnsi="Times New Roman" w:cs="Times New Roman"/>
                <w:b/>
                <w:bCs/>
                <w:color w:val="000000" w:themeColor="text1"/>
                <w:sz w:val="24"/>
                <w:szCs w:val="24"/>
              </w:rPr>
            </w:pPr>
          </w:p>
        </w:tc>
      </w:tr>
      <w:tr w:rsidR="008814DC" w14:paraId="3C34F867" w14:textId="77777777" w:rsidTr="00433717">
        <w:tc>
          <w:tcPr>
            <w:tcW w:w="570" w:type="dxa"/>
          </w:tcPr>
          <w:p w14:paraId="2F835511" w14:textId="447CFCD2" w:rsidR="00B8206A" w:rsidRPr="000D6AFF" w:rsidRDefault="000D6AFF" w:rsidP="000D6AFF">
            <w:pPr>
              <w:spacing w:line="360" w:lineRule="auto"/>
              <w:ind w:left="23" w:firstLine="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3939" w:type="dxa"/>
          </w:tcPr>
          <w:p w14:paraId="5C633DA6" w14:textId="1A768106" w:rsidR="00B8206A" w:rsidRPr="000D6AFF" w:rsidRDefault="000D6AFF" w:rsidP="000D6AFF">
            <w:pPr>
              <w:spacing w:line="360" w:lineRule="auto"/>
              <w:ind w:left="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yusunan Laporan Kerja Praktik di PT. Suci Jawa Persada</w:t>
            </w:r>
          </w:p>
        </w:tc>
        <w:tc>
          <w:tcPr>
            <w:tcW w:w="1015" w:type="dxa"/>
          </w:tcPr>
          <w:p w14:paraId="6640E64A" w14:textId="77777777" w:rsidR="00B8206A" w:rsidRDefault="00B8206A" w:rsidP="00B8206A">
            <w:pPr>
              <w:spacing w:line="360" w:lineRule="auto"/>
              <w:rPr>
                <w:rFonts w:ascii="Times New Roman" w:hAnsi="Times New Roman" w:cs="Times New Roman"/>
                <w:b/>
                <w:bCs/>
                <w:color w:val="000000" w:themeColor="text1"/>
                <w:sz w:val="24"/>
                <w:szCs w:val="24"/>
              </w:rPr>
            </w:pPr>
          </w:p>
        </w:tc>
        <w:tc>
          <w:tcPr>
            <w:tcW w:w="1070" w:type="dxa"/>
          </w:tcPr>
          <w:p w14:paraId="62CF8EAE" w14:textId="77777777" w:rsidR="00B8206A" w:rsidRDefault="00B8206A" w:rsidP="00B8206A">
            <w:pPr>
              <w:spacing w:line="360" w:lineRule="auto"/>
              <w:rPr>
                <w:rFonts w:ascii="Times New Roman" w:hAnsi="Times New Roman" w:cs="Times New Roman"/>
                <w:b/>
                <w:bCs/>
                <w:color w:val="000000" w:themeColor="text1"/>
                <w:sz w:val="24"/>
                <w:szCs w:val="24"/>
              </w:rPr>
            </w:pPr>
          </w:p>
        </w:tc>
        <w:tc>
          <w:tcPr>
            <w:tcW w:w="1017" w:type="dxa"/>
          </w:tcPr>
          <w:p w14:paraId="4FA19555" w14:textId="77777777" w:rsidR="00B8206A" w:rsidRDefault="00B8206A" w:rsidP="00B8206A">
            <w:pPr>
              <w:spacing w:line="360" w:lineRule="auto"/>
              <w:rPr>
                <w:rFonts w:ascii="Times New Roman" w:hAnsi="Times New Roman" w:cs="Times New Roman"/>
                <w:b/>
                <w:bCs/>
                <w:color w:val="000000" w:themeColor="text1"/>
                <w:sz w:val="24"/>
                <w:szCs w:val="24"/>
              </w:rPr>
            </w:pPr>
          </w:p>
        </w:tc>
        <w:tc>
          <w:tcPr>
            <w:tcW w:w="1017" w:type="dxa"/>
            <w:shd w:val="clear" w:color="auto" w:fill="F4B083" w:themeFill="accent2" w:themeFillTint="99"/>
          </w:tcPr>
          <w:p w14:paraId="04EABBD8" w14:textId="77777777" w:rsidR="00B8206A" w:rsidRDefault="00B8206A" w:rsidP="00433717">
            <w:pPr>
              <w:keepNext/>
              <w:spacing w:line="360" w:lineRule="auto"/>
              <w:ind w:left="0" w:firstLine="0"/>
              <w:rPr>
                <w:rFonts w:ascii="Times New Roman" w:hAnsi="Times New Roman" w:cs="Times New Roman"/>
                <w:b/>
                <w:bCs/>
                <w:color w:val="000000" w:themeColor="text1"/>
                <w:sz w:val="24"/>
                <w:szCs w:val="24"/>
              </w:rPr>
            </w:pPr>
          </w:p>
        </w:tc>
      </w:tr>
    </w:tbl>
    <w:p w14:paraId="6CD5AE99" w14:textId="77777777" w:rsidR="00A164DC" w:rsidRPr="00922314" w:rsidRDefault="00A164DC" w:rsidP="00A164DC">
      <w:pPr>
        <w:pStyle w:val="ListParagraph"/>
        <w:spacing w:line="360" w:lineRule="auto"/>
        <w:ind w:left="2291"/>
        <w:rPr>
          <w:rFonts w:ascii="Times New Roman" w:hAnsi="Times New Roman" w:cs="Times New Roman"/>
          <w:b/>
          <w:bCs/>
          <w:color w:val="000000" w:themeColor="text1"/>
          <w:sz w:val="24"/>
          <w:szCs w:val="24"/>
          <w:lang w:val="en-US"/>
        </w:rPr>
      </w:pPr>
    </w:p>
    <w:p w14:paraId="59F1D733" w14:textId="2DD9ADC0" w:rsidR="007B06AB" w:rsidRDefault="007B06AB" w:rsidP="007B06AB">
      <w:pPr>
        <w:spacing w:line="360" w:lineRule="auto"/>
        <w:rPr>
          <w:rFonts w:ascii="Times New Roman" w:hAnsi="Times New Roman" w:cs="Times New Roman"/>
          <w:b/>
          <w:bCs/>
          <w:color w:val="000000" w:themeColor="text1"/>
          <w:sz w:val="24"/>
          <w:szCs w:val="24"/>
          <w:lang w:val="en-US"/>
        </w:rPr>
      </w:pPr>
    </w:p>
    <w:p w14:paraId="12EB59A6" w14:textId="69DADFF0" w:rsidR="007B06AB" w:rsidRDefault="007B06AB">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0CCDE198" w14:textId="56402965" w:rsidR="007B06AB" w:rsidRPr="00783FFF" w:rsidRDefault="007B06AB" w:rsidP="00783FFF">
      <w:pPr>
        <w:pStyle w:val="Heading1"/>
        <w:spacing w:before="0" w:line="360" w:lineRule="auto"/>
        <w:jc w:val="center"/>
        <w:rPr>
          <w:sz w:val="24"/>
          <w:szCs w:val="24"/>
        </w:rPr>
      </w:pPr>
      <w:bookmarkStart w:id="56" w:name="_Toc112073589"/>
      <w:bookmarkStart w:id="57" w:name="_Toc112390111"/>
      <w:bookmarkStart w:id="58" w:name="_Toc112402708"/>
      <w:r w:rsidRPr="00783FFF">
        <w:rPr>
          <w:sz w:val="24"/>
          <w:szCs w:val="24"/>
        </w:rPr>
        <w:lastRenderedPageBreak/>
        <w:t>BAB V</w:t>
      </w:r>
      <w:bookmarkEnd w:id="56"/>
      <w:bookmarkEnd w:id="57"/>
      <w:bookmarkEnd w:id="58"/>
    </w:p>
    <w:p w14:paraId="7680E93F" w14:textId="44B0771F" w:rsidR="007B06AB" w:rsidRPr="00783FFF" w:rsidRDefault="007B06AB" w:rsidP="00783FFF">
      <w:pPr>
        <w:pStyle w:val="Heading1"/>
        <w:spacing w:before="0" w:line="360" w:lineRule="auto"/>
        <w:jc w:val="center"/>
        <w:rPr>
          <w:sz w:val="24"/>
          <w:szCs w:val="24"/>
        </w:rPr>
      </w:pPr>
      <w:bookmarkStart w:id="59" w:name="_Toc112402709"/>
      <w:r w:rsidRPr="00783FFF">
        <w:rPr>
          <w:sz w:val="24"/>
          <w:szCs w:val="24"/>
        </w:rPr>
        <w:t>KESIMPULAN DAN SARAN</w:t>
      </w:r>
      <w:bookmarkEnd w:id="59"/>
    </w:p>
    <w:p w14:paraId="73892A22" w14:textId="4D231517" w:rsidR="007B06AB" w:rsidRPr="007B06AB" w:rsidRDefault="007B06AB" w:rsidP="0098608B">
      <w:pPr>
        <w:pStyle w:val="Heading2"/>
      </w:pPr>
      <w:bookmarkStart w:id="60" w:name="_Toc112402710"/>
      <w:r w:rsidRPr="007B06AB">
        <w:t xml:space="preserve">5.1 </w:t>
      </w:r>
      <w:r w:rsidR="0098608B">
        <w:tab/>
      </w:r>
      <w:r w:rsidRPr="007B06AB">
        <w:t>Kesimpulan</w:t>
      </w:r>
      <w:bookmarkEnd w:id="60"/>
    </w:p>
    <w:p w14:paraId="702246B2" w14:textId="48C1677E" w:rsidR="007B06AB" w:rsidRDefault="003A1E8F" w:rsidP="003A1E8F">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Berdasarkan uraian yang telah dijelaskan sebelumnya, didapatkan beberapa kesimpulan terkait hasil dari Kerja Praktik (KP) yang dilakukan selama 1 bulan di PT. Suci Jawa Persada adalah sebagai berikut:</w:t>
      </w:r>
    </w:p>
    <w:p w14:paraId="3EAC1EF8" w14:textId="7660E08F" w:rsidR="003A1E8F" w:rsidRDefault="003A1E8F" w:rsidP="003A1E8F">
      <w:pPr>
        <w:pStyle w:val="ListParagraph"/>
        <w:numPr>
          <w:ilvl w:val="0"/>
          <w:numId w:val="31"/>
        </w:numPr>
        <w:spacing w:after="0" w:line="360" w:lineRule="auto"/>
        <w:ind w:hanging="436"/>
        <w:jc w:val="both"/>
        <w:rPr>
          <w:rFonts w:ascii="Times New Roman" w:hAnsi="Times New Roman" w:cs="Times New Roman"/>
          <w:bCs/>
          <w:sz w:val="24"/>
          <w:szCs w:val="24"/>
          <w:lang w:val="en-US"/>
        </w:rPr>
      </w:pPr>
      <w:r>
        <w:rPr>
          <w:rFonts w:ascii="Times New Roman" w:hAnsi="Times New Roman" w:cs="Times New Roman"/>
          <w:bCs/>
          <w:sz w:val="24"/>
          <w:szCs w:val="24"/>
          <w:lang w:val="en-US"/>
        </w:rPr>
        <w:t>PT. Suci Jawa Persada merupakan perusahaan yang masih tergolong baru yang terletak di daerah Suci Kabupaten Gresik yang bergerak dibidang properti yakni penjualan bangunan berupa rumah dan tanah kavling.</w:t>
      </w:r>
    </w:p>
    <w:p w14:paraId="7D93B5B9" w14:textId="7170DFFA" w:rsidR="003A1E8F" w:rsidRDefault="003A1E8F" w:rsidP="003A1E8F">
      <w:pPr>
        <w:pStyle w:val="ListParagraph"/>
        <w:numPr>
          <w:ilvl w:val="0"/>
          <w:numId w:val="31"/>
        </w:numPr>
        <w:spacing w:after="0" w:line="360" w:lineRule="auto"/>
        <w:ind w:hanging="436"/>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Mengetahui terkait alur atau proses pembayaran angsuran pembelian yang dilakukan oleh konsumen </w:t>
      </w:r>
      <w:r w:rsidR="00F27A49">
        <w:rPr>
          <w:rFonts w:ascii="Times New Roman" w:hAnsi="Times New Roman" w:cs="Times New Roman"/>
          <w:bCs/>
          <w:sz w:val="24"/>
          <w:szCs w:val="24"/>
          <w:lang w:val="en-US"/>
        </w:rPr>
        <w:t xml:space="preserve">kepada perusahaan baik secara kredit </w:t>
      </w:r>
      <w:r w:rsidR="00ED6ADF">
        <w:rPr>
          <w:rFonts w:ascii="Times New Roman" w:hAnsi="Times New Roman" w:cs="Times New Roman"/>
          <w:bCs/>
          <w:sz w:val="24"/>
          <w:szCs w:val="24"/>
          <w:lang w:val="en-US"/>
        </w:rPr>
        <w:t>dan</w:t>
      </w:r>
      <w:r w:rsidR="00F27A49">
        <w:rPr>
          <w:rFonts w:ascii="Times New Roman" w:hAnsi="Times New Roman" w:cs="Times New Roman"/>
          <w:bCs/>
          <w:sz w:val="24"/>
          <w:szCs w:val="24"/>
          <w:lang w:val="en-US"/>
        </w:rPr>
        <w:t xml:space="preserve"> tunai.</w:t>
      </w:r>
    </w:p>
    <w:p w14:paraId="574D8852" w14:textId="5F671E5F" w:rsidR="00F27A49" w:rsidRDefault="00F27A49" w:rsidP="003A1E8F">
      <w:pPr>
        <w:pStyle w:val="ListParagraph"/>
        <w:numPr>
          <w:ilvl w:val="0"/>
          <w:numId w:val="31"/>
        </w:numPr>
        <w:spacing w:after="0" w:line="360" w:lineRule="auto"/>
        <w:ind w:hanging="436"/>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oses pencatatan keuangan yang dilakukan oleh departemen keuangan dari PT. Suci Jawa Persada masih menggunakan cara manual sehingga, penulis dalam melaksanakan KP ikut membantu untuk membuatkan model catatan keuangan dengan sistem yang menggunakan Ms. </w:t>
      </w:r>
      <w:r w:rsidR="00643F39">
        <w:rPr>
          <w:rFonts w:ascii="Times New Roman" w:hAnsi="Times New Roman" w:cs="Times New Roman"/>
          <w:bCs/>
          <w:sz w:val="24"/>
          <w:szCs w:val="24"/>
          <w:lang w:val="en-US"/>
        </w:rPr>
        <w:t>Excel</w:t>
      </w:r>
      <w:r>
        <w:rPr>
          <w:rFonts w:ascii="Times New Roman" w:hAnsi="Times New Roman" w:cs="Times New Roman"/>
          <w:bCs/>
          <w:sz w:val="24"/>
          <w:szCs w:val="24"/>
          <w:lang w:val="en-US"/>
        </w:rPr>
        <w:t>.</w:t>
      </w:r>
    </w:p>
    <w:p w14:paraId="1FF8E456" w14:textId="064072F6" w:rsidR="00F27A49" w:rsidRDefault="00F27A49" w:rsidP="003A1E8F">
      <w:pPr>
        <w:pStyle w:val="ListParagraph"/>
        <w:numPr>
          <w:ilvl w:val="0"/>
          <w:numId w:val="31"/>
        </w:numPr>
        <w:spacing w:after="0" w:line="360" w:lineRule="auto"/>
        <w:ind w:hanging="436"/>
        <w:jc w:val="both"/>
        <w:rPr>
          <w:rFonts w:ascii="Times New Roman" w:hAnsi="Times New Roman" w:cs="Times New Roman"/>
          <w:bCs/>
          <w:sz w:val="24"/>
          <w:szCs w:val="24"/>
          <w:lang w:val="en-US"/>
        </w:rPr>
      </w:pPr>
      <w:r>
        <w:rPr>
          <w:rFonts w:ascii="Times New Roman" w:hAnsi="Times New Roman" w:cs="Times New Roman"/>
          <w:bCs/>
          <w:sz w:val="24"/>
          <w:szCs w:val="24"/>
          <w:lang w:val="en-US"/>
        </w:rPr>
        <w:t>PT. Suci Jawa Persada memiliki piutang yang cukup besar dan permasalahan hutang perusahaan yang harus segera diselesaikan dengan solusi terbaik</w:t>
      </w:r>
      <w:r w:rsidR="00744959">
        <w:rPr>
          <w:rFonts w:ascii="Times New Roman" w:hAnsi="Times New Roman" w:cs="Times New Roman"/>
          <w:bCs/>
          <w:sz w:val="24"/>
          <w:szCs w:val="24"/>
          <w:lang w:val="en-US"/>
        </w:rPr>
        <w:t>.</w:t>
      </w:r>
    </w:p>
    <w:p w14:paraId="71870614" w14:textId="01E5F486" w:rsidR="00D8045D" w:rsidRDefault="00D8045D" w:rsidP="003A1E8F">
      <w:pPr>
        <w:pStyle w:val="ListParagraph"/>
        <w:numPr>
          <w:ilvl w:val="0"/>
          <w:numId w:val="31"/>
        </w:numPr>
        <w:spacing w:after="0" w:line="360" w:lineRule="auto"/>
        <w:ind w:hanging="436"/>
        <w:jc w:val="both"/>
        <w:rPr>
          <w:rFonts w:ascii="Times New Roman" w:hAnsi="Times New Roman" w:cs="Times New Roman"/>
          <w:bCs/>
          <w:sz w:val="24"/>
          <w:szCs w:val="24"/>
          <w:lang w:val="en-US"/>
        </w:rPr>
      </w:pPr>
      <w:r>
        <w:rPr>
          <w:rFonts w:ascii="Times New Roman" w:hAnsi="Times New Roman" w:cs="Times New Roman"/>
          <w:bCs/>
          <w:sz w:val="24"/>
          <w:szCs w:val="24"/>
          <w:lang w:val="en-US"/>
        </w:rPr>
        <w:t>Diketahui bahwa PT. Suci Jawa Persada memiliki NPL yang terlalu tinggi yaitu 60% sehingga hal ini jauh dari kata baik dengan standar nilai dibawah 5%, untuk itu diperlukan solusi dalam penanganannya supaya suku bunga kredit tidak meningkat dan permintaan kredit tidak rendah.</w:t>
      </w:r>
    </w:p>
    <w:p w14:paraId="7B4F65B3" w14:textId="7D8787A5" w:rsidR="00744959" w:rsidRDefault="00744959" w:rsidP="003A1E8F">
      <w:pPr>
        <w:pStyle w:val="ListParagraph"/>
        <w:numPr>
          <w:ilvl w:val="0"/>
          <w:numId w:val="31"/>
        </w:numPr>
        <w:spacing w:after="0" w:line="360" w:lineRule="auto"/>
        <w:ind w:hanging="436"/>
        <w:jc w:val="both"/>
        <w:rPr>
          <w:rFonts w:ascii="Times New Roman" w:hAnsi="Times New Roman" w:cs="Times New Roman"/>
          <w:bCs/>
          <w:sz w:val="24"/>
          <w:szCs w:val="24"/>
          <w:lang w:val="en-US"/>
        </w:rPr>
      </w:pPr>
      <w:r>
        <w:rPr>
          <w:rFonts w:ascii="Times New Roman" w:hAnsi="Times New Roman" w:cs="Times New Roman"/>
          <w:bCs/>
          <w:sz w:val="24"/>
          <w:szCs w:val="24"/>
          <w:lang w:val="en-US"/>
        </w:rPr>
        <w:t>Mendapatkan gambaran terkait proses kerja baik aktivitas atau kegiatan kerja maupun lingkungan kerja di dunia nyata yang sebenarnya dengan keterlibatan langsung serta memperoleh pengetahuan baru sebagai bekal untuk mempersiapkan diri di masa yang akan dating.</w:t>
      </w:r>
    </w:p>
    <w:p w14:paraId="536BC165" w14:textId="77777777" w:rsidR="00744959" w:rsidRPr="003A1E8F" w:rsidRDefault="00744959" w:rsidP="00744959">
      <w:pPr>
        <w:pStyle w:val="ListParagraph"/>
        <w:spacing w:after="0" w:line="360" w:lineRule="auto"/>
        <w:jc w:val="both"/>
        <w:rPr>
          <w:rFonts w:ascii="Times New Roman" w:hAnsi="Times New Roman" w:cs="Times New Roman"/>
          <w:bCs/>
          <w:sz w:val="24"/>
          <w:szCs w:val="24"/>
          <w:lang w:val="en-US"/>
        </w:rPr>
      </w:pPr>
    </w:p>
    <w:p w14:paraId="6DFF0DAD" w14:textId="2230DC7D" w:rsidR="007B06AB" w:rsidRPr="007B06AB" w:rsidRDefault="007B06AB" w:rsidP="0098608B">
      <w:pPr>
        <w:pStyle w:val="Heading2"/>
      </w:pPr>
      <w:bookmarkStart w:id="61" w:name="_Toc112402711"/>
      <w:r w:rsidRPr="007B06AB">
        <w:t xml:space="preserve">5.2 </w:t>
      </w:r>
      <w:r w:rsidR="0098608B">
        <w:tab/>
      </w:r>
      <w:r w:rsidRPr="00D8045D">
        <w:t>Saran</w:t>
      </w:r>
      <w:bookmarkEnd w:id="61"/>
    </w:p>
    <w:p w14:paraId="36732025" w14:textId="709C3177" w:rsidR="007B06AB" w:rsidRDefault="00ED6ADF" w:rsidP="00ED6ADF">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ab/>
      </w:r>
      <w:r>
        <w:rPr>
          <w:rFonts w:ascii="Times New Roman" w:hAnsi="Times New Roman" w:cs="Times New Roman"/>
          <w:color w:val="000000" w:themeColor="text1"/>
          <w:sz w:val="24"/>
          <w:szCs w:val="24"/>
          <w:lang w:val="en-US"/>
        </w:rPr>
        <w:t xml:space="preserve">Setelah melaksanakan KP (Kerja Praktik) selama satu bulan di PT. Suci Jawa Persada penulis memberikan saran yaitu bagi adik tingkat yang akan </w:t>
      </w:r>
      <w:r>
        <w:rPr>
          <w:rFonts w:ascii="Times New Roman" w:hAnsi="Times New Roman" w:cs="Times New Roman"/>
          <w:color w:val="000000" w:themeColor="text1"/>
          <w:sz w:val="24"/>
          <w:szCs w:val="24"/>
          <w:lang w:val="en-US"/>
        </w:rPr>
        <w:lastRenderedPageBreak/>
        <w:t>melaksanakan magang diharapkan lebih mempersiapkan diri dengan matang serta mempersiapkan beberapa plan untuk menghidari sesuatu yang tidak diinginkan. Serta diharapkan mampu lebih baik menuliskan laporan magang dengan data-data yang lebih terperinci.</w:t>
      </w:r>
    </w:p>
    <w:p w14:paraId="3322A8BA" w14:textId="44F65E38" w:rsidR="00795AF3" w:rsidRDefault="00795AF3" w:rsidP="00ED6ADF">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Kemudian untuk PT. Suci Jawa Persada sendiri diharapkan mampu mengatasi terkait tingginya NPL yang dihadapi. Adapun beberapa cara yang dapat dilakukan adalah dengan restrukturisasi yaitu menambahkan tunggakan pokok atau bunga dalam pinjaman pokok, kemudian melakukan penagihan pembayaran kepada orang yang terlambat melakukan pembayaran, serta membuat kesepakatan antara dua pihak untuk penyesuaian pembayaran kredit dan menjadwalkan kembali jatuh tempo dalam pembayaran.</w:t>
      </w:r>
    </w:p>
    <w:p w14:paraId="3A896BC0" w14:textId="44F783AF" w:rsidR="00795AF3" w:rsidRDefault="00795AF3" w:rsidP="00ED6ADF">
      <w:pPr>
        <w:spacing w:line="360" w:lineRule="auto"/>
        <w:jc w:val="both"/>
        <w:rPr>
          <w:rFonts w:ascii="Times New Roman" w:hAnsi="Times New Roman" w:cs="Times New Roman"/>
          <w:color w:val="000000" w:themeColor="text1"/>
          <w:sz w:val="24"/>
          <w:szCs w:val="24"/>
          <w:lang w:val="en-US"/>
        </w:rPr>
      </w:pPr>
    </w:p>
    <w:p w14:paraId="48CF1F7F" w14:textId="55401CBC" w:rsidR="00795AF3" w:rsidRPr="00ED6ADF" w:rsidRDefault="00795AF3" w:rsidP="00ED6ADF">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4A04F59F" w14:textId="74355736" w:rsidR="007B06AB" w:rsidRDefault="007B06AB" w:rsidP="008B4C7B">
      <w:pPr>
        <w:pStyle w:val="Heading1"/>
        <w:spacing w:before="0" w:line="360" w:lineRule="auto"/>
        <w:jc w:val="center"/>
        <w:rPr>
          <w:sz w:val="24"/>
          <w:szCs w:val="24"/>
        </w:rPr>
      </w:pPr>
      <w:bookmarkStart w:id="62" w:name="_Toc112402712"/>
      <w:r w:rsidRPr="00783FFF">
        <w:rPr>
          <w:sz w:val="24"/>
          <w:szCs w:val="24"/>
        </w:rPr>
        <w:lastRenderedPageBreak/>
        <w:t>DAFTAR PUSAKA</w:t>
      </w:r>
      <w:bookmarkEnd w:id="62"/>
    </w:p>
    <w:p w14:paraId="3D5F9BAB" w14:textId="77777777" w:rsidR="008B4C7B" w:rsidRPr="008B4C7B" w:rsidRDefault="008B4C7B" w:rsidP="008B4C7B">
      <w:pPr>
        <w:rPr>
          <w:lang w:val="en-US" w:eastAsia="ar-SA"/>
        </w:rPr>
      </w:pPr>
    </w:p>
    <w:p w14:paraId="7831AC63" w14:textId="2DA66260"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bCs/>
          <w:color w:val="000000" w:themeColor="text1"/>
          <w:sz w:val="24"/>
          <w:szCs w:val="24"/>
          <w:lang w:val="en-US"/>
        </w:rPr>
        <w:fldChar w:fldCharType="begin" w:fldLock="1"/>
      </w:r>
      <w:r>
        <w:rPr>
          <w:rFonts w:ascii="Times New Roman" w:hAnsi="Times New Roman" w:cs="Times New Roman"/>
          <w:b/>
          <w:bCs/>
          <w:color w:val="000000" w:themeColor="text1"/>
          <w:sz w:val="24"/>
          <w:szCs w:val="24"/>
          <w:lang w:val="en-US"/>
        </w:rPr>
        <w:instrText xml:space="preserve">ADDIN Mendeley Bibliography CSL_BIBLIOGRAPHY </w:instrText>
      </w:r>
      <w:r>
        <w:rPr>
          <w:rFonts w:ascii="Times New Roman" w:hAnsi="Times New Roman" w:cs="Times New Roman"/>
          <w:b/>
          <w:bCs/>
          <w:color w:val="000000" w:themeColor="text1"/>
          <w:sz w:val="24"/>
          <w:szCs w:val="24"/>
          <w:lang w:val="en-US"/>
        </w:rPr>
        <w:fldChar w:fldCharType="separate"/>
      </w:r>
      <w:r w:rsidRPr="0098608B">
        <w:rPr>
          <w:rFonts w:ascii="Times New Roman" w:hAnsi="Times New Roman" w:cs="Times New Roman"/>
          <w:noProof/>
          <w:sz w:val="24"/>
          <w:szCs w:val="24"/>
        </w:rPr>
        <w:t xml:space="preserve">Abaqrca, R. M. (2021). Analisis Piutang Tak Tertagih terhadap Tingkat Perputaran Piutang pada CV Berlian Abadi Gunungsitoli. </w:t>
      </w:r>
      <w:r w:rsidRPr="0098608B">
        <w:rPr>
          <w:rFonts w:ascii="Times New Roman" w:hAnsi="Times New Roman" w:cs="Times New Roman"/>
          <w:i/>
          <w:iCs/>
          <w:noProof/>
          <w:sz w:val="24"/>
          <w:szCs w:val="24"/>
        </w:rPr>
        <w:t>Jurnal Riset Manajemen Dan Bisnis</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6</w:t>
      </w:r>
      <w:r w:rsidRPr="0098608B">
        <w:rPr>
          <w:rFonts w:ascii="Times New Roman" w:hAnsi="Times New Roman" w:cs="Times New Roman"/>
          <w:noProof/>
          <w:sz w:val="24"/>
          <w:szCs w:val="24"/>
        </w:rPr>
        <w:t>(2), 2013–2015.</w:t>
      </w:r>
    </w:p>
    <w:p w14:paraId="24AF5D55" w14:textId="77777777"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8608B">
        <w:rPr>
          <w:rFonts w:ascii="Times New Roman" w:hAnsi="Times New Roman" w:cs="Times New Roman"/>
          <w:noProof/>
          <w:sz w:val="24"/>
          <w:szCs w:val="24"/>
        </w:rPr>
        <w:t xml:space="preserve">Edo, D. S. R., &amp; Wiagustini, N. L. P. (2014). PENGARUH DANA PIHAK KETIGA , NON PERFORMING LOAN , DAN CAPITAL ADEQUACY RATIO TERHADAP LOAN TO DEPOSIT RATIO DAN RETURN ON ASSETS PADA SEKTOR PERBANKAN DI BURSA EFEK INDONESIA Delsy Setiawati Ratu Edo 1 Fakultas Ekonomi dan Bisnis Universitas Udayana ( Un. </w:t>
      </w:r>
      <w:r w:rsidRPr="0098608B">
        <w:rPr>
          <w:rFonts w:ascii="Times New Roman" w:hAnsi="Times New Roman" w:cs="Times New Roman"/>
          <w:i/>
          <w:iCs/>
          <w:noProof/>
          <w:sz w:val="24"/>
          <w:szCs w:val="24"/>
        </w:rPr>
        <w:t>E-Jurnal Ekonomi Dan Bisnis Universitas Udayana 3.11</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11</w:t>
      </w:r>
      <w:r w:rsidRPr="0098608B">
        <w:rPr>
          <w:rFonts w:ascii="Times New Roman" w:hAnsi="Times New Roman" w:cs="Times New Roman"/>
          <w:noProof/>
          <w:sz w:val="24"/>
          <w:szCs w:val="24"/>
        </w:rPr>
        <w:t>, 650–673.</w:t>
      </w:r>
    </w:p>
    <w:p w14:paraId="769C5A05" w14:textId="77777777"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8608B">
        <w:rPr>
          <w:rFonts w:ascii="Times New Roman" w:hAnsi="Times New Roman" w:cs="Times New Roman"/>
          <w:noProof/>
          <w:sz w:val="24"/>
          <w:szCs w:val="24"/>
        </w:rPr>
        <w:t xml:space="preserve">Friyanto, F., Masrifah, F. B., &amp; Saifuddin, S. (2022). Pengaruh Perputaran Piutang Dan Perputaran Persediaan Terhadap Profitabilitas. </w:t>
      </w:r>
      <w:r w:rsidRPr="0098608B">
        <w:rPr>
          <w:rFonts w:ascii="Times New Roman" w:hAnsi="Times New Roman" w:cs="Times New Roman"/>
          <w:i/>
          <w:iCs/>
          <w:noProof/>
          <w:sz w:val="24"/>
          <w:szCs w:val="24"/>
        </w:rPr>
        <w:t>Jurnal Ilmiah Administrasi Bisnis Dan Inovasi</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5</w:t>
      </w:r>
      <w:r w:rsidRPr="0098608B">
        <w:rPr>
          <w:rFonts w:ascii="Times New Roman" w:hAnsi="Times New Roman" w:cs="Times New Roman"/>
          <w:noProof/>
          <w:sz w:val="24"/>
          <w:szCs w:val="24"/>
        </w:rPr>
        <w:t>(2), 143–154. https://doi.org/10.25139/jiabi.v5i2.4378</w:t>
      </w:r>
    </w:p>
    <w:p w14:paraId="67367158" w14:textId="77777777"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8608B">
        <w:rPr>
          <w:rFonts w:ascii="Times New Roman" w:hAnsi="Times New Roman" w:cs="Times New Roman"/>
          <w:noProof/>
          <w:sz w:val="24"/>
          <w:szCs w:val="24"/>
        </w:rPr>
        <w:t xml:space="preserve">Hasanah, H. (2017). TEKNIK-TEKNIK OBSERVASI (Sebuah Alternatif Metode Pengumpulan Data Kualitatif Ilmu-ilmu Sosial). </w:t>
      </w:r>
      <w:r w:rsidRPr="0098608B">
        <w:rPr>
          <w:rFonts w:ascii="Times New Roman" w:hAnsi="Times New Roman" w:cs="Times New Roman"/>
          <w:i/>
          <w:iCs/>
          <w:noProof/>
          <w:sz w:val="24"/>
          <w:szCs w:val="24"/>
        </w:rPr>
        <w:t>At-Taqaddum</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8</w:t>
      </w:r>
      <w:r w:rsidRPr="0098608B">
        <w:rPr>
          <w:rFonts w:ascii="Times New Roman" w:hAnsi="Times New Roman" w:cs="Times New Roman"/>
          <w:noProof/>
          <w:sz w:val="24"/>
          <w:szCs w:val="24"/>
        </w:rPr>
        <w:t>(1), 21. https://doi.org/10.21580/at.v8i1.1163</w:t>
      </w:r>
    </w:p>
    <w:p w14:paraId="2EA71CCE" w14:textId="77777777"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8608B">
        <w:rPr>
          <w:rFonts w:ascii="Times New Roman" w:hAnsi="Times New Roman" w:cs="Times New Roman"/>
          <w:noProof/>
          <w:sz w:val="24"/>
          <w:szCs w:val="24"/>
        </w:rPr>
        <w:t xml:space="preserve">Isnaini, F., Sahara, &amp; Nursyamsiah, T. (2019). Faktor-faktor yang Memengaruhi Tingkat Non Performing Financing dan Non Performing Loan pada Dual Banking System di Indonesia. </w:t>
      </w:r>
      <w:r w:rsidRPr="0098608B">
        <w:rPr>
          <w:rFonts w:ascii="Times New Roman" w:hAnsi="Times New Roman" w:cs="Times New Roman"/>
          <w:i/>
          <w:iCs/>
          <w:noProof/>
          <w:sz w:val="24"/>
          <w:szCs w:val="24"/>
        </w:rPr>
        <w:t>Al-Muzara’ah</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7</w:t>
      </w:r>
      <w:r w:rsidRPr="0098608B">
        <w:rPr>
          <w:rFonts w:ascii="Times New Roman" w:hAnsi="Times New Roman" w:cs="Times New Roman"/>
          <w:noProof/>
          <w:sz w:val="24"/>
          <w:szCs w:val="24"/>
        </w:rPr>
        <w:t>(1), 47–59. https://doi.org/10.29244/jam.7.1.47-59</w:t>
      </w:r>
    </w:p>
    <w:p w14:paraId="5C08CA86" w14:textId="77777777"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8608B">
        <w:rPr>
          <w:rFonts w:ascii="Times New Roman" w:hAnsi="Times New Roman" w:cs="Times New Roman"/>
          <w:noProof/>
          <w:sz w:val="24"/>
          <w:szCs w:val="24"/>
        </w:rPr>
        <w:t xml:space="preserve">Khamisah, N., Nani, D. A., &amp; Ashsifa, I. (2020). Pengaruh Non Performing Loan (NPL), BOPO dan Ukuran Perusahaan Terhadap Return On Assets (ROA) Perusahaan Perbankan yang Terdaftar di Bursa Efek (BEI). </w:t>
      </w:r>
      <w:r w:rsidRPr="0098608B">
        <w:rPr>
          <w:rFonts w:ascii="Times New Roman" w:hAnsi="Times New Roman" w:cs="Times New Roman"/>
          <w:i/>
          <w:iCs/>
          <w:noProof/>
          <w:sz w:val="24"/>
          <w:szCs w:val="24"/>
        </w:rPr>
        <w:t>… : International Journal of …</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3</w:t>
      </w:r>
      <w:r w:rsidRPr="0098608B">
        <w:rPr>
          <w:rFonts w:ascii="Times New Roman" w:hAnsi="Times New Roman" w:cs="Times New Roman"/>
          <w:noProof/>
          <w:sz w:val="24"/>
          <w:szCs w:val="24"/>
        </w:rPr>
        <w:t>(2), 18–23. https://ejurnal.teknokrat.ac.id/index.php/technobiz/article/view/836</w:t>
      </w:r>
    </w:p>
    <w:p w14:paraId="584E5FA7" w14:textId="77777777"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8608B">
        <w:rPr>
          <w:rFonts w:ascii="Times New Roman" w:hAnsi="Times New Roman" w:cs="Times New Roman"/>
          <w:noProof/>
          <w:sz w:val="24"/>
          <w:szCs w:val="24"/>
        </w:rPr>
        <w:t xml:space="preserve">Munandar, A. (2018). Analisis Piutang Tak Tertagih Pada PT Astra International Tbk. </w:t>
      </w:r>
      <w:r w:rsidRPr="0098608B">
        <w:rPr>
          <w:rFonts w:ascii="Times New Roman" w:hAnsi="Times New Roman" w:cs="Times New Roman"/>
          <w:i/>
          <w:iCs/>
          <w:noProof/>
          <w:sz w:val="24"/>
          <w:szCs w:val="24"/>
        </w:rPr>
        <w:t>Jurnal Manajemen Dan Keuangan</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7</w:t>
      </w:r>
      <w:r w:rsidRPr="0098608B">
        <w:rPr>
          <w:rFonts w:ascii="Times New Roman" w:hAnsi="Times New Roman" w:cs="Times New Roman"/>
          <w:noProof/>
          <w:sz w:val="24"/>
          <w:szCs w:val="24"/>
        </w:rPr>
        <w:t>(2), 184. https://doi.org/10.33059/jmk.v7i2.859</w:t>
      </w:r>
    </w:p>
    <w:p w14:paraId="51B875DD" w14:textId="77777777"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8608B">
        <w:rPr>
          <w:rFonts w:ascii="Times New Roman" w:hAnsi="Times New Roman" w:cs="Times New Roman"/>
          <w:noProof/>
          <w:sz w:val="24"/>
          <w:szCs w:val="24"/>
        </w:rPr>
        <w:lastRenderedPageBreak/>
        <w:t xml:space="preserve">Nuriyani, N., &amp; Zannati, R. (2017). Pengaruh Perputaran Kas Dan Perputaran Piutang Terhadap Profitabilitas Perusahaan Sub-Sektor Food and Beverages Tahun 2012-2016. </w:t>
      </w:r>
      <w:r w:rsidRPr="0098608B">
        <w:rPr>
          <w:rFonts w:ascii="Times New Roman" w:hAnsi="Times New Roman" w:cs="Times New Roman"/>
          <w:i/>
          <w:iCs/>
          <w:noProof/>
          <w:sz w:val="24"/>
          <w:szCs w:val="24"/>
        </w:rPr>
        <w:t>Jurnal Riset Manajemen Dan Bisnis (JRMB) Fakultas Ekonomi UNIAT</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2</w:t>
      </w:r>
      <w:r w:rsidRPr="0098608B">
        <w:rPr>
          <w:rFonts w:ascii="Times New Roman" w:hAnsi="Times New Roman" w:cs="Times New Roman"/>
          <w:noProof/>
          <w:sz w:val="24"/>
          <w:szCs w:val="24"/>
        </w:rPr>
        <w:t>(3), 425–432. https://doi.org/10.36226/jrmb.v2i3.77</w:t>
      </w:r>
    </w:p>
    <w:p w14:paraId="2C8E8437" w14:textId="77777777"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8608B">
        <w:rPr>
          <w:rFonts w:ascii="Times New Roman" w:hAnsi="Times New Roman" w:cs="Times New Roman"/>
          <w:noProof/>
          <w:sz w:val="24"/>
          <w:szCs w:val="24"/>
        </w:rPr>
        <w:t xml:space="preserve">Prasanti, D. (2018). Penggunaan Media Komunikasi Bagi Remaja Perempuan Dalam Pencarian Informasi Kesehatan. </w:t>
      </w:r>
      <w:r w:rsidRPr="0098608B">
        <w:rPr>
          <w:rFonts w:ascii="Times New Roman" w:hAnsi="Times New Roman" w:cs="Times New Roman"/>
          <w:i/>
          <w:iCs/>
          <w:noProof/>
          <w:sz w:val="24"/>
          <w:szCs w:val="24"/>
        </w:rPr>
        <w:t>LONTAR: Jurnal Ilmu Komunikasi</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6</w:t>
      </w:r>
      <w:r w:rsidRPr="0098608B">
        <w:rPr>
          <w:rFonts w:ascii="Times New Roman" w:hAnsi="Times New Roman" w:cs="Times New Roman"/>
          <w:noProof/>
          <w:sz w:val="24"/>
          <w:szCs w:val="24"/>
        </w:rPr>
        <w:t>(1), 13–21. https://doi.org/10.30656/lontar.v6i1.645</w:t>
      </w:r>
    </w:p>
    <w:p w14:paraId="7272FF27" w14:textId="77777777"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8608B">
        <w:rPr>
          <w:rFonts w:ascii="Times New Roman" w:hAnsi="Times New Roman" w:cs="Times New Roman"/>
          <w:noProof/>
          <w:sz w:val="24"/>
          <w:szCs w:val="24"/>
        </w:rPr>
        <w:t xml:space="preserve">Putri, A., &amp; Efriyenti, D. (2020). Analisis Sistem Informasi Akuntansi Dan Sistem Pengendalian Internal Piutang Pada Pt Anugrah Bintang Trijaya. </w:t>
      </w:r>
      <w:r w:rsidRPr="0098608B">
        <w:rPr>
          <w:rFonts w:ascii="Times New Roman" w:hAnsi="Times New Roman" w:cs="Times New Roman"/>
          <w:i/>
          <w:iCs/>
          <w:noProof/>
          <w:sz w:val="24"/>
          <w:szCs w:val="24"/>
        </w:rPr>
        <w:t>Jurnal EMBA: Jurnal Riset Ekonomi, Manajemen, Bisnis Dan Akuntansi</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Vol. 8</w:t>
      </w:r>
      <w:r w:rsidRPr="0098608B">
        <w:rPr>
          <w:rFonts w:ascii="Times New Roman" w:hAnsi="Times New Roman" w:cs="Times New Roman"/>
          <w:noProof/>
          <w:sz w:val="24"/>
          <w:szCs w:val="24"/>
        </w:rPr>
        <w:t>(No. 1), h. 649-656.</w:t>
      </w:r>
    </w:p>
    <w:p w14:paraId="40B37ED1" w14:textId="77777777"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8608B">
        <w:rPr>
          <w:rFonts w:ascii="Times New Roman" w:hAnsi="Times New Roman" w:cs="Times New Roman"/>
          <w:noProof/>
          <w:sz w:val="24"/>
          <w:szCs w:val="24"/>
        </w:rPr>
        <w:t xml:space="preserve">Sari, N. F. dan R. L. (2012). </w:t>
      </w:r>
      <w:r w:rsidRPr="0098608B">
        <w:rPr>
          <w:rFonts w:ascii="Times New Roman" w:hAnsi="Times New Roman" w:cs="Times New Roman"/>
          <w:i/>
          <w:iCs/>
          <w:noProof/>
          <w:sz w:val="24"/>
          <w:szCs w:val="24"/>
        </w:rPr>
        <w:t>ANALISIS KEBIJAKAN PEMBERIAN KREDIT DAN PENGARUH NON PERFORMING LOAN TERHADAP LOAN TO DEPOSIT RATIO PADA PT. BANK RAKYAT INDONESIA (PERSERO), TBK CABANG RANTAU, ACEH TAMIANG. Pintos-Varela, C., Rial-Martínez, C., Aguín-Casal, O., &amp; Mansilla-Vázquez, J. P.</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101</w:t>
      </w:r>
      <w:r w:rsidRPr="0098608B">
        <w:rPr>
          <w:rFonts w:ascii="Times New Roman" w:hAnsi="Times New Roman" w:cs="Times New Roman"/>
          <w:noProof/>
          <w:sz w:val="24"/>
          <w:szCs w:val="24"/>
        </w:rPr>
        <w:t>(1), 261.</w:t>
      </w:r>
    </w:p>
    <w:p w14:paraId="4114F74F" w14:textId="77777777"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8608B">
        <w:rPr>
          <w:rFonts w:ascii="Times New Roman" w:hAnsi="Times New Roman" w:cs="Times New Roman"/>
          <w:noProof/>
          <w:sz w:val="24"/>
          <w:szCs w:val="24"/>
        </w:rPr>
        <w:t xml:space="preserve">Sembiring, M. (2022). Pengaruh Perputaran Piutang Dan Penjualan Terhadap Laba Bersih Pada Perusahaan Manufaktur. </w:t>
      </w:r>
      <w:r w:rsidRPr="0098608B">
        <w:rPr>
          <w:rFonts w:ascii="Times New Roman" w:hAnsi="Times New Roman" w:cs="Times New Roman"/>
          <w:i/>
          <w:iCs/>
          <w:noProof/>
          <w:sz w:val="24"/>
          <w:szCs w:val="24"/>
        </w:rPr>
        <w:t>Jurnal Riset Akuntansi Dan Bisnis</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8</w:t>
      </w:r>
      <w:r w:rsidRPr="0098608B">
        <w:rPr>
          <w:rFonts w:ascii="Times New Roman" w:hAnsi="Times New Roman" w:cs="Times New Roman"/>
          <w:noProof/>
          <w:sz w:val="24"/>
          <w:szCs w:val="24"/>
        </w:rPr>
        <w:t>(1), 1–10.</w:t>
      </w:r>
    </w:p>
    <w:p w14:paraId="5C60744E" w14:textId="77777777"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8608B">
        <w:rPr>
          <w:rFonts w:ascii="Times New Roman" w:hAnsi="Times New Roman" w:cs="Times New Roman"/>
          <w:noProof/>
          <w:sz w:val="24"/>
          <w:szCs w:val="24"/>
        </w:rPr>
        <w:t xml:space="preserve">Stevanus, Y., &amp; Rahadi, D. R. (2021). Persepsi dan Pengambilan Keputusan Milenial Terhadap Instrumen Investasi Masa Depan. </w:t>
      </w:r>
      <w:r w:rsidRPr="0098608B">
        <w:rPr>
          <w:rFonts w:ascii="Times New Roman" w:hAnsi="Times New Roman" w:cs="Times New Roman"/>
          <w:i/>
          <w:iCs/>
          <w:noProof/>
          <w:sz w:val="24"/>
          <w:szCs w:val="24"/>
        </w:rPr>
        <w:t>Jurnal Riset Bisnis Dan Investasi</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6</w:t>
      </w:r>
      <w:r w:rsidRPr="0098608B">
        <w:rPr>
          <w:rFonts w:ascii="Times New Roman" w:hAnsi="Times New Roman" w:cs="Times New Roman"/>
          <w:noProof/>
          <w:sz w:val="24"/>
          <w:szCs w:val="24"/>
        </w:rPr>
        <w:t>(3), 107–119. https://doi.org/10.35313/jrbi.v6i3.2235</w:t>
      </w:r>
    </w:p>
    <w:p w14:paraId="7B5AAFAC" w14:textId="77777777" w:rsidR="0098608B" w:rsidRPr="0098608B" w:rsidRDefault="0098608B" w:rsidP="008B4C7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8608B">
        <w:rPr>
          <w:rFonts w:ascii="Times New Roman" w:hAnsi="Times New Roman" w:cs="Times New Roman"/>
          <w:noProof/>
          <w:sz w:val="24"/>
          <w:szCs w:val="24"/>
        </w:rPr>
        <w:t xml:space="preserve">Tiong, P. (2014). Pengaruh Perputaran Piutang Terhadap Profitabilitas Pt Mitra Phinastika Mutika Tbk. </w:t>
      </w:r>
      <w:r w:rsidRPr="0098608B">
        <w:rPr>
          <w:rFonts w:ascii="Times New Roman" w:hAnsi="Times New Roman" w:cs="Times New Roman"/>
          <w:i/>
          <w:iCs/>
          <w:noProof/>
          <w:sz w:val="24"/>
          <w:szCs w:val="24"/>
        </w:rPr>
        <w:t>Journal of Management &amp; Business</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1</w:t>
      </w:r>
      <w:r w:rsidRPr="0098608B">
        <w:rPr>
          <w:rFonts w:ascii="Times New Roman" w:hAnsi="Times New Roman" w:cs="Times New Roman"/>
          <w:noProof/>
          <w:sz w:val="24"/>
          <w:szCs w:val="24"/>
        </w:rPr>
        <w:t>(1), 1–22. https://scholar.google.co.id</w:t>
      </w:r>
    </w:p>
    <w:p w14:paraId="30A9A4EE" w14:textId="38637094" w:rsidR="001B08C3" w:rsidRDefault="0098608B" w:rsidP="008B4C7B">
      <w:pPr>
        <w:widowControl w:val="0"/>
        <w:autoSpaceDE w:val="0"/>
        <w:autoSpaceDN w:val="0"/>
        <w:adjustRightInd w:val="0"/>
        <w:spacing w:after="0" w:line="360" w:lineRule="auto"/>
        <w:ind w:left="480" w:hanging="480"/>
        <w:jc w:val="both"/>
        <w:rPr>
          <w:rFonts w:ascii="Times New Roman" w:hAnsi="Times New Roman" w:cs="Times New Roman"/>
          <w:b/>
          <w:bCs/>
          <w:color w:val="000000" w:themeColor="text1"/>
          <w:sz w:val="24"/>
          <w:szCs w:val="24"/>
          <w:lang w:val="en-US"/>
        </w:rPr>
      </w:pPr>
      <w:r w:rsidRPr="0098608B">
        <w:rPr>
          <w:rFonts w:ascii="Times New Roman" w:hAnsi="Times New Roman" w:cs="Times New Roman"/>
          <w:noProof/>
          <w:sz w:val="24"/>
          <w:szCs w:val="24"/>
        </w:rPr>
        <w:t xml:space="preserve">Widiasmara, A. (2014). ANALISIS PENGENDALIAN INTERN PIUTANG USAHA UNTUK MEMINIMALKAN PIUTANG TAK TERTAGIH (BAD DEBT) PADA PT.WAHANA OTTOMITRA MULTIARTHA, Tbk CABANG MADIUN. </w:t>
      </w:r>
      <w:r w:rsidRPr="0098608B">
        <w:rPr>
          <w:rFonts w:ascii="Times New Roman" w:hAnsi="Times New Roman" w:cs="Times New Roman"/>
          <w:i/>
          <w:iCs/>
          <w:noProof/>
          <w:sz w:val="24"/>
          <w:szCs w:val="24"/>
        </w:rPr>
        <w:t>Jurnal Ekonomi MODERNISASI</w:t>
      </w:r>
      <w:r w:rsidRPr="0098608B">
        <w:rPr>
          <w:rFonts w:ascii="Times New Roman" w:hAnsi="Times New Roman" w:cs="Times New Roman"/>
          <w:noProof/>
          <w:sz w:val="24"/>
          <w:szCs w:val="24"/>
        </w:rPr>
        <w:t xml:space="preserve">, </w:t>
      </w:r>
      <w:r w:rsidRPr="0098608B">
        <w:rPr>
          <w:rFonts w:ascii="Times New Roman" w:hAnsi="Times New Roman" w:cs="Times New Roman"/>
          <w:i/>
          <w:iCs/>
          <w:noProof/>
          <w:sz w:val="24"/>
          <w:szCs w:val="24"/>
        </w:rPr>
        <w:t>10</w:t>
      </w:r>
      <w:r w:rsidRPr="0098608B">
        <w:rPr>
          <w:rFonts w:ascii="Times New Roman" w:hAnsi="Times New Roman" w:cs="Times New Roman"/>
          <w:noProof/>
          <w:sz w:val="24"/>
          <w:szCs w:val="24"/>
        </w:rPr>
        <w:t>(2), 110. https://doi.org/10.21067/jem.v10i2.780</w:t>
      </w:r>
      <w:r>
        <w:rPr>
          <w:rFonts w:ascii="Times New Roman" w:hAnsi="Times New Roman" w:cs="Times New Roman"/>
          <w:b/>
          <w:bCs/>
          <w:color w:val="000000" w:themeColor="text1"/>
          <w:sz w:val="24"/>
          <w:szCs w:val="24"/>
          <w:lang w:val="en-US"/>
        </w:rPr>
        <w:fldChar w:fldCharType="end"/>
      </w:r>
      <w:r w:rsidR="001B08C3">
        <w:rPr>
          <w:rFonts w:ascii="Times New Roman" w:hAnsi="Times New Roman" w:cs="Times New Roman"/>
          <w:b/>
          <w:bCs/>
          <w:color w:val="000000" w:themeColor="text1"/>
          <w:sz w:val="24"/>
          <w:szCs w:val="24"/>
          <w:lang w:val="en-US"/>
        </w:rPr>
        <w:br w:type="page"/>
      </w:r>
    </w:p>
    <w:p w14:paraId="7B96962C" w14:textId="6BD5734C" w:rsidR="001B08C3" w:rsidRDefault="001B08C3" w:rsidP="00783FFF">
      <w:pPr>
        <w:pStyle w:val="Heading1"/>
        <w:spacing w:before="0" w:line="360" w:lineRule="auto"/>
        <w:jc w:val="center"/>
      </w:pPr>
      <w:bookmarkStart w:id="63" w:name="_Toc112402713"/>
      <w:r>
        <w:lastRenderedPageBreak/>
        <w:t>LAMPIRAN</w:t>
      </w:r>
      <w:bookmarkEnd w:id="63"/>
    </w:p>
    <w:p w14:paraId="76B516BA" w14:textId="6BFC1362" w:rsidR="001B08C3" w:rsidRDefault="001B08C3" w:rsidP="006969A2">
      <w:pPr>
        <w:pStyle w:val="Heading2"/>
        <w:rPr>
          <w:lang w:val="en-US"/>
        </w:rPr>
      </w:pPr>
      <w:bookmarkStart w:id="64" w:name="_Toc112402714"/>
      <w:r>
        <w:rPr>
          <w:lang w:val="en-US"/>
        </w:rPr>
        <w:t>Lampiran 1. Lembar Asistensi Magang</w:t>
      </w:r>
      <w:bookmarkEnd w:id="64"/>
    </w:p>
    <w:p w14:paraId="7CE27328" w14:textId="4BEC9540" w:rsidR="002F19E3" w:rsidRDefault="002F19E3" w:rsidP="002F19E3">
      <w:pPr>
        <w:spacing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noProof/>
          <w:color w:val="000000" w:themeColor="text1"/>
          <w:sz w:val="24"/>
          <w:szCs w:val="24"/>
          <w:lang w:val="en-US"/>
        </w:rPr>
        <w:drawing>
          <wp:inline distT="0" distB="0" distL="0" distR="0" wp14:anchorId="4E269E9A" wp14:editId="3BE55319">
            <wp:extent cx="5039995" cy="712724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7127240"/>
                    </a:xfrm>
                    <a:prstGeom prst="rect">
                      <a:avLst/>
                    </a:prstGeom>
                  </pic:spPr>
                </pic:pic>
              </a:graphicData>
            </a:graphic>
          </wp:inline>
        </w:drawing>
      </w:r>
    </w:p>
    <w:p w14:paraId="2DF10541" w14:textId="28C6564A" w:rsidR="006969A2" w:rsidRDefault="002F19E3" w:rsidP="002F19E3">
      <w:pPr>
        <w:spacing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noProof/>
          <w:color w:val="000000" w:themeColor="text1"/>
          <w:sz w:val="24"/>
          <w:szCs w:val="24"/>
          <w:lang w:val="en-US"/>
        </w:rPr>
        <w:lastRenderedPageBreak/>
        <w:drawing>
          <wp:inline distT="0" distB="0" distL="0" distR="0" wp14:anchorId="5BE91073" wp14:editId="114C01A9">
            <wp:extent cx="5039995" cy="712724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7127240"/>
                    </a:xfrm>
                    <a:prstGeom prst="rect">
                      <a:avLst/>
                    </a:prstGeom>
                  </pic:spPr>
                </pic:pic>
              </a:graphicData>
            </a:graphic>
          </wp:inline>
        </w:drawing>
      </w:r>
    </w:p>
    <w:p w14:paraId="72110366" w14:textId="11BC4CEE" w:rsidR="001B08C3" w:rsidRDefault="001B08C3">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7FDFF716" w14:textId="03F75721" w:rsidR="001B08C3" w:rsidRDefault="001B08C3" w:rsidP="006969A2">
      <w:pPr>
        <w:pStyle w:val="Heading2"/>
        <w:rPr>
          <w:lang w:val="en-US"/>
        </w:rPr>
      </w:pPr>
      <w:bookmarkStart w:id="65" w:name="_Toc112402715"/>
      <w:r>
        <w:rPr>
          <w:lang w:val="en-US"/>
        </w:rPr>
        <w:lastRenderedPageBreak/>
        <w:t>Lampiran 2. Lembar Kehadiran Kerja Praktik</w:t>
      </w:r>
      <w:bookmarkEnd w:id="65"/>
    </w:p>
    <w:p w14:paraId="072E34E3" w14:textId="2DD39873" w:rsidR="001B08C3" w:rsidRDefault="002F19E3" w:rsidP="002F19E3">
      <w:pPr>
        <w:spacing w:line="360" w:lineRule="auto"/>
        <w:rPr>
          <w:rFonts w:ascii="Times New Roman" w:hAnsi="Times New Roman" w:cs="Times New Roman"/>
          <w:b/>
          <w:bCs/>
          <w:color w:val="000000" w:themeColor="text1"/>
          <w:sz w:val="24"/>
          <w:szCs w:val="24"/>
          <w:lang w:val="en-US"/>
        </w:rPr>
      </w:pPr>
      <w:r>
        <w:rPr>
          <w:rFonts w:ascii="Times New Roman" w:hAnsi="Times New Roman" w:cs="Times New Roman"/>
          <w:b/>
          <w:bCs/>
          <w:noProof/>
          <w:color w:val="000000" w:themeColor="text1"/>
          <w:sz w:val="24"/>
          <w:szCs w:val="24"/>
          <w:lang w:val="en-US"/>
        </w:rPr>
        <w:drawing>
          <wp:inline distT="0" distB="0" distL="0" distR="0" wp14:anchorId="298C4CF2" wp14:editId="1632AC5F">
            <wp:extent cx="5039995" cy="712724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7127240"/>
                    </a:xfrm>
                    <a:prstGeom prst="rect">
                      <a:avLst/>
                    </a:prstGeom>
                  </pic:spPr>
                </pic:pic>
              </a:graphicData>
            </a:graphic>
          </wp:inline>
        </w:drawing>
      </w:r>
    </w:p>
    <w:p w14:paraId="5F870353" w14:textId="310B7E1F" w:rsidR="00A25715" w:rsidRDefault="00A25715">
      <w:pPr>
        <w:rPr>
          <w:rFonts w:ascii="Times New Roman" w:hAnsi="Times New Roman" w:cs="Times New Roman"/>
          <w:b/>
          <w:bCs/>
          <w:color w:val="000000" w:themeColor="text1"/>
          <w:sz w:val="24"/>
          <w:szCs w:val="24"/>
          <w:lang w:val="en-US"/>
        </w:rPr>
      </w:pPr>
    </w:p>
    <w:p w14:paraId="20F23B4A" w14:textId="336ED09D" w:rsidR="002F19E3" w:rsidRDefault="002F19E3" w:rsidP="002F19E3">
      <w:pPr>
        <w:jc w:val="center"/>
        <w:rPr>
          <w:rFonts w:ascii="Times New Roman" w:hAnsi="Times New Roman" w:cs="Times New Roman"/>
          <w:b/>
          <w:bCs/>
          <w:color w:val="000000" w:themeColor="text1"/>
          <w:sz w:val="24"/>
          <w:szCs w:val="24"/>
          <w:lang w:val="en-US"/>
        </w:rPr>
      </w:pPr>
      <w:r>
        <w:rPr>
          <w:rFonts w:ascii="Times New Roman" w:hAnsi="Times New Roman" w:cs="Times New Roman"/>
          <w:b/>
          <w:bCs/>
          <w:noProof/>
          <w:color w:val="000000" w:themeColor="text1"/>
          <w:sz w:val="24"/>
          <w:szCs w:val="24"/>
          <w:lang w:val="en-US"/>
        </w:rPr>
        <w:lastRenderedPageBreak/>
        <w:drawing>
          <wp:inline distT="0" distB="0" distL="0" distR="0" wp14:anchorId="3D45DA8C" wp14:editId="1F1D619D">
            <wp:extent cx="5039995" cy="712724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7127240"/>
                    </a:xfrm>
                    <a:prstGeom prst="rect">
                      <a:avLst/>
                    </a:prstGeom>
                  </pic:spPr>
                </pic:pic>
              </a:graphicData>
            </a:graphic>
          </wp:inline>
        </w:drawing>
      </w:r>
    </w:p>
    <w:p w14:paraId="74B0CD39" w14:textId="7A105482" w:rsidR="001B08C3" w:rsidRDefault="001B08C3">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74B46DC4" w14:textId="0FA7BE9F" w:rsidR="001B08C3" w:rsidRDefault="001B08C3" w:rsidP="006969A2">
      <w:pPr>
        <w:pStyle w:val="Heading2"/>
        <w:rPr>
          <w:lang w:val="en-US"/>
        </w:rPr>
      </w:pPr>
      <w:bookmarkStart w:id="66" w:name="_Toc112402716"/>
      <w:r>
        <w:rPr>
          <w:lang w:val="en-US"/>
        </w:rPr>
        <w:lastRenderedPageBreak/>
        <w:t>Lampiran 3. Dokumentasi Kerja Praktik</w:t>
      </w:r>
      <w:bookmarkEnd w:id="66"/>
    </w:p>
    <w:p w14:paraId="31488E70" w14:textId="77777777" w:rsidR="006969A2" w:rsidRPr="006969A2" w:rsidRDefault="006969A2" w:rsidP="006969A2">
      <w:pPr>
        <w:rPr>
          <w:lang w:val="en-US"/>
        </w:rPr>
      </w:pPr>
    </w:p>
    <w:p w14:paraId="6B5F817C" w14:textId="77777777" w:rsidR="00D7516B" w:rsidRDefault="00247A8E" w:rsidP="00D7516B">
      <w:pPr>
        <w:keepNext/>
        <w:spacing w:line="360" w:lineRule="auto"/>
        <w:jc w:val="center"/>
      </w:pPr>
      <w:r>
        <w:rPr>
          <w:rFonts w:ascii="Times New Roman" w:hAnsi="Times New Roman" w:cs="Times New Roman"/>
          <w:b/>
          <w:bCs/>
          <w:noProof/>
          <w:color w:val="000000" w:themeColor="text1"/>
          <w:sz w:val="24"/>
          <w:szCs w:val="24"/>
          <w:lang w:val="en-US"/>
        </w:rPr>
        <w:drawing>
          <wp:inline distT="0" distB="0" distL="0" distR="0" wp14:anchorId="7B19152C" wp14:editId="387FA1C8">
            <wp:extent cx="4260029" cy="3196767"/>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260029" cy="3196767"/>
                    </a:xfrm>
                    <a:prstGeom prst="rect">
                      <a:avLst/>
                    </a:prstGeom>
                  </pic:spPr>
                </pic:pic>
              </a:graphicData>
            </a:graphic>
          </wp:inline>
        </w:drawing>
      </w:r>
    </w:p>
    <w:p w14:paraId="618C5F45" w14:textId="511FB398" w:rsidR="001B08C3" w:rsidRDefault="00D7516B" w:rsidP="00D7516B">
      <w:pPr>
        <w:pStyle w:val="Gambar"/>
        <w:rPr>
          <w:rFonts w:cs="Times New Roman"/>
          <w:bCs/>
          <w:szCs w:val="24"/>
          <w:lang w:val="en-US"/>
        </w:rPr>
      </w:pPr>
      <w:bookmarkStart w:id="67" w:name="_Toc112161840"/>
      <w:r>
        <w:t xml:space="preserve">Gambar </w:t>
      </w:r>
      <w:fldSimple w:instr=" SEQ Gambar \* ARABIC ">
        <w:r w:rsidR="00C92DF2">
          <w:rPr>
            <w:noProof/>
          </w:rPr>
          <w:t>12</w:t>
        </w:r>
      </w:fldSimple>
      <w:r>
        <w:rPr>
          <w:lang w:val="en-US"/>
        </w:rPr>
        <w:t xml:space="preserve">. </w:t>
      </w:r>
      <w:r w:rsidRPr="00A6363B">
        <w:rPr>
          <w:lang w:val="en-US"/>
        </w:rPr>
        <w:t>Proses Konsultasi dengan Pembina Lapangan</w:t>
      </w:r>
      <w:bookmarkEnd w:id="67"/>
    </w:p>
    <w:p w14:paraId="334AA66E" w14:textId="77777777" w:rsidR="00247A8E" w:rsidRDefault="00247A8E" w:rsidP="00247A8E">
      <w:pPr>
        <w:spacing w:line="360" w:lineRule="auto"/>
        <w:jc w:val="center"/>
        <w:rPr>
          <w:rFonts w:ascii="Times New Roman" w:hAnsi="Times New Roman" w:cs="Times New Roman"/>
          <w:b/>
          <w:bCs/>
          <w:noProof/>
          <w:color w:val="000000" w:themeColor="text1"/>
          <w:sz w:val="24"/>
          <w:szCs w:val="24"/>
          <w:lang w:val="en-US"/>
        </w:rPr>
      </w:pPr>
    </w:p>
    <w:p w14:paraId="741B39E7" w14:textId="77777777" w:rsidR="00D7516B" w:rsidRDefault="00247A8E" w:rsidP="00D7516B">
      <w:pPr>
        <w:keepNext/>
        <w:spacing w:line="360" w:lineRule="auto"/>
        <w:jc w:val="center"/>
      </w:pPr>
      <w:r>
        <w:rPr>
          <w:rFonts w:ascii="Times New Roman" w:hAnsi="Times New Roman" w:cs="Times New Roman"/>
          <w:b/>
          <w:bCs/>
          <w:noProof/>
          <w:color w:val="000000" w:themeColor="text1"/>
          <w:sz w:val="24"/>
          <w:szCs w:val="24"/>
          <w:lang w:val="en-US"/>
        </w:rPr>
        <w:drawing>
          <wp:inline distT="0" distB="0" distL="0" distR="0" wp14:anchorId="521FFDB5" wp14:editId="2295B1B9">
            <wp:extent cx="4184725" cy="2771742"/>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8" cstate="print">
                      <a:extLst>
                        <a:ext uri="{28A0092B-C50C-407E-A947-70E740481C1C}">
                          <a14:useLocalDpi xmlns:a14="http://schemas.microsoft.com/office/drawing/2010/main" val="0"/>
                        </a:ext>
                      </a:extLst>
                    </a:blip>
                    <a:srcRect l="13825" t="32828" r="7104"/>
                    <a:stretch/>
                  </pic:blipFill>
                  <pic:spPr bwMode="auto">
                    <a:xfrm>
                      <a:off x="0" y="0"/>
                      <a:ext cx="4184725" cy="2771742"/>
                    </a:xfrm>
                    <a:prstGeom prst="rect">
                      <a:avLst/>
                    </a:prstGeom>
                    <a:ln>
                      <a:noFill/>
                    </a:ln>
                    <a:extLst>
                      <a:ext uri="{53640926-AAD7-44D8-BBD7-CCE9431645EC}">
                        <a14:shadowObscured xmlns:a14="http://schemas.microsoft.com/office/drawing/2010/main"/>
                      </a:ext>
                    </a:extLst>
                  </pic:spPr>
                </pic:pic>
              </a:graphicData>
            </a:graphic>
          </wp:inline>
        </w:drawing>
      </w:r>
    </w:p>
    <w:p w14:paraId="51E266FE" w14:textId="1B36F592" w:rsidR="00247A8E" w:rsidRDefault="00D7516B" w:rsidP="00D7516B">
      <w:pPr>
        <w:pStyle w:val="Gambar"/>
        <w:rPr>
          <w:rFonts w:cs="Times New Roman"/>
          <w:bCs/>
          <w:szCs w:val="24"/>
          <w:lang w:val="en-US"/>
        </w:rPr>
      </w:pPr>
      <w:bookmarkStart w:id="68" w:name="_Toc112161841"/>
      <w:r>
        <w:t xml:space="preserve">Gambar </w:t>
      </w:r>
      <w:fldSimple w:instr=" SEQ Gambar \* ARABIC ">
        <w:r w:rsidR="00C92DF2">
          <w:rPr>
            <w:noProof/>
          </w:rPr>
          <w:t>13</w:t>
        </w:r>
      </w:fldSimple>
      <w:r>
        <w:rPr>
          <w:lang w:val="en-US"/>
        </w:rPr>
        <w:t xml:space="preserve">. </w:t>
      </w:r>
      <w:r w:rsidRPr="001C2B33">
        <w:rPr>
          <w:lang w:val="en-US"/>
        </w:rPr>
        <w:t xml:space="preserve">Proses Pembuatan Catatan Piutang dengan Ms. </w:t>
      </w:r>
      <w:r w:rsidR="00643F39">
        <w:rPr>
          <w:lang w:val="en-US"/>
        </w:rPr>
        <w:t>Excel</w:t>
      </w:r>
      <w:bookmarkEnd w:id="68"/>
    </w:p>
    <w:p w14:paraId="78E155FD" w14:textId="77777777" w:rsidR="00D7516B" w:rsidRDefault="00B13CE7" w:rsidP="00D7516B">
      <w:pPr>
        <w:keepNext/>
        <w:spacing w:line="360" w:lineRule="auto"/>
        <w:jc w:val="center"/>
      </w:pPr>
      <w:r>
        <w:rPr>
          <w:rFonts w:ascii="Times New Roman" w:hAnsi="Times New Roman" w:cs="Times New Roman"/>
          <w:b/>
          <w:bCs/>
          <w:noProof/>
          <w:color w:val="000000" w:themeColor="text1"/>
          <w:sz w:val="24"/>
          <w:szCs w:val="24"/>
          <w:lang w:val="en-US"/>
        </w:rPr>
        <w:lastRenderedPageBreak/>
        <w:drawing>
          <wp:inline distT="0" distB="0" distL="0" distR="0" wp14:anchorId="45E8B70A" wp14:editId="58AA15D6">
            <wp:extent cx="4154732" cy="3116179"/>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83806" cy="3137985"/>
                    </a:xfrm>
                    <a:prstGeom prst="rect">
                      <a:avLst/>
                    </a:prstGeom>
                  </pic:spPr>
                </pic:pic>
              </a:graphicData>
            </a:graphic>
          </wp:inline>
        </w:drawing>
      </w:r>
    </w:p>
    <w:p w14:paraId="13D528FC" w14:textId="6AE01624" w:rsidR="00ED6ADF" w:rsidRDefault="00D7516B" w:rsidP="00D7516B">
      <w:pPr>
        <w:pStyle w:val="Gambar"/>
        <w:rPr>
          <w:rFonts w:cs="Times New Roman"/>
          <w:bCs/>
          <w:szCs w:val="24"/>
          <w:lang w:val="en-US"/>
        </w:rPr>
      </w:pPr>
      <w:bookmarkStart w:id="69" w:name="_Toc112161842"/>
      <w:r>
        <w:t xml:space="preserve">Gambar </w:t>
      </w:r>
      <w:fldSimple w:instr=" SEQ Gambar \* ARABIC ">
        <w:r w:rsidR="00C92DF2">
          <w:rPr>
            <w:noProof/>
          </w:rPr>
          <w:t>14</w:t>
        </w:r>
      </w:fldSimple>
      <w:r>
        <w:rPr>
          <w:lang w:val="en-US"/>
        </w:rPr>
        <w:t xml:space="preserve">. </w:t>
      </w:r>
      <w:r w:rsidRPr="00F64078">
        <w:rPr>
          <w:lang w:val="en-US"/>
        </w:rPr>
        <w:t>Penyerahan Cindera Mata pada Pemilik Perusahaan</w:t>
      </w:r>
      <w:bookmarkEnd w:id="69"/>
    </w:p>
    <w:p w14:paraId="73763FC9" w14:textId="2A7A9747" w:rsidR="00B13CE7" w:rsidRDefault="00B13CE7" w:rsidP="00B13CE7">
      <w:pPr>
        <w:spacing w:line="360" w:lineRule="auto"/>
        <w:jc w:val="center"/>
        <w:rPr>
          <w:rFonts w:ascii="Times New Roman" w:hAnsi="Times New Roman" w:cs="Times New Roman"/>
          <w:b/>
          <w:bCs/>
          <w:color w:val="000000" w:themeColor="text1"/>
          <w:sz w:val="24"/>
          <w:szCs w:val="24"/>
          <w:lang w:val="en-US"/>
        </w:rPr>
      </w:pPr>
    </w:p>
    <w:p w14:paraId="447B14E1" w14:textId="77777777" w:rsidR="00D7516B" w:rsidRDefault="00B13CE7" w:rsidP="00D7516B">
      <w:pPr>
        <w:keepNext/>
        <w:spacing w:line="360" w:lineRule="auto"/>
        <w:jc w:val="center"/>
      </w:pPr>
      <w:r>
        <w:rPr>
          <w:rFonts w:ascii="Times New Roman" w:hAnsi="Times New Roman" w:cs="Times New Roman"/>
          <w:b/>
          <w:bCs/>
          <w:noProof/>
          <w:color w:val="000000" w:themeColor="text1"/>
          <w:sz w:val="24"/>
          <w:szCs w:val="24"/>
          <w:lang w:val="en-US"/>
        </w:rPr>
        <w:drawing>
          <wp:inline distT="0" distB="0" distL="0" distR="0" wp14:anchorId="259A562D" wp14:editId="1DFFCFD3">
            <wp:extent cx="4157716" cy="3118418"/>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67809" cy="3125988"/>
                    </a:xfrm>
                    <a:prstGeom prst="rect">
                      <a:avLst/>
                    </a:prstGeom>
                  </pic:spPr>
                </pic:pic>
              </a:graphicData>
            </a:graphic>
          </wp:inline>
        </w:drawing>
      </w:r>
    </w:p>
    <w:p w14:paraId="3C0A46A6" w14:textId="38E2A13A" w:rsidR="00B13CE7" w:rsidRDefault="00D7516B" w:rsidP="00D7516B">
      <w:pPr>
        <w:pStyle w:val="Gambar"/>
        <w:rPr>
          <w:rFonts w:cs="Times New Roman"/>
          <w:bCs/>
          <w:szCs w:val="24"/>
          <w:lang w:val="en-US"/>
        </w:rPr>
      </w:pPr>
      <w:bookmarkStart w:id="70" w:name="_Toc112161843"/>
      <w:r>
        <w:t xml:space="preserve">Gambar </w:t>
      </w:r>
      <w:fldSimple w:instr=" SEQ Gambar \* ARABIC ">
        <w:r w:rsidR="00C92DF2">
          <w:rPr>
            <w:noProof/>
          </w:rPr>
          <w:t>15</w:t>
        </w:r>
      </w:fldSimple>
      <w:r>
        <w:rPr>
          <w:lang w:val="en-US"/>
        </w:rPr>
        <w:t xml:space="preserve">. </w:t>
      </w:r>
      <w:r w:rsidRPr="00617BB7">
        <w:rPr>
          <w:lang w:val="en-US"/>
        </w:rPr>
        <w:t>Foto bersama dengan Pemilik Perusahaan</w:t>
      </w:r>
      <w:bookmarkEnd w:id="70"/>
    </w:p>
    <w:p w14:paraId="126B9F5C" w14:textId="77777777" w:rsidR="00D707B0" w:rsidRDefault="00D707B0">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47E96214" w14:textId="3862D59B" w:rsidR="001B08C3" w:rsidRDefault="001B08C3" w:rsidP="006969A2">
      <w:pPr>
        <w:pStyle w:val="Heading2"/>
        <w:rPr>
          <w:lang w:val="en-US"/>
        </w:rPr>
      </w:pPr>
      <w:bookmarkStart w:id="71" w:name="_Toc112402717"/>
      <w:r>
        <w:rPr>
          <w:lang w:val="en-US"/>
        </w:rPr>
        <w:lastRenderedPageBreak/>
        <w:t>Lampiran 4. Surat Keterangan Diterima Kerja Prakti</w:t>
      </w:r>
      <w:r w:rsidR="00D707B0">
        <w:rPr>
          <w:lang w:val="en-US"/>
        </w:rPr>
        <w:t>k</w:t>
      </w:r>
      <w:bookmarkEnd w:id="71"/>
    </w:p>
    <w:p w14:paraId="42A974FF" w14:textId="4E3E1B2E" w:rsidR="006969A2" w:rsidRPr="006969A2" w:rsidRDefault="002F19E3" w:rsidP="006969A2">
      <w:pPr>
        <w:rPr>
          <w:lang w:val="en-US"/>
        </w:rPr>
      </w:pPr>
      <w:r>
        <w:rPr>
          <w:noProof/>
          <w:lang w:val="en-US"/>
        </w:rPr>
        <w:drawing>
          <wp:inline distT="0" distB="0" distL="0" distR="0" wp14:anchorId="3FA58DB3" wp14:editId="6FD2488C">
            <wp:extent cx="5039995" cy="712724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9995" cy="7127240"/>
                    </a:xfrm>
                    <a:prstGeom prst="rect">
                      <a:avLst/>
                    </a:prstGeom>
                  </pic:spPr>
                </pic:pic>
              </a:graphicData>
            </a:graphic>
          </wp:inline>
        </w:drawing>
      </w:r>
    </w:p>
    <w:p w14:paraId="60D149C3" w14:textId="5995E017" w:rsidR="002F19E3" w:rsidRDefault="002F19E3">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5BC40E16" w14:textId="4DA4DB70" w:rsidR="0056672E" w:rsidRDefault="0056672E" w:rsidP="006969A2">
      <w:pPr>
        <w:pStyle w:val="Heading2"/>
        <w:rPr>
          <w:lang w:val="en-US"/>
        </w:rPr>
      </w:pPr>
      <w:bookmarkStart w:id="72" w:name="_Toc112402718"/>
      <w:r>
        <w:rPr>
          <w:lang w:val="en-US"/>
        </w:rPr>
        <w:lastRenderedPageBreak/>
        <w:t>Lampiran 5. Surat Keterangan Selesai Kerja Praktik</w:t>
      </w:r>
      <w:bookmarkEnd w:id="72"/>
    </w:p>
    <w:p w14:paraId="48834322" w14:textId="34E61704" w:rsidR="006969A2" w:rsidRPr="006969A2" w:rsidRDefault="001B1C7A" w:rsidP="006969A2">
      <w:pPr>
        <w:rPr>
          <w:lang w:val="en-US"/>
        </w:rPr>
      </w:pPr>
      <w:r>
        <w:rPr>
          <w:noProof/>
          <w:lang w:val="en-US"/>
        </w:rPr>
        <w:drawing>
          <wp:inline distT="0" distB="0" distL="0" distR="0" wp14:anchorId="7A0DD21C" wp14:editId="0ACE1883">
            <wp:extent cx="5039995" cy="712724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7127240"/>
                    </a:xfrm>
                    <a:prstGeom prst="rect">
                      <a:avLst/>
                    </a:prstGeom>
                  </pic:spPr>
                </pic:pic>
              </a:graphicData>
            </a:graphic>
          </wp:inline>
        </w:drawing>
      </w:r>
    </w:p>
    <w:p w14:paraId="12797487" w14:textId="3020D0B4" w:rsidR="00460FE3" w:rsidRDefault="00460FE3">
      <w:pP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br w:type="page"/>
      </w:r>
    </w:p>
    <w:p w14:paraId="75F35E5B" w14:textId="2F596A25" w:rsidR="0056672E" w:rsidRDefault="00460FE3" w:rsidP="00460FE3">
      <w:pPr>
        <w:pStyle w:val="Heading2"/>
        <w:rPr>
          <w:lang w:val="en-US"/>
        </w:rPr>
      </w:pPr>
      <w:bookmarkStart w:id="73" w:name="_Toc112402719"/>
      <w:r>
        <w:rPr>
          <w:lang w:val="en-US"/>
        </w:rPr>
        <w:lastRenderedPageBreak/>
        <w:t>Lampiran 6. Sertifikat Kerja Praktik</w:t>
      </w:r>
      <w:bookmarkEnd w:id="73"/>
    </w:p>
    <w:p w14:paraId="1449DC6B" w14:textId="77777777" w:rsidR="00460FE3" w:rsidRPr="00460FE3" w:rsidRDefault="00460FE3" w:rsidP="00460FE3">
      <w:pPr>
        <w:rPr>
          <w:lang w:val="en-US"/>
        </w:rPr>
      </w:pPr>
    </w:p>
    <w:p w14:paraId="727354DC" w14:textId="7099B994" w:rsidR="00460FE3" w:rsidRDefault="00460FE3" w:rsidP="00460FE3">
      <w:pPr>
        <w:spacing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noProof/>
          <w:color w:val="000000" w:themeColor="text1"/>
          <w:sz w:val="24"/>
          <w:szCs w:val="24"/>
          <w:lang w:val="en-US"/>
        </w:rPr>
        <w:drawing>
          <wp:inline distT="0" distB="0" distL="0" distR="0" wp14:anchorId="23B01B49" wp14:editId="32818F0B">
            <wp:extent cx="5039995" cy="7136130"/>
            <wp:effectExtent l="0" t="0" r="825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3">
                      <a:extLst>
                        <a:ext uri="{28A0092B-C50C-407E-A947-70E740481C1C}">
                          <a14:useLocalDpi xmlns:a14="http://schemas.microsoft.com/office/drawing/2010/main" val="0"/>
                        </a:ext>
                      </a:extLst>
                    </a:blip>
                    <a:stretch>
                      <a:fillRect/>
                    </a:stretch>
                  </pic:blipFill>
                  <pic:spPr>
                    <a:xfrm>
                      <a:off x="0" y="0"/>
                      <a:ext cx="5039995" cy="7136130"/>
                    </a:xfrm>
                    <a:prstGeom prst="rect">
                      <a:avLst/>
                    </a:prstGeom>
                  </pic:spPr>
                </pic:pic>
              </a:graphicData>
            </a:graphic>
          </wp:inline>
        </w:drawing>
      </w:r>
    </w:p>
    <w:p w14:paraId="54715242" w14:textId="2094EB04" w:rsidR="00460FE3" w:rsidRPr="00C4659A" w:rsidRDefault="00024F5F" w:rsidP="00460FE3">
      <w:pPr>
        <w:spacing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noProof/>
          <w:color w:val="000000" w:themeColor="text1"/>
          <w:sz w:val="24"/>
          <w:szCs w:val="24"/>
          <w:lang w:val="en-US"/>
        </w:rPr>
        <w:lastRenderedPageBreak/>
        <w:drawing>
          <wp:inline distT="0" distB="0" distL="0" distR="0" wp14:anchorId="0C08BAFE" wp14:editId="699E872B">
            <wp:extent cx="5039995" cy="7136130"/>
            <wp:effectExtent l="0" t="0" r="8255"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4">
                      <a:extLst>
                        <a:ext uri="{28A0092B-C50C-407E-A947-70E740481C1C}">
                          <a14:useLocalDpi xmlns:a14="http://schemas.microsoft.com/office/drawing/2010/main" val="0"/>
                        </a:ext>
                      </a:extLst>
                    </a:blip>
                    <a:stretch>
                      <a:fillRect/>
                    </a:stretch>
                  </pic:blipFill>
                  <pic:spPr>
                    <a:xfrm>
                      <a:off x="0" y="0"/>
                      <a:ext cx="5039995" cy="7136130"/>
                    </a:xfrm>
                    <a:prstGeom prst="rect">
                      <a:avLst/>
                    </a:prstGeom>
                  </pic:spPr>
                </pic:pic>
              </a:graphicData>
            </a:graphic>
          </wp:inline>
        </w:drawing>
      </w:r>
    </w:p>
    <w:sectPr w:rsidR="00460FE3" w:rsidRPr="00C4659A" w:rsidSect="0098594D">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55070" w14:textId="77777777" w:rsidR="00A12CEE" w:rsidRDefault="00A12CEE" w:rsidP="005A0758">
      <w:pPr>
        <w:spacing w:after="0" w:line="240" w:lineRule="auto"/>
      </w:pPr>
      <w:r>
        <w:separator/>
      </w:r>
    </w:p>
  </w:endnote>
  <w:endnote w:type="continuationSeparator" w:id="0">
    <w:p w14:paraId="51413D62" w14:textId="77777777" w:rsidR="00A12CEE" w:rsidRDefault="00A12CEE" w:rsidP="005A07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369523827"/>
      <w:docPartObj>
        <w:docPartGallery w:val="Page Numbers (Bottom of Page)"/>
        <w:docPartUnique/>
      </w:docPartObj>
    </w:sdtPr>
    <w:sdtEndPr>
      <w:rPr>
        <w:noProof/>
      </w:rPr>
    </w:sdtEndPr>
    <w:sdtContent>
      <w:p w14:paraId="2EE5EEEE" w14:textId="4B2A3602" w:rsidR="0098594D" w:rsidRPr="00460FE3" w:rsidRDefault="00F75778" w:rsidP="00460FE3">
        <w:pPr>
          <w:pStyle w:val="Footer"/>
          <w:jc w:val="center"/>
          <w:rPr>
            <w:rFonts w:ascii="Times New Roman" w:hAnsi="Times New Roman" w:cs="Times New Roman"/>
            <w:sz w:val="24"/>
            <w:szCs w:val="24"/>
          </w:rPr>
        </w:pPr>
        <w:r w:rsidRPr="00460FE3">
          <w:rPr>
            <w:rFonts w:ascii="Times New Roman" w:hAnsi="Times New Roman" w:cs="Times New Roman"/>
            <w:noProof/>
            <w:sz w:val="24"/>
            <w:szCs w:val="24"/>
            <w:lang w:val="en-US"/>
          </w:rPr>
          <mc:AlternateContent>
            <mc:Choice Requires="wps">
              <w:drawing>
                <wp:anchor distT="0" distB="0" distL="114300" distR="114300" simplePos="0" relativeHeight="251658240" behindDoc="0" locked="0" layoutInCell="1" allowOverlap="1" wp14:anchorId="2D66BF9F" wp14:editId="57CD4FFC">
                  <wp:simplePos x="0" y="0"/>
                  <wp:positionH relativeFrom="column">
                    <wp:posOffset>0</wp:posOffset>
                  </wp:positionH>
                  <wp:positionV relativeFrom="paragraph">
                    <wp:posOffset>-230226</wp:posOffset>
                  </wp:positionV>
                  <wp:extent cx="5069205" cy="0"/>
                  <wp:effectExtent l="0" t="19050" r="55245" b="3810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69205"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5BA14D" id="Straight Connector 3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8.15pt" to="399.1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" strokecolor="#c00000" strokeweight="4.5pt">
                  <v:stroke linestyle="thickThin"/>
                </v:line>
              </w:pict>
            </mc:Fallback>
          </mc:AlternateContent>
        </w:r>
        <w:r w:rsidR="0098594D" w:rsidRPr="00460FE3">
          <w:rPr>
            <w:rFonts w:ascii="Times New Roman" w:hAnsi="Times New Roman" w:cs="Times New Roman"/>
            <w:sz w:val="24"/>
            <w:szCs w:val="24"/>
          </w:rPr>
          <w:fldChar w:fldCharType="begin"/>
        </w:r>
        <w:r w:rsidR="0098594D" w:rsidRPr="00460FE3">
          <w:rPr>
            <w:rFonts w:ascii="Times New Roman" w:hAnsi="Times New Roman" w:cs="Times New Roman"/>
            <w:sz w:val="24"/>
            <w:szCs w:val="24"/>
          </w:rPr>
          <w:instrText xml:space="preserve"> PAGE   \* MERGEFORMAT </w:instrText>
        </w:r>
        <w:r w:rsidR="0098594D" w:rsidRPr="00460FE3">
          <w:rPr>
            <w:rFonts w:ascii="Times New Roman" w:hAnsi="Times New Roman" w:cs="Times New Roman"/>
            <w:sz w:val="24"/>
            <w:szCs w:val="24"/>
          </w:rPr>
          <w:fldChar w:fldCharType="separate"/>
        </w:r>
        <w:r w:rsidR="00156767" w:rsidRPr="00460FE3">
          <w:rPr>
            <w:rFonts w:ascii="Times New Roman" w:hAnsi="Times New Roman" w:cs="Times New Roman"/>
            <w:noProof/>
            <w:sz w:val="24"/>
            <w:szCs w:val="24"/>
          </w:rPr>
          <w:t>29</w:t>
        </w:r>
        <w:r w:rsidR="0098594D" w:rsidRPr="00460FE3">
          <w:rPr>
            <w:rFonts w:ascii="Times New Roman" w:hAnsi="Times New Roman" w:cs="Times New Roman"/>
            <w:noProof/>
            <w:sz w:val="24"/>
            <w:szCs w:val="24"/>
          </w:rPr>
          <w:fldChar w:fldCharType="end"/>
        </w:r>
      </w:p>
    </w:sdtContent>
  </w:sdt>
  <w:p w14:paraId="45FE3C1D" w14:textId="77777777" w:rsidR="001F2A25" w:rsidRDefault="001F2A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B6519" w14:textId="77777777" w:rsidR="00A12CEE" w:rsidRDefault="00A12CEE" w:rsidP="005A0758">
      <w:pPr>
        <w:spacing w:after="0" w:line="240" w:lineRule="auto"/>
      </w:pPr>
      <w:r>
        <w:separator/>
      </w:r>
    </w:p>
  </w:footnote>
  <w:footnote w:type="continuationSeparator" w:id="0">
    <w:p w14:paraId="08659C8F" w14:textId="77777777" w:rsidR="00A12CEE" w:rsidRDefault="00A12CEE" w:rsidP="005A07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AF7C0" w14:textId="2938A929" w:rsidR="000B18CE" w:rsidRDefault="000B18CE" w:rsidP="000B18CE"/>
  <w:p w14:paraId="0A8F62C3" w14:textId="3662135D" w:rsidR="000B18CE" w:rsidRPr="001F2A25" w:rsidRDefault="000B18CE" w:rsidP="000B18CE">
    <w:pPr>
      <w:spacing w:after="0" w:line="360" w:lineRule="auto"/>
      <w:ind w:right="-733"/>
      <w:jc w:val="both"/>
      <w:rPr>
        <w:rFonts w:ascii="Times New Roman" w:hAnsi="Times New Roman"/>
        <w:sz w:val="18"/>
        <w:szCs w:val="24"/>
        <w:lang w:val="en-US"/>
      </w:rPr>
    </w:pPr>
    <w:r>
      <w:rPr>
        <w:rFonts w:ascii="Times New Roman" w:hAnsi="Times New Roman"/>
        <w:noProof/>
        <w:sz w:val="18"/>
        <w:szCs w:val="24"/>
        <w:lang w:val="en-US"/>
      </w:rPr>
      <mc:AlternateContent>
        <mc:Choice Requires="wpg">
          <w:drawing>
            <wp:anchor distT="0" distB="0" distL="114300" distR="114300" simplePos="0" relativeHeight="251659264" behindDoc="0" locked="0" layoutInCell="1" allowOverlap="1" wp14:anchorId="47E35BA0" wp14:editId="70D85C29">
              <wp:simplePos x="0" y="0"/>
              <wp:positionH relativeFrom="column">
                <wp:posOffset>-41910</wp:posOffset>
              </wp:positionH>
              <wp:positionV relativeFrom="paragraph">
                <wp:posOffset>-307340</wp:posOffset>
              </wp:positionV>
              <wp:extent cx="771525" cy="828675"/>
              <wp:effectExtent l="0" t="0" r="3810" b="2540"/>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525" cy="828675"/>
                        <a:chOff x="780" y="270"/>
                        <a:chExt cx="1215" cy="1305"/>
                      </a:xfrm>
                    </wpg:grpSpPr>
                    <pic:pic xmlns:pic="http://schemas.openxmlformats.org/drawingml/2006/picture">
                      <pic:nvPicPr>
                        <pic:cNvPr id="10" name="Picture 1"/>
                        <pic:cNvPicPr>
                          <a:picLocks noChangeAspect="1" noChangeArrowheads="1"/>
                        </pic:cNvPicPr>
                      </pic:nvPicPr>
                      <pic:blipFill>
                        <a:blip r:embed="rId1">
                          <a:extLst>
                            <a:ext uri="{28A0092B-C50C-407E-A947-70E740481C1C}">
                              <a14:useLocalDpi xmlns:a14="http://schemas.microsoft.com/office/drawing/2010/main" val="0"/>
                            </a:ext>
                          </a:extLst>
                        </a:blip>
                        <a:srcRect b="20863"/>
                        <a:stretch>
                          <a:fillRect/>
                        </a:stretch>
                      </pic:blipFill>
                      <pic:spPr bwMode="auto">
                        <a:xfrm>
                          <a:off x="780" y="270"/>
                          <a:ext cx="1215" cy="825"/>
                        </a:xfrm>
                        <a:prstGeom prst="rect">
                          <a:avLst/>
                        </a:prstGeom>
                        <a:noFill/>
                        <a:extLst>
                          <a:ext uri="{909E8E84-426E-40DD-AFC4-6F175D3DCCD1}">
                            <a14:hiddenFill xmlns:a14="http://schemas.microsoft.com/office/drawing/2010/main">
                              <a:solidFill>
                                <a:srgbClr val="FFFFFF"/>
                              </a:solidFill>
                            </a14:hiddenFill>
                          </a:ext>
                        </a:extLst>
                      </pic:spPr>
                    </pic:pic>
                    <wps:wsp>
                      <wps:cNvPr id="11" name="Text Box 7"/>
                      <wps:cNvSpPr txBox="1">
                        <a:spLocks noChangeArrowheads="1"/>
                      </wps:cNvSpPr>
                      <wps:spPr bwMode="auto">
                        <a:xfrm>
                          <a:off x="873" y="920"/>
                          <a:ext cx="1092" cy="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44F07F" w14:textId="77777777" w:rsidR="000B18CE" w:rsidRPr="009F1E7C" w:rsidRDefault="000B18CE" w:rsidP="000B18CE">
                            <w:pPr>
                              <w:jc w:val="center"/>
                              <w:rPr>
                                <w:rFonts w:ascii="Times New Roman" w:hAnsi="Times New Roman"/>
                                <w:b/>
                                <w:sz w:val="36"/>
                              </w:rPr>
                            </w:pPr>
                            <w:r w:rsidRPr="009F1E7C">
                              <w:rPr>
                                <w:rFonts w:ascii="Times New Roman" w:hAnsi="Times New Roman"/>
                                <w:b/>
                                <w:sz w:val="36"/>
                              </w:rPr>
                              <w:t>UISI</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E35BA0" id="Group 9" o:spid="_x0000_s1026" style="position:absolute;left:0;text-align:left;margin-left:-3.3pt;margin-top:-24.2pt;width:60.75pt;height:65.25pt;z-index:251659264" coordorigin="780,270" coordsize="1215,1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Bi544FAAAAAAb5W09jR4EE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Ps7RqAAAgAElEQVQ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LFzxwIAAAAAg/ytp7GjQAI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CA2LljAQAAAIBB/tbT2FEgAQ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L5cO+oAACAASURBV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EDs3LEAAAAAwCB/62nsKJ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oHbuWAAAAABgkL/1NHYUS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3LGw2gAABEZJREFU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780;top:270;width:1215;height:8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">
                <v:imagedata r:id="rId2" o:title="" cropbottom="13673f"/>
              </v:shape>
              <v:shapetype id="_x0000_t202" coordsize="21600,21600" o:spt="202" path="m,l,21600r21600,l21600,xe">
                <v:stroke joinstyle="miter"/>
                <v:path gradientshapeok="t" o:connecttype="rect"/>
              </v:shapetype>
              <v:shape id="Text Box 7" o:spid="_x0000_s1028" type="#_x0000_t202" style="position:absolute;left:873;top:920;width:1092;height: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2244F07F" w14:textId="77777777" w:rsidR="000B18CE" w:rsidRPr="009F1E7C" w:rsidRDefault="000B18CE" w:rsidP="000B18CE">
                      <w:pPr>
                        <w:jc w:val="center"/>
                        <w:rPr>
                          <w:rFonts w:ascii="Times New Roman" w:hAnsi="Times New Roman"/>
                          <w:b/>
                          <w:sz w:val="36"/>
                        </w:rPr>
                      </w:pPr>
                      <w:r w:rsidRPr="009F1E7C">
                        <w:rPr>
                          <w:rFonts w:ascii="Times New Roman" w:hAnsi="Times New Roman"/>
                          <w:b/>
                          <w:sz w:val="36"/>
                        </w:rPr>
                        <w:t>UISI</w:t>
                      </w:r>
                    </w:p>
                  </w:txbxContent>
                </v:textbox>
              </v:shape>
            </v:group>
          </w:pict>
        </mc:Fallback>
      </mc:AlternateContent>
    </w:r>
    <w:r>
      <w:rPr>
        <w:rFonts w:ascii="Times New Roman" w:hAnsi="Times New Roman"/>
        <w:sz w:val="18"/>
        <w:szCs w:val="24"/>
      </w:rPr>
      <w:t xml:space="preserve">                                                                                                        </w:t>
    </w:r>
    <w:r w:rsidR="001F2A25">
      <w:rPr>
        <w:rFonts w:ascii="Times New Roman" w:hAnsi="Times New Roman"/>
        <w:sz w:val="18"/>
        <w:szCs w:val="24"/>
        <w:lang w:val="en-US"/>
      </w:rPr>
      <w:t xml:space="preserve">   </w:t>
    </w:r>
    <w:r>
      <w:rPr>
        <w:rFonts w:ascii="Times New Roman" w:hAnsi="Times New Roman"/>
        <w:sz w:val="18"/>
        <w:szCs w:val="24"/>
      </w:rPr>
      <w:t xml:space="preserve">  </w:t>
    </w:r>
    <w:r w:rsidRPr="009F1E7C">
      <w:rPr>
        <w:rFonts w:ascii="Times New Roman" w:hAnsi="Times New Roman"/>
        <w:sz w:val="18"/>
        <w:szCs w:val="24"/>
      </w:rPr>
      <w:t xml:space="preserve">Laporan </w:t>
    </w:r>
    <w:r>
      <w:rPr>
        <w:rFonts w:ascii="Times New Roman" w:hAnsi="Times New Roman"/>
        <w:sz w:val="18"/>
        <w:szCs w:val="24"/>
      </w:rPr>
      <w:t xml:space="preserve">Magang  Tanggal </w:t>
    </w:r>
    <w:r w:rsidR="001F2A25">
      <w:rPr>
        <w:rFonts w:ascii="Times New Roman" w:hAnsi="Times New Roman"/>
        <w:sz w:val="18"/>
        <w:szCs w:val="24"/>
        <w:lang w:val="en-US"/>
      </w:rPr>
      <w:t xml:space="preserve">05 </w:t>
    </w:r>
    <w:r w:rsidRPr="009F1E7C">
      <w:rPr>
        <w:rFonts w:ascii="Times New Roman" w:hAnsi="Times New Roman"/>
        <w:sz w:val="18"/>
        <w:szCs w:val="24"/>
      </w:rPr>
      <w:t>/</w:t>
    </w:r>
    <w:r w:rsidR="001F2A25">
      <w:rPr>
        <w:rFonts w:ascii="Times New Roman" w:hAnsi="Times New Roman"/>
        <w:sz w:val="18"/>
        <w:szCs w:val="24"/>
        <w:lang w:val="en-US"/>
      </w:rPr>
      <w:t xml:space="preserve"> 08 </w:t>
    </w:r>
    <w:r w:rsidRPr="009F1E7C">
      <w:rPr>
        <w:rFonts w:ascii="Times New Roman" w:hAnsi="Times New Roman"/>
        <w:sz w:val="18"/>
        <w:szCs w:val="24"/>
      </w:rPr>
      <w:t>/</w:t>
    </w:r>
    <w:r w:rsidR="001F2A25">
      <w:rPr>
        <w:rFonts w:ascii="Times New Roman" w:hAnsi="Times New Roman"/>
        <w:sz w:val="18"/>
        <w:szCs w:val="24"/>
        <w:lang w:val="en-US"/>
      </w:rPr>
      <w:t xml:space="preserve"> 2022</w:t>
    </w:r>
  </w:p>
  <w:p w14:paraId="39CC766E" w14:textId="31853436" w:rsidR="000B18CE" w:rsidRPr="00C109F5" w:rsidRDefault="000B18CE" w:rsidP="000B18CE">
    <w:pPr>
      <w:spacing w:after="0" w:line="360" w:lineRule="auto"/>
      <w:ind w:right="-733"/>
      <w:jc w:val="both"/>
      <w:rPr>
        <w:rFonts w:ascii="Times New Roman" w:hAnsi="Times New Roman"/>
        <w:sz w:val="18"/>
        <w:szCs w:val="24"/>
      </w:rPr>
    </w:pPr>
    <w:r>
      <w:rPr>
        <w:rFonts w:ascii="Times New Roman" w:hAnsi="Times New Roman"/>
        <w:sz w:val="18"/>
        <w:szCs w:val="24"/>
      </w:rPr>
      <w:t xml:space="preserve">                                                                                                                       </w:t>
    </w:r>
    <w:r w:rsidR="001F2A25">
      <w:rPr>
        <w:rFonts w:ascii="Times New Roman" w:hAnsi="Times New Roman"/>
        <w:sz w:val="18"/>
        <w:szCs w:val="24"/>
        <w:lang w:val="en-US"/>
      </w:rPr>
      <w:t xml:space="preserve">   </w:t>
    </w:r>
    <w:r w:rsidRPr="009F1E7C">
      <w:rPr>
        <w:rFonts w:ascii="Times New Roman" w:hAnsi="Times New Roman"/>
        <w:sz w:val="18"/>
        <w:szCs w:val="24"/>
      </w:rPr>
      <w:t xml:space="preserve">Di </w:t>
    </w:r>
    <w:r>
      <w:rPr>
        <w:rFonts w:ascii="Times New Roman" w:hAnsi="Times New Roman"/>
        <w:sz w:val="18"/>
        <w:szCs w:val="24"/>
      </w:rPr>
      <w:t xml:space="preserve"> </w:t>
    </w:r>
    <w:r w:rsidRPr="009F1E7C">
      <w:rPr>
        <w:rFonts w:ascii="Times New Roman" w:hAnsi="Times New Roman"/>
        <w:sz w:val="18"/>
        <w:szCs w:val="24"/>
      </w:rPr>
      <w:t>PT</w:t>
    </w:r>
    <w:r>
      <w:rPr>
        <w:rFonts w:ascii="Times New Roman" w:hAnsi="Times New Roman"/>
        <w:sz w:val="18"/>
        <w:szCs w:val="24"/>
      </w:rPr>
      <w:t>.</w:t>
    </w:r>
    <w:r w:rsidRPr="009F1E7C">
      <w:rPr>
        <w:rFonts w:ascii="Times New Roman" w:hAnsi="Times New Roman"/>
        <w:sz w:val="18"/>
        <w:szCs w:val="24"/>
      </w:rPr>
      <w:t xml:space="preserve"> </w:t>
    </w:r>
    <w:r>
      <w:rPr>
        <w:rFonts w:ascii="Times New Roman" w:hAnsi="Times New Roman"/>
        <w:sz w:val="18"/>
        <w:szCs w:val="24"/>
      </w:rPr>
      <w:t>SUCI JAWA PERSADA</w:t>
    </w:r>
  </w:p>
  <w:p w14:paraId="2B30F6B0" w14:textId="77777777" w:rsidR="000B18CE" w:rsidRDefault="000B18CE" w:rsidP="000B18CE"/>
  <w:p w14:paraId="234538A2" w14:textId="54B980FC" w:rsidR="000B18CE" w:rsidRDefault="000B18CE" w:rsidP="000B18CE">
    <w:r>
      <w:rPr>
        <w:noProof/>
        <w:lang w:val="en-US"/>
      </w:rPr>
      <mc:AlternateContent>
        <mc:Choice Requires="wps">
          <w:drawing>
            <wp:anchor distT="0" distB="0" distL="114300" distR="114300" simplePos="0" relativeHeight="251660288" behindDoc="0" locked="0" layoutInCell="1" allowOverlap="1" wp14:anchorId="783EF4DE" wp14:editId="0C8AB766">
              <wp:simplePos x="0" y="0"/>
              <wp:positionH relativeFrom="column">
                <wp:posOffset>-41910</wp:posOffset>
              </wp:positionH>
              <wp:positionV relativeFrom="paragraph">
                <wp:posOffset>16510</wp:posOffset>
              </wp:positionV>
              <wp:extent cx="5069205" cy="0"/>
              <wp:effectExtent l="34290" t="35560" r="30480" b="31115"/>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69205"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955949" id="Straight Connector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pt,1.3pt" to="395.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" strokecolor="#c00000" strokeweight="4.5pt">
              <v:stroke linestyle="thickTh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75437"/>
    <w:multiLevelType w:val="multilevel"/>
    <w:tmpl w:val="0E88B54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FF43AF"/>
    <w:multiLevelType w:val="hybridMultilevel"/>
    <w:tmpl w:val="C11CF16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 w15:restartNumberingAfterBreak="0">
    <w:nsid w:val="11AD4FBA"/>
    <w:multiLevelType w:val="hybridMultilevel"/>
    <w:tmpl w:val="F034A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480DF7"/>
    <w:multiLevelType w:val="hybridMultilevel"/>
    <w:tmpl w:val="9FC4C896"/>
    <w:lvl w:ilvl="0" w:tplc="04090019">
      <w:start w:val="1"/>
      <w:numFmt w:val="lowerLetter"/>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4" w15:restartNumberingAfterBreak="0">
    <w:nsid w:val="14955BF1"/>
    <w:multiLevelType w:val="hybridMultilevel"/>
    <w:tmpl w:val="F034AF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6B2926"/>
    <w:multiLevelType w:val="hybridMultilevel"/>
    <w:tmpl w:val="234A2208"/>
    <w:lvl w:ilvl="0" w:tplc="04090015">
      <w:start w:val="1"/>
      <w:numFmt w:val="upperLetter"/>
      <w:lvlText w:val="%1."/>
      <w:lvlJc w:val="left"/>
      <w:pPr>
        <w:tabs>
          <w:tab w:val="num" w:pos="720"/>
        </w:tabs>
        <w:ind w:left="720" w:hanging="360"/>
      </w:pPr>
    </w:lvl>
    <w:lvl w:ilvl="1" w:tplc="0409000F">
      <w:start w:val="1"/>
      <w:numFmt w:val="decimal"/>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AC954E4"/>
    <w:multiLevelType w:val="hybridMultilevel"/>
    <w:tmpl w:val="D38093FC"/>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314B16"/>
    <w:multiLevelType w:val="multilevel"/>
    <w:tmpl w:val="94E4790E"/>
    <w:lvl w:ilvl="0">
      <w:start w:val="1"/>
      <w:numFmt w:val="decimal"/>
      <w:lvlText w:val="%1."/>
      <w:lvlJc w:val="left"/>
      <w:pPr>
        <w:ind w:left="720" w:hanging="360"/>
      </w:pPr>
    </w:lvl>
    <w:lvl w:ilvl="1">
      <w:start w:val="3"/>
      <w:numFmt w:val="decimal"/>
      <w:isLgl/>
      <w:lvlText w:val="%1.%2"/>
      <w:lvlJc w:val="left"/>
      <w:pPr>
        <w:ind w:left="1080" w:hanging="720"/>
      </w:pPr>
      <w:rPr>
        <w:rFonts w:eastAsia="Times New Roman" w:cs="Times New Roman" w:hint="default"/>
        <w:b/>
        <w:color w:val="000000"/>
      </w:rPr>
    </w:lvl>
    <w:lvl w:ilvl="2">
      <w:start w:val="1"/>
      <w:numFmt w:val="decimal"/>
      <w:isLgl/>
      <w:lvlText w:val="%1.%2.%3"/>
      <w:lvlJc w:val="left"/>
      <w:pPr>
        <w:ind w:left="1080" w:hanging="720"/>
      </w:pPr>
      <w:rPr>
        <w:rFonts w:eastAsia="Times New Roman" w:cs="Times New Roman" w:hint="default"/>
        <w:b/>
        <w:color w:val="000000"/>
      </w:rPr>
    </w:lvl>
    <w:lvl w:ilvl="3">
      <w:start w:val="1"/>
      <w:numFmt w:val="decimal"/>
      <w:isLgl/>
      <w:lvlText w:val="%1.%2.%3.%4"/>
      <w:lvlJc w:val="left"/>
      <w:pPr>
        <w:ind w:left="1080" w:hanging="720"/>
      </w:pPr>
      <w:rPr>
        <w:rFonts w:eastAsia="Times New Roman" w:cs="Times New Roman" w:hint="default"/>
        <w:b/>
        <w:color w:val="000000"/>
      </w:rPr>
    </w:lvl>
    <w:lvl w:ilvl="4">
      <w:start w:val="1"/>
      <w:numFmt w:val="decimal"/>
      <w:isLgl/>
      <w:lvlText w:val="%1.%2.%3.%4.%5"/>
      <w:lvlJc w:val="left"/>
      <w:pPr>
        <w:ind w:left="1440" w:hanging="1080"/>
      </w:pPr>
      <w:rPr>
        <w:rFonts w:eastAsia="Times New Roman" w:cs="Times New Roman" w:hint="default"/>
        <w:b/>
        <w:color w:val="000000"/>
      </w:rPr>
    </w:lvl>
    <w:lvl w:ilvl="5">
      <w:start w:val="1"/>
      <w:numFmt w:val="decimal"/>
      <w:isLgl/>
      <w:lvlText w:val="%1.%2.%3.%4.%5.%6"/>
      <w:lvlJc w:val="left"/>
      <w:pPr>
        <w:ind w:left="1440" w:hanging="1080"/>
      </w:pPr>
      <w:rPr>
        <w:rFonts w:eastAsia="Times New Roman" w:cs="Times New Roman" w:hint="default"/>
        <w:b/>
        <w:color w:val="000000"/>
      </w:rPr>
    </w:lvl>
    <w:lvl w:ilvl="6">
      <w:start w:val="1"/>
      <w:numFmt w:val="decimal"/>
      <w:isLgl/>
      <w:lvlText w:val="%1.%2.%3.%4.%5.%6.%7"/>
      <w:lvlJc w:val="left"/>
      <w:pPr>
        <w:ind w:left="1800" w:hanging="1440"/>
      </w:pPr>
      <w:rPr>
        <w:rFonts w:eastAsia="Times New Roman" w:cs="Times New Roman" w:hint="default"/>
        <w:b/>
        <w:color w:val="000000"/>
      </w:rPr>
    </w:lvl>
    <w:lvl w:ilvl="7">
      <w:start w:val="1"/>
      <w:numFmt w:val="decimal"/>
      <w:isLgl/>
      <w:lvlText w:val="%1.%2.%3.%4.%5.%6.%7.%8"/>
      <w:lvlJc w:val="left"/>
      <w:pPr>
        <w:ind w:left="1800" w:hanging="1440"/>
      </w:pPr>
      <w:rPr>
        <w:rFonts w:eastAsia="Times New Roman" w:cs="Times New Roman" w:hint="default"/>
        <w:b/>
        <w:color w:val="000000"/>
      </w:rPr>
    </w:lvl>
    <w:lvl w:ilvl="8">
      <w:start w:val="1"/>
      <w:numFmt w:val="decimal"/>
      <w:isLgl/>
      <w:lvlText w:val="%1.%2.%3.%4.%5.%6.%7.%8.%9"/>
      <w:lvlJc w:val="left"/>
      <w:pPr>
        <w:ind w:left="1800" w:hanging="1440"/>
      </w:pPr>
      <w:rPr>
        <w:rFonts w:eastAsia="Times New Roman" w:cs="Times New Roman" w:hint="default"/>
        <w:b/>
        <w:color w:val="000000"/>
      </w:rPr>
    </w:lvl>
  </w:abstractNum>
  <w:abstractNum w:abstractNumId="8" w15:restartNumberingAfterBreak="0">
    <w:nsid w:val="1F6525EC"/>
    <w:multiLevelType w:val="hybridMultilevel"/>
    <w:tmpl w:val="12B4F66A"/>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9" w15:restartNumberingAfterBreak="0">
    <w:nsid w:val="2163022D"/>
    <w:multiLevelType w:val="hybridMultilevel"/>
    <w:tmpl w:val="1AD22F6A"/>
    <w:lvl w:ilvl="0" w:tplc="E740090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9392397"/>
    <w:multiLevelType w:val="hybridMultilevel"/>
    <w:tmpl w:val="550C116C"/>
    <w:lvl w:ilvl="0" w:tplc="F0663D3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316C3F73"/>
    <w:multiLevelType w:val="multilevel"/>
    <w:tmpl w:val="BBE4973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3D93B64"/>
    <w:multiLevelType w:val="hybridMultilevel"/>
    <w:tmpl w:val="B5261118"/>
    <w:lvl w:ilvl="0" w:tplc="81865A96">
      <w:start w:val="1"/>
      <w:numFmt w:val="decimal"/>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3" w15:restartNumberingAfterBreak="0">
    <w:nsid w:val="3DF94718"/>
    <w:multiLevelType w:val="hybridMultilevel"/>
    <w:tmpl w:val="5C361DB8"/>
    <w:lvl w:ilvl="0" w:tplc="26B203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F277CC4"/>
    <w:multiLevelType w:val="hybridMultilevel"/>
    <w:tmpl w:val="9DC2C29E"/>
    <w:lvl w:ilvl="0" w:tplc="F658343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A77CC6"/>
    <w:multiLevelType w:val="hybridMultilevel"/>
    <w:tmpl w:val="D24C25A2"/>
    <w:lvl w:ilvl="0" w:tplc="F594EF7E">
      <w:start w:val="1"/>
      <w:numFmt w:val="decimal"/>
      <w:lvlText w:val="%1."/>
      <w:lvlJc w:val="left"/>
      <w:pPr>
        <w:tabs>
          <w:tab w:val="num" w:pos="720"/>
        </w:tabs>
        <w:ind w:left="720" w:hanging="360"/>
      </w:pPr>
      <w:rPr>
        <w:rFonts w:hint="default"/>
      </w:rPr>
    </w:lvl>
    <w:lvl w:ilvl="1" w:tplc="18C0E014">
      <w:start w:val="1"/>
      <w:numFmt w:val="lowerLetter"/>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6" w15:restartNumberingAfterBreak="0">
    <w:nsid w:val="54F4536F"/>
    <w:multiLevelType w:val="multilevel"/>
    <w:tmpl w:val="8CDA2F3C"/>
    <w:lvl w:ilvl="0">
      <w:start w:val="1"/>
      <w:numFmt w:val="decimal"/>
      <w:lvlText w:val="%1."/>
      <w:lvlJc w:val="left"/>
      <w:pPr>
        <w:ind w:left="720" w:hanging="360"/>
      </w:pPr>
    </w:lvl>
    <w:lvl w:ilvl="1">
      <w:start w:val="1"/>
      <w:numFmt w:val="decimal"/>
      <w:isLgl/>
      <w:lvlText w:val="%1.%2"/>
      <w:lvlJc w:val="left"/>
      <w:pPr>
        <w:ind w:left="2291" w:hanging="720"/>
      </w:pPr>
      <w:rPr>
        <w:rFonts w:hint="default"/>
      </w:rPr>
    </w:lvl>
    <w:lvl w:ilvl="2">
      <w:start w:val="1"/>
      <w:numFmt w:val="decimal"/>
      <w:isLgl/>
      <w:lvlText w:val="%1.%2.%3"/>
      <w:lvlJc w:val="left"/>
      <w:pPr>
        <w:ind w:left="3502" w:hanging="720"/>
      </w:pPr>
      <w:rPr>
        <w:rFonts w:hint="default"/>
      </w:rPr>
    </w:lvl>
    <w:lvl w:ilvl="3">
      <w:start w:val="1"/>
      <w:numFmt w:val="decimal"/>
      <w:isLgl/>
      <w:lvlText w:val="%1.%2.%3.%4"/>
      <w:lvlJc w:val="left"/>
      <w:pPr>
        <w:ind w:left="5073" w:hanging="1080"/>
      </w:pPr>
      <w:rPr>
        <w:rFonts w:hint="default"/>
      </w:rPr>
    </w:lvl>
    <w:lvl w:ilvl="4">
      <w:start w:val="1"/>
      <w:numFmt w:val="decimal"/>
      <w:isLgl/>
      <w:lvlText w:val="%1.%2.%3.%4.%5"/>
      <w:lvlJc w:val="left"/>
      <w:pPr>
        <w:ind w:left="6284" w:hanging="1080"/>
      </w:pPr>
      <w:rPr>
        <w:rFonts w:hint="default"/>
      </w:rPr>
    </w:lvl>
    <w:lvl w:ilvl="5">
      <w:start w:val="1"/>
      <w:numFmt w:val="decimal"/>
      <w:isLgl/>
      <w:lvlText w:val="%1.%2.%3.%4.%5.%6"/>
      <w:lvlJc w:val="left"/>
      <w:pPr>
        <w:ind w:left="7855" w:hanging="1440"/>
      </w:pPr>
      <w:rPr>
        <w:rFonts w:hint="default"/>
      </w:rPr>
    </w:lvl>
    <w:lvl w:ilvl="6">
      <w:start w:val="1"/>
      <w:numFmt w:val="decimal"/>
      <w:isLgl/>
      <w:lvlText w:val="%1.%2.%3.%4.%5.%6.%7"/>
      <w:lvlJc w:val="left"/>
      <w:pPr>
        <w:ind w:left="9426" w:hanging="1800"/>
      </w:pPr>
      <w:rPr>
        <w:rFonts w:hint="default"/>
      </w:rPr>
    </w:lvl>
    <w:lvl w:ilvl="7">
      <w:start w:val="1"/>
      <w:numFmt w:val="decimal"/>
      <w:isLgl/>
      <w:lvlText w:val="%1.%2.%3.%4.%5.%6.%7.%8"/>
      <w:lvlJc w:val="left"/>
      <w:pPr>
        <w:ind w:left="10637" w:hanging="1800"/>
      </w:pPr>
      <w:rPr>
        <w:rFonts w:hint="default"/>
      </w:rPr>
    </w:lvl>
    <w:lvl w:ilvl="8">
      <w:start w:val="1"/>
      <w:numFmt w:val="decimal"/>
      <w:isLgl/>
      <w:lvlText w:val="%1.%2.%3.%4.%5.%6.%7.%8.%9"/>
      <w:lvlJc w:val="left"/>
      <w:pPr>
        <w:ind w:left="12208" w:hanging="2160"/>
      </w:pPr>
      <w:rPr>
        <w:rFonts w:hint="default"/>
      </w:rPr>
    </w:lvl>
  </w:abstractNum>
  <w:abstractNum w:abstractNumId="17" w15:restartNumberingAfterBreak="0">
    <w:nsid w:val="57CB48EE"/>
    <w:multiLevelType w:val="hybridMultilevel"/>
    <w:tmpl w:val="5AC81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E7717B"/>
    <w:multiLevelType w:val="hybridMultilevel"/>
    <w:tmpl w:val="3C1A37A6"/>
    <w:lvl w:ilvl="0" w:tplc="48E4C2D0">
      <w:start w:val="1"/>
      <w:numFmt w:val="decimal"/>
      <w:lvlText w:val="%1)"/>
      <w:lvlJc w:val="left"/>
      <w:pPr>
        <w:tabs>
          <w:tab w:val="num" w:pos="1455"/>
        </w:tabs>
        <w:ind w:left="1455" w:hanging="375"/>
      </w:pPr>
      <w:rPr>
        <w:rFonts w:hint="default"/>
      </w:r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19" w15:restartNumberingAfterBreak="0">
    <w:nsid w:val="5BA75421"/>
    <w:multiLevelType w:val="hybridMultilevel"/>
    <w:tmpl w:val="8FF67656"/>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0" w15:restartNumberingAfterBreak="0">
    <w:nsid w:val="60352352"/>
    <w:multiLevelType w:val="hybridMultilevel"/>
    <w:tmpl w:val="78389B62"/>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1" w15:restartNumberingAfterBreak="0">
    <w:nsid w:val="67091B1C"/>
    <w:multiLevelType w:val="hybridMultilevel"/>
    <w:tmpl w:val="7B0AB3C8"/>
    <w:lvl w:ilvl="0" w:tplc="04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2" w15:restartNumberingAfterBreak="0">
    <w:nsid w:val="6A423D03"/>
    <w:multiLevelType w:val="hybridMultilevel"/>
    <w:tmpl w:val="B734F5D6"/>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15:restartNumberingAfterBreak="0">
    <w:nsid w:val="6B24243C"/>
    <w:multiLevelType w:val="hybridMultilevel"/>
    <w:tmpl w:val="941ED1A6"/>
    <w:lvl w:ilvl="0" w:tplc="7164A4E6">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6F387686"/>
    <w:multiLevelType w:val="hybridMultilevel"/>
    <w:tmpl w:val="6F6041E6"/>
    <w:lvl w:ilvl="0" w:tplc="04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5" w15:restartNumberingAfterBreak="0">
    <w:nsid w:val="793C49FC"/>
    <w:multiLevelType w:val="hybridMultilevel"/>
    <w:tmpl w:val="CA6C1A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AD9356C"/>
    <w:multiLevelType w:val="multilevel"/>
    <w:tmpl w:val="B224A6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C0D5126"/>
    <w:multiLevelType w:val="hybridMultilevel"/>
    <w:tmpl w:val="A9966A0C"/>
    <w:lvl w:ilvl="0" w:tplc="BA6A020C">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7C255823"/>
    <w:multiLevelType w:val="multilevel"/>
    <w:tmpl w:val="F95E1390"/>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7CF46F5F"/>
    <w:multiLevelType w:val="hybridMultilevel"/>
    <w:tmpl w:val="AC362520"/>
    <w:lvl w:ilvl="0" w:tplc="1D76A48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D5C12F1"/>
    <w:multiLevelType w:val="hybridMultilevel"/>
    <w:tmpl w:val="9E30466A"/>
    <w:lvl w:ilvl="0" w:tplc="04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num w:numId="1" w16cid:durableId="1654262911">
    <w:abstractNumId w:val="15"/>
  </w:num>
  <w:num w:numId="2" w16cid:durableId="1372025859">
    <w:abstractNumId w:val="18"/>
  </w:num>
  <w:num w:numId="3" w16cid:durableId="1636057372">
    <w:abstractNumId w:val="3"/>
  </w:num>
  <w:num w:numId="4" w16cid:durableId="1836995137">
    <w:abstractNumId w:val="5"/>
  </w:num>
  <w:num w:numId="5" w16cid:durableId="803158456">
    <w:abstractNumId w:val="8"/>
  </w:num>
  <w:num w:numId="6" w16cid:durableId="1423911238">
    <w:abstractNumId w:val="22"/>
  </w:num>
  <w:num w:numId="7" w16cid:durableId="14955">
    <w:abstractNumId w:val="19"/>
  </w:num>
  <w:num w:numId="8" w16cid:durableId="694043141">
    <w:abstractNumId w:val="2"/>
  </w:num>
  <w:num w:numId="9" w16cid:durableId="1924098541">
    <w:abstractNumId w:val="4"/>
  </w:num>
  <w:num w:numId="10" w16cid:durableId="208077667">
    <w:abstractNumId w:val="26"/>
  </w:num>
  <w:num w:numId="11" w16cid:durableId="2096701745">
    <w:abstractNumId w:val="28"/>
  </w:num>
  <w:num w:numId="12" w16cid:durableId="439493539">
    <w:abstractNumId w:val="16"/>
  </w:num>
  <w:num w:numId="13" w16cid:durableId="1578175765">
    <w:abstractNumId w:val="23"/>
  </w:num>
  <w:num w:numId="14" w16cid:durableId="1990330332">
    <w:abstractNumId w:val="27"/>
  </w:num>
  <w:num w:numId="15" w16cid:durableId="2100901416">
    <w:abstractNumId w:val="14"/>
  </w:num>
  <w:num w:numId="16" w16cid:durableId="1393694812">
    <w:abstractNumId w:val="10"/>
  </w:num>
  <w:num w:numId="17" w16cid:durableId="273944588">
    <w:abstractNumId w:val="1"/>
  </w:num>
  <w:num w:numId="18" w16cid:durableId="490947125">
    <w:abstractNumId w:val="24"/>
  </w:num>
  <w:num w:numId="19" w16cid:durableId="1270889708">
    <w:abstractNumId w:val="30"/>
  </w:num>
  <w:num w:numId="20" w16cid:durableId="1902979756">
    <w:abstractNumId w:val="21"/>
  </w:num>
  <w:num w:numId="21" w16cid:durableId="1249996071">
    <w:abstractNumId w:val="13"/>
  </w:num>
  <w:num w:numId="22" w16cid:durableId="1405058875">
    <w:abstractNumId w:val="29"/>
  </w:num>
  <w:num w:numId="23" w16cid:durableId="857306488">
    <w:abstractNumId w:val="0"/>
  </w:num>
  <w:num w:numId="24" w16cid:durableId="1801612789">
    <w:abstractNumId w:val="11"/>
  </w:num>
  <w:num w:numId="25" w16cid:durableId="1075854109">
    <w:abstractNumId w:val="7"/>
  </w:num>
  <w:num w:numId="26" w16cid:durableId="1884362493">
    <w:abstractNumId w:val="20"/>
  </w:num>
  <w:num w:numId="27" w16cid:durableId="862669561">
    <w:abstractNumId w:val="25"/>
  </w:num>
  <w:num w:numId="28" w16cid:durableId="884827674">
    <w:abstractNumId w:val="17"/>
  </w:num>
  <w:num w:numId="29" w16cid:durableId="1751123870">
    <w:abstractNumId w:val="9"/>
  </w:num>
  <w:num w:numId="30" w16cid:durableId="1872453907">
    <w:abstractNumId w:val="12"/>
  </w:num>
  <w:num w:numId="31" w16cid:durableId="8620178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isplayBackgroundShape/>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163A"/>
    <w:rsid w:val="00001082"/>
    <w:rsid w:val="0000204A"/>
    <w:rsid w:val="00002A13"/>
    <w:rsid w:val="00002C76"/>
    <w:rsid w:val="000035EA"/>
    <w:rsid w:val="000040A2"/>
    <w:rsid w:val="00004361"/>
    <w:rsid w:val="000043C8"/>
    <w:rsid w:val="00004CE8"/>
    <w:rsid w:val="00005773"/>
    <w:rsid w:val="00006995"/>
    <w:rsid w:val="00006BCE"/>
    <w:rsid w:val="00010D9C"/>
    <w:rsid w:val="00011BFF"/>
    <w:rsid w:val="00012519"/>
    <w:rsid w:val="000141D4"/>
    <w:rsid w:val="00014984"/>
    <w:rsid w:val="000155A5"/>
    <w:rsid w:val="00015C18"/>
    <w:rsid w:val="00017B10"/>
    <w:rsid w:val="00020C48"/>
    <w:rsid w:val="000216E3"/>
    <w:rsid w:val="0002297C"/>
    <w:rsid w:val="0002444B"/>
    <w:rsid w:val="00024A96"/>
    <w:rsid w:val="00024F5F"/>
    <w:rsid w:val="00025E85"/>
    <w:rsid w:val="00031144"/>
    <w:rsid w:val="000315D6"/>
    <w:rsid w:val="00031F32"/>
    <w:rsid w:val="00032740"/>
    <w:rsid w:val="00032B55"/>
    <w:rsid w:val="0003332F"/>
    <w:rsid w:val="00033408"/>
    <w:rsid w:val="000334ED"/>
    <w:rsid w:val="00034FCD"/>
    <w:rsid w:val="00036104"/>
    <w:rsid w:val="000367D4"/>
    <w:rsid w:val="00036F26"/>
    <w:rsid w:val="0003793A"/>
    <w:rsid w:val="00040C3D"/>
    <w:rsid w:val="00040EB5"/>
    <w:rsid w:val="0004149B"/>
    <w:rsid w:val="00041EA7"/>
    <w:rsid w:val="00044D45"/>
    <w:rsid w:val="000460B9"/>
    <w:rsid w:val="000473DD"/>
    <w:rsid w:val="0005095D"/>
    <w:rsid w:val="000520DC"/>
    <w:rsid w:val="00053335"/>
    <w:rsid w:val="00053BBD"/>
    <w:rsid w:val="00054DCD"/>
    <w:rsid w:val="00055547"/>
    <w:rsid w:val="00056005"/>
    <w:rsid w:val="000607CD"/>
    <w:rsid w:val="00060FF3"/>
    <w:rsid w:val="00061540"/>
    <w:rsid w:val="00063364"/>
    <w:rsid w:val="000633AB"/>
    <w:rsid w:val="00067286"/>
    <w:rsid w:val="00067773"/>
    <w:rsid w:val="00071222"/>
    <w:rsid w:val="000728BD"/>
    <w:rsid w:val="00074F47"/>
    <w:rsid w:val="0007610B"/>
    <w:rsid w:val="00077E79"/>
    <w:rsid w:val="0008164E"/>
    <w:rsid w:val="00081873"/>
    <w:rsid w:val="00082AC0"/>
    <w:rsid w:val="000843D2"/>
    <w:rsid w:val="00084693"/>
    <w:rsid w:val="000857AD"/>
    <w:rsid w:val="000860D5"/>
    <w:rsid w:val="00086D1A"/>
    <w:rsid w:val="00087022"/>
    <w:rsid w:val="00087959"/>
    <w:rsid w:val="00087CC1"/>
    <w:rsid w:val="00090811"/>
    <w:rsid w:val="00090A1C"/>
    <w:rsid w:val="00090AEC"/>
    <w:rsid w:val="00091832"/>
    <w:rsid w:val="00092CA8"/>
    <w:rsid w:val="00096072"/>
    <w:rsid w:val="000A07B3"/>
    <w:rsid w:val="000A18CD"/>
    <w:rsid w:val="000A2D92"/>
    <w:rsid w:val="000A2F87"/>
    <w:rsid w:val="000A3F30"/>
    <w:rsid w:val="000A69DB"/>
    <w:rsid w:val="000B18CE"/>
    <w:rsid w:val="000B453C"/>
    <w:rsid w:val="000B4CC1"/>
    <w:rsid w:val="000B4F9B"/>
    <w:rsid w:val="000B503C"/>
    <w:rsid w:val="000B5E7A"/>
    <w:rsid w:val="000B759D"/>
    <w:rsid w:val="000C003D"/>
    <w:rsid w:val="000C033A"/>
    <w:rsid w:val="000C34F7"/>
    <w:rsid w:val="000C43E4"/>
    <w:rsid w:val="000C453C"/>
    <w:rsid w:val="000C58A6"/>
    <w:rsid w:val="000C5C48"/>
    <w:rsid w:val="000C74B7"/>
    <w:rsid w:val="000C77AE"/>
    <w:rsid w:val="000D1785"/>
    <w:rsid w:val="000D178F"/>
    <w:rsid w:val="000D1FD7"/>
    <w:rsid w:val="000D424D"/>
    <w:rsid w:val="000D6AFF"/>
    <w:rsid w:val="000D6E5E"/>
    <w:rsid w:val="000E018C"/>
    <w:rsid w:val="000E10B5"/>
    <w:rsid w:val="000E1C73"/>
    <w:rsid w:val="000E5574"/>
    <w:rsid w:val="000E6538"/>
    <w:rsid w:val="000E6650"/>
    <w:rsid w:val="000F07FC"/>
    <w:rsid w:val="000F121D"/>
    <w:rsid w:val="000F21B6"/>
    <w:rsid w:val="000F30B2"/>
    <w:rsid w:val="000F37D0"/>
    <w:rsid w:val="000F435E"/>
    <w:rsid w:val="000F48B3"/>
    <w:rsid w:val="0010053E"/>
    <w:rsid w:val="00100F4E"/>
    <w:rsid w:val="001020AB"/>
    <w:rsid w:val="00114A24"/>
    <w:rsid w:val="001176F2"/>
    <w:rsid w:val="001235C4"/>
    <w:rsid w:val="00123881"/>
    <w:rsid w:val="00125B3E"/>
    <w:rsid w:val="00126315"/>
    <w:rsid w:val="00126B4B"/>
    <w:rsid w:val="001302B5"/>
    <w:rsid w:val="00130E53"/>
    <w:rsid w:val="00134A6E"/>
    <w:rsid w:val="00144561"/>
    <w:rsid w:val="00144A54"/>
    <w:rsid w:val="00144C88"/>
    <w:rsid w:val="00144CF7"/>
    <w:rsid w:val="00145242"/>
    <w:rsid w:val="001454A1"/>
    <w:rsid w:val="001456CC"/>
    <w:rsid w:val="00145D2E"/>
    <w:rsid w:val="0014615E"/>
    <w:rsid w:val="00146DC4"/>
    <w:rsid w:val="00146E60"/>
    <w:rsid w:val="00150D3C"/>
    <w:rsid w:val="00153529"/>
    <w:rsid w:val="0015384E"/>
    <w:rsid w:val="00153C4E"/>
    <w:rsid w:val="00155066"/>
    <w:rsid w:val="00155991"/>
    <w:rsid w:val="00156767"/>
    <w:rsid w:val="00161E62"/>
    <w:rsid w:val="00161FD3"/>
    <w:rsid w:val="00162347"/>
    <w:rsid w:val="0016437F"/>
    <w:rsid w:val="0016506E"/>
    <w:rsid w:val="001664DD"/>
    <w:rsid w:val="0017140A"/>
    <w:rsid w:val="0017270C"/>
    <w:rsid w:val="001727D9"/>
    <w:rsid w:val="00172F52"/>
    <w:rsid w:val="0017385C"/>
    <w:rsid w:val="00174598"/>
    <w:rsid w:val="00176530"/>
    <w:rsid w:val="00176E84"/>
    <w:rsid w:val="00181215"/>
    <w:rsid w:val="0018237B"/>
    <w:rsid w:val="00183EE8"/>
    <w:rsid w:val="00183F0B"/>
    <w:rsid w:val="0018476F"/>
    <w:rsid w:val="0018693F"/>
    <w:rsid w:val="001870D3"/>
    <w:rsid w:val="00190470"/>
    <w:rsid w:val="001914D2"/>
    <w:rsid w:val="00193B7F"/>
    <w:rsid w:val="00194DC5"/>
    <w:rsid w:val="0019665B"/>
    <w:rsid w:val="0019786A"/>
    <w:rsid w:val="001A1892"/>
    <w:rsid w:val="001A2FDC"/>
    <w:rsid w:val="001A395C"/>
    <w:rsid w:val="001A3FE2"/>
    <w:rsid w:val="001A46AA"/>
    <w:rsid w:val="001A5367"/>
    <w:rsid w:val="001A67E0"/>
    <w:rsid w:val="001A773C"/>
    <w:rsid w:val="001B08C3"/>
    <w:rsid w:val="001B0974"/>
    <w:rsid w:val="001B1C7A"/>
    <w:rsid w:val="001B35FB"/>
    <w:rsid w:val="001B5033"/>
    <w:rsid w:val="001B54EC"/>
    <w:rsid w:val="001B550E"/>
    <w:rsid w:val="001B63AA"/>
    <w:rsid w:val="001B65CE"/>
    <w:rsid w:val="001B7A6F"/>
    <w:rsid w:val="001B7DD0"/>
    <w:rsid w:val="001C1CAA"/>
    <w:rsid w:val="001C2129"/>
    <w:rsid w:val="001C36FE"/>
    <w:rsid w:val="001C72C4"/>
    <w:rsid w:val="001D282F"/>
    <w:rsid w:val="001D369C"/>
    <w:rsid w:val="001D3BC2"/>
    <w:rsid w:val="001D739E"/>
    <w:rsid w:val="001D7954"/>
    <w:rsid w:val="001D7CB9"/>
    <w:rsid w:val="001E07EE"/>
    <w:rsid w:val="001E2764"/>
    <w:rsid w:val="001E30F6"/>
    <w:rsid w:val="001E34F3"/>
    <w:rsid w:val="001E3A16"/>
    <w:rsid w:val="001E5C09"/>
    <w:rsid w:val="001E60F9"/>
    <w:rsid w:val="001F0FDE"/>
    <w:rsid w:val="001F2608"/>
    <w:rsid w:val="001F2A25"/>
    <w:rsid w:val="001F390F"/>
    <w:rsid w:val="001F647B"/>
    <w:rsid w:val="001F73CC"/>
    <w:rsid w:val="002005F4"/>
    <w:rsid w:val="0020067A"/>
    <w:rsid w:val="0020080F"/>
    <w:rsid w:val="002030AD"/>
    <w:rsid w:val="00203178"/>
    <w:rsid w:val="00203F11"/>
    <w:rsid w:val="00205B48"/>
    <w:rsid w:val="00210B5E"/>
    <w:rsid w:val="00210D85"/>
    <w:rsid w:val="0021333D"/>
    <w:rsid w:val="00213529"/>
    <w:rsid w:val="00214BC4"/>
    <w:rsid w:val="002209A5"/>
    <w:rsid w:val="00220E4F"/>
    <w:rsid w:val="00222BE6"/>
    <w:rsid w:val="002248DA"/>
    <w:rsid w:val="00224D76"/>
    <w:rsid w:val="00226762"/>
    <w:rsid w:val="00227AA9"/>
    <w:rsid w:val="00231334"/>
    <w:rsid w:val="0023618D"/>
    <w:rsid w:val="002404F9"/>
    <w:rsid w:val="00240642"/>
    <w:rsid w:val="00240CB4"/>
    <w:rsid w:val="002410AE"/>
    <w:rsid w:val="00241BCD"/>
    <w:rsid w:val="002422DF"/>
    <w:rsid w:val="00242AA9"/>
    <w:rsid w:val="0024399D"/>
    <w:rsid w:val="00243EF2"/>
    <w:rsid w:val="00243F3E"/>
    <w:rsid w:val="0024442A"/>
    <w:rsid w:val="00246E79"/>
    <w:rsid w:val="002475A7"/>
    <w:rsid w:val="00247A8E"/>
    <w:rsid w:val="0025141E"/>
    <w:rsid w:val="00252571"/>
    <w:rsid w:val="002541BF"/>
    <w:rsid w:val="00254383"/>
    <w:rsid w:val="00254AD2"/>
    <w:rsid w:val="00254C1A"/>
    <w:rsid w:val="00254FEA"/>
    <w:rsid w:val="00255337"/>
    <w:rsid w:val="00257483"/>
    <w:rsid w:val="00260D59"/>
    <w:rsid w:val="0026141B"/>
    <w:rsid w:val="00261748"/>
    <w:rsid w:val="002617BA"/>
    <w:rsid w:val="00261EC2"/>
    <w:rsid w:val="00264ACA"/>
    <w:rsid w:val="00266AFA"/>
    <w:rsid w:val="00267BCD"/>
    <w:rsid w:val="00270BF5"/>
    <w:rsid w:val="00271718"/>
    <w:rsid w:val="00273776"/>
    <w:rsid w:val="00273C35"/>
    <w:rsid w:val="00275CC2"/>
    <w:rsid w:val="002778AB"/>
    <w:rsid w:val="002800F6"/>
    <w:rsid w:val="00280392"/>
    <w:rsid w:val="00281ACF"/>
    <w:rsid w:val="002820BF"/>
    <w:rsid w:val="00282378"/>
    <w:rsid w:val="002838CF"/>
    <w:rsid w:val="00284E68"/>
    <w:rsid w:val="00285E97"/>
    <w:rsid w:val="00291D4D"/>
    <w:rsid w:val="00294D17"/>
    <w:rsid w:val="00294D7A"/>
    <w:rsid w:val="00294EA9"/>
    <w:rsid w:val="002966F3"/>
    <w:rsid w:val="002A08B8"/>
    <w:rsid w:val="002A0CB5"/>
    <w:rsid w:val="002A19CC"/>
    <w:rsid w:val="002A1C01"/>
    <w:rsid w:val="002A4258"/>
    <w:rsid w:val="002A6FFA"/>
    <w:rsid w:val="002A7CDB"/>
    <w:rsid w:val="002B1926"/>
    <w:rsid w:val="002B2677"/>
    <w:rsid w:val="002B3748"/>
    <w:rsid w:val="002B55CD"/>
    <w:rsid w:val="002C08C1"/>
    <w:rsid w:val="002C49A4"/>
    <w:rsid w:val="002C666C"/>
    <w:rsid w:val="002C771C"/>
    <w:rsid w:val="002D176D"/>
    <w:rsid w:val="002D52A8"/>
    <w:rsid w:val="002E0B2B"/>
    <w:rsid w:val="002E131E"/>
    <w:rsid w:val="002E1ECD"/>
    <w:rsid w:val="002E3ACE"/>
    <w:rsid w:val="002E41AD"/>
    <w:rsid w:val="002E54CA"/>
    <w:rsid w:val="002E58A6"/>
    <w:rsid w:val="002E7674"/>
    <w:rsid w:val="002E7F27"/>
    <w:rsid w:val="002F19E3"/>
    <w:rsid w:val="002F22A4"/>
    <w:rsid w:val="002F3998"/>
    <w:rsid w:val="002F49CD"/>
    <w:rsid w:val="002F4FEF"/>
    <w:rsid w:val="002F71E8"/>
    <w:rsid w:val="003001DC"/>
    <w:rsid w:val="00300D1A"/>
    <w:rsid w:val="00300FF1"/>
    <w:rsid w:val="00302235"/>
    <w:rsid w:val="00302872"/>
    <w:rsid w:val="00303D90"/>
    <w:rsid w:val="00305F23"/>
    <w:rsid w:val="00307913"/>
    <w:rsid w:val="00307E81"/>
    <w:rsid w:val="00312E41"/>
    <w:rsid w:val="00313418"/>
    <w:rsid w:val="003134DA"/>
    <w:rsid w:val="00315C50"/>
    <w:rsid w:val="0031754B"/>
    <w:rsid w:val="003212E9"/>
    <w:rsid w:val="003217AA"/>
    <w:rsid w:val="003217FD"/>
    <w:rsid w:val="003259D7"/>
    <w:rsid w:val="00326EC7"/>
    <w:rsid w:val="00327E0F"/>
    <w:rsid w:val="0033085D"/>
    <w:rsid w:val="0033207F"/>
    <w:rsid w:val="00332823"/>
    <w:rsid w:val="00334DF1"/>
    <w:rsid w:val="00336C53"/>
    <w:rsid w:val="00336DFE"/>
    <w:rsid w:val="0034049A"/>
    <w:rsid w:val="00342B9C"/>
    <w:rsid w:val="00343917"/>
    <w:rsid w:val="003440B9"/>
    <w:rsid w:val="00344257"/>
    <w:rsid w:val="00344B94"/>
    <w:rsid w:val="00345C6E"/>
    <w:rsid w:val="00347F97"/>
    <w:rsid w:val="00350851"/>
    <w:rsid w:val="00351C99"/>
    <w:rsid w:val="00353352"/>
    <w:rsid w:val="003553D6"/>
    <w:rsid w:val="00355E42"/>
    <w:rsid w:val="00355FCA"/>
    <w:rsid w:val="00356E66"/>
    <w:rsid w:val="003571D0"/>
    <w:rsid w:val="00360DE0"/>
    <w:rsid w:val="003628CC"/>
    <w:rsid w:val="00371C02"/>
    <w:rsid w:val="00374280"/>
    <w:rsid w:val="00374A82"/>
    <w:rsid w:val="00375F1B"/>
    <w:rsid w:val="0037677A"/>
    <w:rsid w:val="00376C6B"/>
    <w:rsid w:val="003777E0"/>
    <w:rsid w:val="00377B0E"/>
    <w:rsid w:val="00380AE9"/>
    <w:rsid w:val="00381779"/>
    <w:rsid w:val="00384383"/>
    <w:rsid w:val="003847B8"/>
    <w:rsid w:val="003862B5"/>
    <w:rsid w:val="00390E12"/>
    <w:rsid w:val="00391F8E"/>
    <w:rsid w:val="00393118"/>
    <w:rsid w:val="00393702"/>
    <w:rsid w:val="00393D1B"/>
    <w:rsid w:val="00394214"/>
    <w:rsid w:val="003947E8"/>
    <w:rsid w:val="00394B1C"/>
    <w:rsid w:val="00395103"/>
    <w:rsid w:val="00395E2F"/>
    <w:rsid w:val="00397447"/>
    <w:rsid w:val="00397579"/>
    <w:rsid w:val="003A060F"/>
    <w:rsid w:val="003A1E8F"/>
    <w:rsid w:val="003A26F5"/>
    <w:rsid w:val="003A3CF4"/>
    <w:rsid w:val="003A4E75"/>
    <w:rsid w:val="003A520D"/>
    <w:rsid w:val="003A5A26"/>
    <w:rsid w:val="003A5AA6"/>
    <w:rsid w:val="003A74B5"/>
    <w:rsid w:val="003B079B"/>
    <w:rsid w:val="003B0DB9"/>
    <w:rsid w:val="003B1D66"/>
    <w:rsid w:val="003B6173"/>
    <w:rsid w:val="003B7BF2"/>
    <w:rsid w:val="003C0B41"/>
    <w:rsid w:val="003C16F9"/>
    <w:rsid w:val="003C2415"/>
    <w:rsid w:val="003C3AF1"/>
    <w:rsid w:val="003C5E1D"/>
    <w:rsid w:val="003C62B7"/>
    <w:rsid w:val="003C6775"/>
    <w:rsid w:val="003C71C0"/>
    <w:rsid w:val="003D0A53"/>
    <w:rsid w:val="003D1D59"/>
    <w:rsid w:val="003D2163"/>
    <w:rsid w:val="003D365B"/>
    <w:rsid w:val="003D3DF4"/>
    <w:rsid w:val="003E0028"/>
    <w:rsid w:val="003E17E1"/>
    <w:rsid w:val="003E1991"/>
    <w:rsid w:val="003E204D"/>
    <w:rsid w:val="003E2413"/>
    <w:rsid w:val="003E26DF"/>
    <w:rsid w:val="003E52C0"/>
    <w:rsid w:val="003E6288"/>
    <w:rsid w:val="003E6984"/>
    <w:rsid w:val="003F0107"/>
    <w:rsid w:val="003F0B41"/>
    <w:rsid w:val="003F11A6"/>
    <w:rsid w:val="003F1739"/>
    <w:rsid w:val="003F1856"/>
    <w:rsid w:val="003F369B"/>
    <w:rsid w:val="003F3DBC"/>
    <w:rsid w:val="003F53C1"/>
    <w:rsid w:val="003F59CC"/>
    <w:rsid w:val="003F74F6"/>
    <w:rsid w:val="00400461"/>
    <w:rsid w:val="00402D41"/>
    <w:rsid w:val="0040314E"/>
    <w:rsid w:val="00403858"/>
    <w:rsid w:val="0040439B"/>
    <w:rsid w:val="00405A97"/>
    <w:rsid w:val="00405E90"/>
    <w:rsid w:val="00405FD5"/>
    <w:rsid w:val="0040696D"/>
    <w:rsid w:val="00406FC6"/>
    <w:rsid w:val="00407803"/>
    <w:rsid w:val="00411F0C"/>
    <w:rsid w:val="00414451"/>
    <w:rsid w:val="00422976"/>
    <w:rsid w:val="00425001"/>
    <w:rsid w:val="004254CD"/>
    <w:rsid w:val="00426425"/>
    <w:rsid w:val="004269F0"/>
    <w:rsid w:val="00427DBB"/>
    <w:rsid w:val="00431E16"/>
    <w:rsid w:val="00433717"/>
    <w:rsid w:val="00435048"/>
    <w:rsid w:val="00435BB8"/>
    <w:rsid w:val="00437937"/>
    <w:rsid w:val="00437DB6"/>
    <w:rsid w:val="004401A2"/>
    <w:rsid w:val="00440ED0"/>
    <w:rsid w:val="00444F2F"/>
    <w:rsid w:val="004543ED"/>
    <w:rsid w:val="00454D80"/>
    <w:rsid w:val="00455F97"/>
    <w:rsid w:val="00456055"/>
    <w:rsid w:val="00457299"/>
    <w:rsid w:val="00460FE3"/>
    <w:rsid w:val="0046173B"/>
    <w:rsid w:val="0046290D"/>
    <w:rsid w:val="00463180"/>
    <w:rsid w:val="00467992"/>
    <w:rsid w:val="0047084E"/>
    <w:rsid w:val="004717B3"/>
    <w:rsid w:val="00471CFB"/>
    <w:rsid w:val="00473C8A"/>
    <w:rsid w:val="004741E2"/>
    <w:rsid w:val="004745A4"/>
    <w:rsid w:val="00475709"/>
    <w:rsid w:val="0047737B"/>
    <w:rsid w:val="00480D02"/>
    <w:rsid w:val="00480D3E"/>
    <w:rsid w:val="00481C64"/>
    <w:rsid w:val="00482286"/>
    <w:rsid w:val="0048352B"/>
    <w:rsid w:val="004861F9"/>
    <w:rsid w:val="0048651C"/>
    <w:rsid w:val="00486CE2"/>
    <w:rsid w:val="0049161B"/>
    <w:rsid w:val="004923AF"/>
    <w:rsid w:val="00494980"/>
    <w:rsid w:val="004962CF"/>
    <w:rsid w:val="00496448"/>
    <w:rsid w:val="004A0312"/>
    <w:rsid w:val="004A0838"/>
    <w:rsid w:val="004A1A78"/>
    <w:rsid w:val="004A1C3D"/>
    <w:rsid w:val="004A28A7"/>
    <w:rsid w:val="004A3326"/>
    <w:rsid w:val="004A3B98"/>
    <w:rsid w:val="004A4238"/>
    <w:rsid w:val="004A60E5"/>
    <w:rsid w:val="004A6D6C"/>
    <w:rsid w:val="004A7310"/>
    <w:rsid w:val="004B0E2F"/>
    <w:rsid w:val="004B3754"/>
    <w:rsid w:val="004B5120"/>
    <w:rsid w:val="004B54BE"/>
    <w:rsid w:val="004B56A4"/>
    <w:rsid w:val="004B5C1A"/>
    <w:rsid w:val="004B6B70"/>
    <w:rsid w:val="004B72CE"/>
    <w:rsid w:val="004B756F"/>
    <w:rsid w:val="004B79C2"/>
    <w:rsid w:val="004B7A56"/>
    <w:rsid w:val="004C1EB4"/>
    <w:rsid w:val="004C3058"/>
    <w:rsid w:val="004C3356"/>
    <w:rsid w:val="004C399F"/>
    <w:rsid w:val="004C53A4"/>
    <w:rsid w:val="004C7C7F"/>
    <w:rsid w:val="004D1DEC"/>
    <w:rsid w:val="004D4098"/>
    <w:rsid w:val="004D4D13"/>
    <w:rsid w:val="004D4F77"/>
    <w:rsid w:val="004D5265"/>
    <w:rsid w:val="004D60C7"/>
    <w:rsid w:val="004D669F"/>
    <w:rsid w:val="004D704F"/>
    <w:rsid w:val="004D769D"/>
    <w:rsid w:val="004D77FA"/>
    <w:rsid w:val="004E254E"/>
    <w:rsid w:val="004E2E55"/>
    <w:rsid w:val="004E3C90"/>
    <w:rsid w:val="004E4373"/>
    <w:rsid w:val="004E467E"/>
    <w:rsid w:val="004E5D5C"/>
    <w:rsid w:val="004E68E8"/>
    <w:rsid w:val="004E6F17"/>
    <w:rsid w:val="004F05B2"/>
    <w:rsid w:val="004F15AB"/>
    <w:rsid w:val="004F1C2C"/>
    <w:rsid w:val="004F1EE1"/>
    <w:rsid w:val="004F1F6C"/>
    <w:rsid w:val="004F2063"/>
    <w:rsid w:val="004F297F"/>
    <w:rsid w:val="004F2B9C"/>
    <w:rsid w:val="004F3A92"/>
    <w:rsid w:val="004F3EB8"/>
    <w:rsid w:val="004F455C"/>
    <w:rsid w:val="004F5D07"/>
    <w:rsid w:val="004F5F7A"/>
    <w:rsid w:val="004F69F2"/>
    <w:rsid w:val="005000D6"/>
    <w:rsid w:val="005029E8"/>
    <w:rsid w:val="005038FC"/>
    <w:rsid w:val="005045D7"/>
    <w:rsid w:val="00506261"/>
    <w:rsid w:val="005062C8"/>
    <w:rsid w:val="00506705"/>
    <w:rsid w:val="00507216"/>
    <w:rsid w:val="00507F2D"/>
    <w:rsid w:val="00510C6A"/>
    <w:rsid w:val="00512B94"/>
    <w:rsid w:val="0051391B"/>
    <w:rsid w:val="00514519"/>
    <w:rsid w:val="00514EFF"/>
    <w:rsid w:val="0051598C"/>
    <w:rsid w:val="005168FA"/>
    <w:rsid w:val="005244B8"/>
    <w:rsid w:val="0052526E"/>
    <w:rsid w:val="00525599"/>
    <w:rsid w:val="0052598B"/>
    <w:rsid w:val="00526FED"/>
    <w:rsid w:val="00527E25"/>
    <w:rsid w:val="00530D27"/>
    <w:rsid w:val="00531E13"/>
    <w:rsid w:val="005325A6"/>
    <w:rsid w:val="005331B9"/>
    <w:rsid w:val="0053360E"/>
    <w:rsid w:val="005336E0"/>
    <w:rsid w:val="00533FB9"/>
    <w:rsid w:val="00534944"/>
    <w:rsid w:val="00534FC6"/>
    <w:rsid w:val="0053508E"/>
    <w:rsid w:val="00536B31"/>
    <w:rsid w:val="005402C6"/>
    <w:rsid w:val="005405E7"/>
    <w:rsid w:val="00540B88"/>
    <w:rsid w:val="00541154"/>
    <w:rsid w:val="00541188"/>
    <w:rsid w:val="00541C30"/>
    <w:rsid w:val="00541E13"/>
    <w:rsid w:val="00541F28"/>
    <w:rsid w:val="005435A8"/>
    <w:rsid w:val="005437BF"/>
    <w:rsid w:val="005445D8"/>
    <w:rsid w:val="00546B60"/>
    <w:rsid w:val="00546C50"/>
    <w:rsid w:val="0055186C"/>
    <w:rsid w:val="005519BF"/>
    <w:rsid w:val="005522E3"/>
    <w:rsid w:val="00552309"/>
    <w:rsid w:val="0056078F"/>
    <w:rsid w:val="00561227"/>
    <w:rsid w:val="0056231C"/>
    <w:rsid w:val="00564016"/>
    <w:rsid w:val="0056519A"/>
    <w:rsid w:val="00566105"/>
    <w:rsid w:val="00566482"/>
    <w:rsid w:val="0056672E"/>
    <w:rsid w:val="005672CC"/>
    <w:rsid w:val="00567BF7"/>
    <w:rsid w:val="00571719"/>
    <w:rsid w:val="005752ED"/>
    <w:rsid w:val="0057626F"/>
    <w:rsid w:val="00576ADF"/>
    <w:rsid w:val="00577194"/>
    <w:rsid w:val="00581842"/>
    <w:rsid w:val="00584BE7"/>
    <w:rsid w:val="00590798"/>
    <w:rsid w:val="00591FAC"/>
    <w:rsid w:val="0059293A"/>
    <w:rsid w:val="00592C2F"/>
    <w:rsid w:val="00593519"/>
    <w:rsid w:val="00593C5D"/>
    <w:rsid w:val="00593F17"/>
    <w:rsid w:val="005940D1"/>
    <w:rsid w:val="00594E48"/>
    <w:rsid w:val="00597632"/>
    <w:rsid w:val="005A0758"/>
    <w:rsid w:val="005A1B15"/>
    <w:rsid w:val="005A3287"/>
    <w:rsid w:val="005A5CB5"/>
    <w:rsid w:val="005A6581"/>
    <w:rsid w:val="005A7082"/>
    <w:rsid w:val="005A73A0"/>
    <w:rsid w:val="005B0665"/>
    <w:rsid w:val="005B0FAC"/>
    <w:rsid w:val="005B3750"/>
    <w:rsid w:val="005B38E6"/>
    <w:rsid w:val="005B4F45"/>
    <w:rsid w:val="005B501A"/>
    <w:rsid w:val="005B508C"/>
    <w:rsid w:val="005C05B9"/>
    <w:rsid w:val="005C0F1D"/>
    <w:rsid w:val="005C459E"/>
    <w:rsid w:val="005C48C5"/>
    <w:rsid w:val="005C6DE1"/>
    <w:rsid w:val="005D13C7"/>
    <w:rsid w:val="005D2B13"/>
    <w:rsid w:val="005D6CB4"/>
    <w:rsid w:val="005D76D6"/>
    <w:rsid w:val="005E2282"/>
    <w:rsid w:val="005E2888"/>
    <w:rsid w:val="005E2CD5"/>
    <w:rsid w:val="005E4B3D"/>
    <w:rsid w:val="005E5FD3"/>
    <w:rsid w:val="005E6E6B"/>
    <w:rsid w:val="005E7412"/>
    <w:rsid w:val="005F0F08"/>
    <w:rsid w:val="005F17DB"/>
    <w:rsid w:val="005F2E7F"/>
    <w:rsid w:val="005F35DD"/>
    <w:rsid w:val="005F3D08"/>
    <w:rsid w:val="005F4250"/>
    <w:rsid w:val="005F42BC"/>
    <w:rsid w:val="005F4786"/>
    <w:rsid w:val="005F4E09"/>
    <w:rsid w:val="005F56E9"/>
    <w:rsid w:val="005F5FD1"/>
    <w:rsid w:val="0060056F"/>
    <w:rsid w:val="00600FF5"/>
    <w:rsid w:val="006014EF"/>
    <w:rsid w:val="00602C7F"/>
    <w:rsid w:val="00604941"/>
    <w:rsid w:val="00605534"/>
    <w:rsid w:val="006065B5"/>
    <w:rsid w:val="0060689A"/>
    <w:rsid w:val="00607589"/>
    <w:rsid w:val="00610074"/>
    <w:rsid w:val="00610B95"/>
    <w:rsid w:val="006125AB"/>
    <w:rsid w:val="00613E1F"/>
    <w:rsid w:val="0061409C"/>
    <w:rsid w:val="00614670"/>
    <w:rsid w:val="00616570"/>
    <w:rsid w:val="0061665B"/>
    <w:rsid w:val="00617032"/>
    <w:rsid w:val="006173A8"/>
    <w:rsid w:val="00620057"/>
    <w:rsid w:val="00620F12"/>
    <w:rsid w:val="00620FAE"/>
    <w:rsid w:val="00621443"/>
    <w:rsid w:val="00622459"/>
    <w:rsid w:val="00624C1C"/>
    <w:rsid w:val="00627462"/>
    <w:rsid w:val="00627978"/>
    <w:rsid w:val="0063017B"/>
    <w:rsid w:val="00630B78"/>
    <w:rsid w:val="0063282D"/>
    <w:rsid w:val="00632B9B"/>
    <w:rsid w:val="00634545"/>
    <w:rsid w:val="00635D40"/>
    <w:rsid w:val="00635E18"/>
    <w:rsid w:val="00640150"/>
    <w:rsid w:val="00640412"/>
    <w:rsid w:val="0064081E"/>
    <w:rsid w:val="00643F39"/>
    <w:rsid w:val="0064489A"/>
    <w:rsid w:val="00644C26"/>
    <w:rsid w:val="006456FB"/>
    <w:rsid w:val="0064611E"/>
    <w:rsid w:val="006500D2"/>
    <w:rsid w:val="006539DB"/>
    <w:rsid w:val="00656BE0"/>
    <w:rsid w:val="00660213"/>
    <w:rsid w:val="00660700"/>
    <w:rsid w:val="00661148"/>
    <w:rsid w:val="006617C9"/>
    <w:rsid w:val="0066235E"/>
    <w:rsid w:val="00662727"/>
    <w:rsid w:val="00663A53"/>
    <w:rsid w:val="00671654"/>
    <w:rsid w:val="00673021"/>
    <w:rsid w:val="00674A25"/>
    <w:rsid w:val="00674CCD"/>
    <w:rsid w:val="00674CCE"/>
    <w:rsid w:val="0067604E"/>
    <w:rsid w:val="006773A0"/>
    <w:rsid w:val="006825A6"/>
    <w:rsid w:val="00685D2D"/>
    <w:rsid w:val="00686F18"/>
    <w:rsid w:val="006911F5"/>
    <w:rsid w:val="006914DB"/>
    <w:rsid w:val="00691AE7"/>
    <w:rsid w:val="00691FD2"/>
    <w:rsid w:val="00693B48"/>
    <w:rsid w:val="00694053"/>
    <w:rsid w:val="00695CF8"/>
    <w:rsid w:val="006969A2"/>
    <w:rsid w:val="006A262E"/>
    <w:rsid w:val="006A2B46"/>
    <w:rsid w:val="006A35D4"/>
    <w:rsid w:val="006B131B"/>
    <w:rsid w:val="006B1952"/>
    <w:rsid w:val="006B2C05"/>
    <w:rsid w:val="006B3AD0"/>
    <w:rsid w:val="006B40CB"/>
    <w:rsid w:val="006B49D1"/>
    <w:rsid w:val="006B6BD9"/>
    <w:rsid w:val="006B70FB"/>
    <w:rsid w:val="006C004D"/>
    <w:rsid w:val="006C080B"/>
    <w:rsid w:val="006C10D5"/>
    <w:rsid w:val="006C4B4A"/>
    <w:rsid w:val="006C542A"/>
    <w:rsid w:val="006C7032"/>
    <w:rsid w:val="006D0740"/>
    <w:rsid w:val="006D0B04"/>
    <w:rsid w:val="006D225A"/>
    <w:rsid w:val="006D25A6"/>
    <w:rsid w:val="006D2EE0"/>
    <w:rsid w:val="006D3D6C"/>
    <w:rsid w:val="006D5162"/>
    <w:rsid w:val="006D6D97"/>
    <w:rsid w:val="006D6DC8"/>
    <w:rsid w:val="006E0E6C"/>
    <w:rsid w:val="006E1764"/>
    <w:rsid w:val="006E247A"/>
    <w:rsid w:val="006E421C"/>
    <w:rsid w:val="006E6025"/>
    <w:rsid w:val="006E61A8"/>
    <w:rsid w:val="006E6C2A"/>
    <w:rsid w:val="006E7827"/>
    <w:rsid w:val="006F01D7"/>
    <w:rsid w:val="006F08C0"/>
    <w:rsid w:val="006F0B11"/>
    <w:rsid w:val="006F0FF2"/>
    <w:rsid w:val="006F15F6"/>
    <w:rsid w:val="006F331C"/>
    <w:rsid w:val="006F3682"/>
    <w:rsid w:val="006F38CA"/>
    <w:rsid w:val="006F3F5F"/>
    <w:rsid w:val="006F6039"/>
    <w:rsid w:val="006F630B"/>
    <w:rsid w:val="006F6B69"/>
    <w:rsid w:val="006F7D0D"/>
    <w:rsid w:val="00702D74"/>
    <w:rsid w:val="0070426C"/>
    <w:rsid w:val="007050E5"/>
    <w:rsid w:val="007055FC"/>
    <w:rsid w:val="007059BA"/>
    <w:rsid w:val="00705A55"/>
    <w:rsid w:val="00706199"/>
    <w:rsid w:val="00706C91"/>
    <w:rsid w:val="007073C0"/>
    <w:rsid w:val="00710743"/>
    <w:rsid w:val="007109E3"/>
    <w:rsid w:val="00711D1F"/>
    <w:rsid w:val="007124CA"/>
    <w:rsid w:val="00712CA4"/>
    <w:rsid w:val="00714FF0"/>
    <w:rsid w:val="00715AFD"/>
    <w:rsid w:val="007162E1"/>
    <w:rsid w:val="0071683D"/>
    <w:rsid w:val="00720187"/>
    <w:rsid w:val="007219AF"/>
    <w:rsid w:val="007227EB"/>
    <w:rsid w:val="00724A9B"/>
    <w:rsid w:val="00726B23"/>
    <w:rsid w:val="0072710E"/>
    <w:rsid w:val="00731EA4"/>
    <w:rsid w:val="00733792"/>
    <w:rsid w:val="00734519"/>
    <w:rsid w:val="007348A0"/>
    <w:rsid w:val="007376E1"/>
    <w:rsid w:val="007405ED"/>
    <w:rsid w:val="00740F0D"/>
    <w:rsid w:val="00741A78"/>
    <w:rsid w:val="0074275F"/>
    <w:rsid w:val="00743026"/>
    <w:rsid w:val="00743EA5"/>
    <w:rsid w:val="00744087"/>
    <w:rsid w:val="0074411E"/>
    <w:rsid w:val="007445D3"/>
    <w:rsid w:val="00744959"/>
    <w:rsid w:val="00745238"/>
    <w:rsid w:val="007456E8"/>
    <w:rsid w:val="0074607A"/>
    <w:rsid w:val="0075295E"/>
    <w:rsid w:val="007530B0"/>
    <w:rsid w:val="007549D1"/>
    <w:rsid w:val="00755785"/>
    <w:rsid w:val="00755B6C"/>
    <w:rsid w:val="007561EC"/>
    <w:rsid w:val="007563FC"/>
    <w:rsid w:val="00761083"/>
    <w:rsid w:val="00761B91"/>
    <w:rsid w:val="007629E9"/>
    <w:rsid w:val="007642B6"/>
    <w:rsid w:val="00766DEA"/>
    <w:rsid w:val="00772262"/>
    <w:rsid w:val="00774B02"/>
    <w:rsid w:val="00776A6E"/>
    <w:rsid w:val="00777330"/>
    <w:rsid w:val="007775D5"/>
    <w:rsid w:val="00777E15"/>
    <w:rsid w:val="00780B67"/>
    <w:rsid w:val="00781296"/>
    <w:rsid w:val="00783FFF"/>
    <w:rsid w:val="00784DB7"/>
    <w:rsid w:val="00785539"/>
    <w:rsid w:val="007911DE"/>
    <w:rsid w:val="00792201"/>
    <w:rsid w:val="007930A2"/>
    <w:rsid w:val="0079375B"/>
    <w:rsid w:val="007949D7"/>
    <w:rsid w:val="007954E9"/>
    <w:rsid w:val="00795AF3"/>
    <w:rsid w:val="00797CD9"/>
    <w:rsid w:val="007A1765"/>
    <w:rsid w:val="007A1A83"/>
    <w:rsid w:val="007A1D65"/>
    <w:rsid w:val="007A28F9"/>
    <w:rsid w:val="007A360B"/>
    <w:rsid w:val="007A3B54"/>
    <w:rsid w:val="007A4254"/>
    <w:rsid w:val="007A46C3"/>
    <w:rsid w:val="007A4ADA"/>
    <w:rsid w:val="007A4C32"/>
    <w:rsid w:val="007A4FC3"/>
    <w:rsid w:val="007A5040"/>
    <w:rsid w:val="007A6155"/>
    <w:rsid w:val="007A6385"/>
    <w:rsid w:val="007A6EDC"/>
    <w:rsid w:val="007A7948"/>
    <w:rsid w:val="007A7A22"/>
    <w:rsid w:val="007B005D"/>
    <w:rsid w:val="007B0317"/>
    <w:rsid w:val="007B06AB"/>
    <w:rsid w:val="007B1318"/>
    <w:rsid w:val="007B648E"/>
    <w:rsid w:val="007B7050"/>
    <w:rsid w:val="007B793A"/>
    <w:rsid w:val="007C03C1"/>
    <w:rsid w:val="007C11AE"/>
    <w:rsid w:val="007C1EF0"/>
    <w:rsid w:val="007C20E2"/>
    <w:rsid w:val="007C7028"/>
    <w:rsid w:val="007C7144"/>
    <w:rsid w:val="007D215C"/>
    <w:rsid w:val="007D3251"/>
    <w:rsid w:val="007D508C"/>
    <w:rsid w:val="007D5144"/>
    <w:rsid w:val="007D6A99"/>
    <w:rsid w:val="007D71F8"/>
    <w:rsid w:val="007D7266"/>
    <w:rsid w:val="007D7B64"/>
    <w:rsid w:val="007E0CB3"/>
    <w:rsid w:val="007E0EE0"/>
    <w:rsid w:val="007E19BA"/>
    <w:rsid w:val="007E1A8A"/>
    <w:rsid w:val="007E2116"/>
    <w:rsid w:val="007E324E"/>
    <w:rsid w:val="007E3D6A"/>
    <w:rsid w:val="007E50AF"/>
    <w:rsid w:val="007E51AB"/>
    <w:rsid w:val="007E6356"/>
    <w:rsid w:val="007F091D"/>
    <w:rsid w:val="007F0FF4"/>
    <w:rsid w:val="007F184F"/>
    <w:rsid w:val="007F2C07"/>
    <w:rsid w:val="007F3E4F"/>
    <w:rsid w:val="007F4078"/>
    <w:rsid w:val="007F41E0"/>
    <w:rsid w:val="007F498F"/>
    <w:rsid w:val="007F51AA"/>
    <w:rsid w:val="007F79E7"/>
    <w:rsid w:val="007F7C7A"/>
    <w:rsid w:val="00801007"/>
    <w:rsid w:val="0080268D"/>
    <w:rsid w:val="00806133"/>
    <w:rsid w:val="00806E12"/>
    <w:rsid w:val="00807BCA"/>
    <w:rsid w:val="00810CA4"/>
    <w:rsid w:val="00810D81"/>
    <w:rsid w:val="008116A1"/>
    <w:rsid w:val="008122FA"/>
    <w:rsid w:val="00813B57"/>
    <w:rsid w:val="00814F9C"/>
    <w:rsid w:val="00816496"/>
    <w:rsid w:val="0081720A"/>
    <w:rsid w:val="008204BB"/>
    <w:rsid w:val="00820C10"/>
    <w:rsid w:val="00821632"/>
    <w:rsid w:val="00823807"/>
    <w:rsid w:val="00823CFE"/>
    <w:rsid w:val="008245C9"/>
    <w:rsid w:val="00825598"/>
    <w:rsid w:val="008279C4"/>
    <w:rsid w:val="008307B5"/>
    <w:rsid w:val="00830B7A"/>
    <w:rsid w:val="008319D0"/>
    <w:rsid w:val="00831E21"/>
    <w:rsid w:val="008333EE"/>
    <w:rsid w:val="0083465B"/>
    <w:rsid w:val="00834AAE"/>
    <w:rsid w:val="008435B4"/>
    <w:rsid w:val="00844C34"/>
    <w:rsid w:val="00844DF2"/>
    <w:rsid w:val="00846170"/>
    <w:rsid w:val="0084796C"/>
    <w:rsid w:val="00850816"/>
    <w:rsid w:val="0085083A"/>
    <w:rsid w:val="008509D8"/>
    <w:rsid w:val="00850EF0"/>
    <w:rsid w:val="00852346"/>
    <w:rsid w:val="00852C37"/>
    <w:rsid w:val="0085300B"/>
    <w:rsid w:val="008531F4"/>
    <w:rsid w:val="00853303"/>
    <w:rsid w:val="0085603F"/>
    <w:rsid w:val="00863974"/>
    <w:rsid w:val="00870352"/>
    <w:rsid w:val="008717F1"/>
    <w:rsid w:val="00872501"/>
    <w:rsid w:val="00873112"/>
    <w:rsid w:val="00873413"/>
    <w:rsid w:val="0087663E"/>
    <w:rsid w:val="00877578"/>
    <w:rsid w:val="008810DA"/>
    <w:rsid w:val="0088129C"/>
    <w:rsid w:val="008814DC"/>
    <w:rsid w:val="00884B0C"/>
    <w:rsid w:val="00885088"/>
    <w:rsid w:val="00885FF5"/>
    <w:rsid w:val="00886E01"/>
    <w:rsid w:val="00887FB1"/>
    <w:rsid w:val="008915DA"/>
    <w:rsid w:val="0089163A"/>
    <w:rsid w:val="0089654C"/>
    <w:rsid w:val="00897750"/>
    <w:rsid w:val="008A1BE5"/>
    <w:rsid w:val="008A3C67"/>
    <w:rsid w:val="008A42DA"/>
    <w:rsid w:val="008A4759"/>
    <w:rsid w:val="008A5142"/>
    <w:rsid w:val="008A7706"/>
    <w:rsid w:val="008A7AEB"/>
    <w:rsid w:val="008A7C94"/>
    <w:rsid w:val="008B0CA9"/>
    <w:rsid w:val="008B30F7"/>
    <w:rsid w:val="008B34EF"/>
    <w:rsid w:val="008B39BB"/>
    <w:rsid w:val="008B4C7B"/>
    <w:rsid w:val="008B514C"/>
    <w:rsid w:val="008B55AF"/>
    <w:rsid w:val="008B6437"/>
    <w:rsid w:val="008B7B8B"/>
    <w:rsid w:val="008C0847"/>
    <w:rsid w:val="008C0EFC"/>
    <w:rsid w:val="008C2EA4"/>
    <w:rsid w:val="008C3C22"/>
    <w:rsid w:val="008C481C"/>
    <w:rsid w:val="008C4EF7"/>
    <w:rsid w:val="008C5263"/>
    <w:rsid w:val="008C6A8A"/>
    <w:rsid w:val="008C7534"/>
    <w:rsid w:val="008C7F0D"/>
    <w:rsid w:val="008D0B23"/>
    <w:rsid w:val="008D2393"/>
    <w:rsid w:val="008D3358"/>
    <w:rsid w:val="008D40BC"/>
    <w:rsid w:val="008D495E"/>
    <w:rsid w:val="008D5CAD"/>
    <w:rsid w:val="008D5F99"/>
    <w:rsid w:val="008D69D8"/>
    <w:rsid w:val="008D7560"/>
    <w:rsid w:val="008E0C0E"/>
    <w:rsid w:val="008E314B"/>
    <w:rsid w:val="008E3B63"/>
    <w:rsid w:val="008E41CE"/>
    <w:rsid w:val="008E527C"/>
    <w:rsid w:val="008E5B71"/>
    <w:rsid w:val="008E5FCE"/>
    <w:rsid w:val="008E6197"/>
    <w:rsid w:val="008E7812"/>
    <w:rsid w:val="008E7A4A"/>
    <w:rsid w:val="008F04A4"/>
    <w:rsid w:val="008F1026"/>
    <w:rsid w:val="008F1BBC"/>
    <w:rsid w:val="008F3C04"/>
    <w:rsid w:val="008F5D41"/>
    <w:rsid w:val="008F6D1B"/>
    <w:rsid w:val="008F7D6D"/>
    <w:rsid w:val="008F7F63"/>
    <w:rsid w:val="00900ED0"/>
    <w:rsid w:val="00900FD4"/>
    <w:rsid w:val="00902035"/>
    <w:rsid w:val="00904F1D"/>
    <w:rsid w:val="00907A38"/>
    <w:rsid w:val="00907A60"/>
    <w:rsid w:val="00907EED"/>
    <w:rsid w:val="009104ED"/>
    <w:rsid w:val="00912045"/>
    <w:rsid w:val="009138AB"/>
    <w:rsid w:val="00914F85"/>
    <w:rsid w:val="009156FA"/>
    <w:rsid w:val="009158C1"/>
    <w:rsid w:val="00922314"/>
    <w:rsid w:val="0092251F"/>
    <w:rsid w:val="00926309"/>
    <w:rsid w:val="00927203"/>
    <w:rsid w:val="009279AC"/>
    <w:rsid w:val="00930C21"/>
    <w:rsid w:val="009326D9"/>
    <w:rsid w:val="00932B0F"/>
    <w:rsid w:val="00933150"/>
    <w:rsid w:val="00936096"/>
    <w:rsid w:val="00936B9A"/>
    <w:rsid w:val="00936CC8"/>
    <w:rsid w:val="00937195"/>
    <w:rsid w:val="009375BA"/>
    <w:rsid w:val="0093799C"/>
    <w:rsid w:val="00937B8E"/>
    <w:rsid w:val="009410A0"/>
    <w:rsid w:val="0094137A"/>
    <w:rsid w:val="0094190C"/>
    <w:rsid w:val="00941C61"/>
    <w:rsid w:val="009438EB"/>
    <w:rsid w:val="009439CB"/>
    <w:rsid w:val="00943E49"/>
    <w:rsid w:val="00945AA5"/>
    <w:rsid w:val="0095038D"/>
    <w:rsid w:val="00951A1D"/>
    <w:rsid w:val="009522C0"/>
    <w:rsid w:val="00953013"/>
    <w:rsid w:val="009546F6"/>
    <w:rsid w:val="00954880"/>
    <w:rsid w:val="00954A4D"/>
    <w:rsid w:val="00954E62"/>
    <w:rsid w:val="0095640A"/>
    <w:rsid w:val="0095773B"/>
    <w:rsid w:val="009577C6"/>
    <w:rsid w:val="009608E3"/>
    <w:rsid w:val="0096232A"/>
    <w:rsid w:val="00963902"/>
    <w:rsid w:val="00964134"/>
    <w:rsid w:val="009648E8"/>
    <w:rsid w:val="00967F41"/>
    <w:rsid w:val="00970139"/>
    <w:rsid w:val="00970260"/>
    <w:rsid w:val="00971BC2"/>
    <w:rsid w:val="00972FE1"/>
    <w:rsid w:val="00973B0E"/>
    <w:rsid w:val="00977CA0"/>
    <w:rsid w:val="009804CE"/>
    <w:rsid w:val="0098057E"/>
    <w:rsid w:val="00980695"/>
    <w:rsid w:val="009808BB"/>
    <w:rsid w:val="009826C2"/>
    <w:rsid w:val="00983982"/>
    <w:rsid w:val="00984383"/>
    <w:rsid w:val="009853F7"/>
    <w:rsid w:val="0098594D"/>
    <w:rsid w:val="00985F10"/>
    <w:rsid w:val="0098608B"/>
    <w:rsid w:val="009867B8"/>
    <w:rsid w:val="00987ECB"/>
    <w:rsid w:val="009928E7"/>
    <w:rsid w:val="00996563"/>
    <w:rsid w:val="00997931"/>
    <w:rsid w:val="009A0EDB"/>
    <w:rsid w:val="009A2587"/>
    <w:rsid w:val="009A43E1"/>
    <w:rsid w:val="009A7B6B"/>
    <w:rsid w:val="009A7C51"/>
    <w:rsid w:val="009A7F03"/>
    <w:rsid w:val="009B13B6"/>
    <w:rsid w:val="009B39ED"/>
    <w:rsid w:val="009B4D59"/>
    <w:rsid w:val="009B5A85"/>
    <w:rsid w:val="009B696C"/>
    <w:rsid w:val="009C0E3F"/>
    <w:rsid w:val="009C22E1"/>
    <w:rsid w:val="009C2B33"/>
    <w:rsid w:val="009C32D9"/>
    <w:rsid w:val="009C5486"/>
    <w:rsid w:val="009C65C5"/>
    <w:rsid w:val="009C76E7"/>
    <w:rsid w:val="009C79FC"/>
    <w:rsid w:val="009C7D2A"/>
    <w:rsid w:val="009D3332"/>
    <w:rsid w:val="009D3AA3"/>
    <w:rsid w:val="009D46C5"/>
    <w:rsid w:val="009D46CC"/>
    <w:rsid w:val="009D5F01"/>
    <w:rsid w:val="009E012C"/>
    <w:rsid w:val="009E03FC"/>
    <w:rsid w:val="009E1C92"/>
    <w:rsid w:val="009E331E"/>
    <w:rsid w:val="009E44CB"/>
    <w:rsid w:val="009E4A2E"/>
    <w:rsid w:val="009E5681"/>
    <w:rsid w:val="009E63F7"/>
    <w:rsid w:val="009E7812"/>
    <w:rsid w:val="009E7D69"/>
    <w:rsid w:val="009F0951"/>
    <w:rsid w:val="009F2713"/>
    <w:rsid w:val="009F2AD9"/>
    <w:rsid w:val="009F322C"/>
    <w:rsid w:val="009F3249"/>
    <w:rsid w:val="009F58F3"/>
    <w:rsid w:val="00A02316"/>
    <w:rsid w:val="00A02521"/>
    <w:rsid w:val="00A0260D"/>
    <w:rsid w:val="00A026FF"/>
    <w:rsid w:val="00A06B10"/>
    <w:rsid w:val="00A06C8E"/>
    <w:rsid w:val="00A078C5"/>
    <w:rsid w:val="00A07B84"/>
    <w:rsid w:val="00A11A92"/>
    <w:rsid w:val="00A12CEE"/>
    <w:rsid w:val="00A1308A"/>
    <w:rsid w:val="00A1439C"/>
    <w:rsid w:val="00A1485D"/>
    <w:rsid w:val="00A14990"/>
    <w:rsid w:val="00A164DC"/>
    <w:rsid w:val="00A1670D"/>
    <w:rsid w:val="00A169B4"/>
    <w:rsid w:val="00A20B2C"/>
    <w:rsid w:val="00A22D4B"/>
    <w:rsid w:val="00A2349F"/>
    <w:rsid w:val="00A242A2"/>
    <w:rsid w:val="00A254A9"/>
    <w:rsid w:val="00A25715"/>
    <w:rsid w:val="00A25E82"/>
    <w:rsid w:val="00A272EA"/>
    <w:rsid w:val="00A27619"/>
    <w:rsid w:val="00A30B87"/>
    <w:rsid w:val="00A32584"/>
    <w:rsid w:val="00A3355D"/>
    <w:rsid w:val="00A33D06"/>
    <w:rsid w:val="00A34AE8"/>
    <w:rsid w:val="00A3572F"/>
    <w:rsid w:val="00A3752A"/>
    <w:rsid w:val="00A37B4A"/>
    <w:rsid w:val="00A37CFC"/>
    <w:rsid w:val="00A37DF8"/>
    <w:rsid w:val="00A37F7C"/>
    <w:rsid w:val="00A40946"/>
    <w:rsid w:val="00A4095F"/>
    <w:rsid w:val="00A40E10"/>
    <w:rsid w:val="00A41097"/>
    <w:rsid w:val="00A4188C"/>
    <w:rsid w:val="00A448A8"/>
    <w:rsid w:val="00A44D1F"/>
    <w:rsid w:val="00A45DEE"/>
    <w:rsid w:val="00A4640F"/>
    <w:rsid w:val="00A47B14"/>
    <w:rsid w:val="00A51C75"/>
    <w:rsid w:val="00A52893"/>
    <w:rsid w:val="00A549BC"/>
    <w:rsid w:val="00A55696"/>
    <w:rsid w:val="00A55E32"/>
    <w:rsid w:val="00A566F4"/>
    <w:rsid w:val="00A5674D"/>
    <w:rsid w:val="00A569D5"/>
    <w:rsid w:val="00A60682"/>
    <w:rsid w:val="00A61805"/>
    <w:rsid w:val="00A6333A"/>
    <w:rsid w:val="00A63351"/>
    <w:rsid w:val="00A633DF"/>
    <w:rsid w:val="00A63F1D"/>
    <w:rsid w:val="00A66083"/>
    <w:rsid w:val="00A670BD"/>
    <w:rsid w:val="00A67EAF"/>
    <w:rsid w:val="00A704A0"/>
    <w:rsid w:val="00A70AEE"/>
    <w:rsid w:val="00A72A36"/>
    <w:rsid w:val="00A72BCF"/>
    <w:rsid w:val="00A737E4"/>
    <w:rsid w:val="00A751F0"/>
    <w:rsid w:val="00A76C8C"/>
    <w:rsid w:val="00A76F32"/>
    <w:rsid w:val="00A77FF2"/>
    <w:rsid w:val="00A810A1"/>
    <w:rsid w:val="00A8161C"/>
    <w:rsid w:val="00A82FD9"/>
    <w:rsid w:val="00A837D8"/>
    <w:rsid w:val="00A84714"/>
    <w:rsid w:val="00A84A57"/>
    <w:rsid w:val="00A84FB7"/>
    <w:rsid w:val="00A875C2"/>
    <w:rsid w:val="00A8762F"/>
    <w:rsid w:val="00A87744"/>
    <w:rsid w:val="00A87E72"/>
    <w:rsid w:val="00A903DF"/>
    <w:rsid w:val="00A9289D"/>
    <w:rsid w:val="00A93D43"/>
    <w:rsid w:val="00A96ADE"/>
    <w:rsid w:val="00AA1427"/>
    <w:rsid w:val="00AA1CF4"/>
    <w:rsid w:val="00AA29B1"/>
    <w:rsid w:val="00AA2F2F"/>
    <w:rsid w:val="00AA3CF7"/>
    <w:rsid w:val="00AA46AE"/>
    <w:rsid w:val="00AA5436"/>
    <w:rsid w:val="00AA5A52"/>
    <w:rsid w:val="00AB00BF"/>
    <w:rsid w:val="00AB27BD"/>
    <w:rsid w:val="00AB32C6"/>
    <w:rsid w:val="00AB62F0"/>
    <w:rsid w:val="00AB76CE"/>
    <w:rsid w:val="00AB7B8B"/>
    <w:rsid w:val="00AC14AD"/>
    <w:rsid w:val="00AC161D"/>
    <w:rsid w:val="00AC2B76"/>
    <w:rsid w:val="00AC2D22"/>
    <w:rsid w:val="00AC3311"/>
    <w:rsid w:val="00AC3D8B"/>
    <w:rsid w:val="00AC3FF7"/>
    <w:rsid w:val="00AD05AE"/>
    <w:rsid w:val="00AD1953"/>
    <w:rsid w:val="00AD27DC"/>
    <w:rsid w:val="00AD3B48"/>
    <w:rsid w:val="00AD41D5"/>
    <w:rsid w:val="00AD4846"/>
    <w:rsid w:val="00AD49B2"/>
    <w:rsid w:val="00AD5E1E"/>
    <w:rsid w:val="00AD5EB6"/>
    <w:rsid w:val="00AD708B"/>
    <w:rsid w:val="00AE0587"/>
    <w:rsid w:val="00AE0F33"/>
    <w:rsid w:val="00AE1FEB"/>
    <w:rsid w:val="00AE2053"/>
    <w:rsid w:val="00AE38F6"/>
    <w:rsid w:val="00AE6509"/>
    <w:rsid w:val="00AF2834"/>
    <w:rsid w:val="00AF41A8"/>
    <w:rsid w:val="00AF483D"/>
    <w:rsid w:val="00AF65AA"/>
    <w:rsid w:val="00AF6F97"/>
    <w:rsid w:val="00AF6FA8"/>
    <w:rsid w:val="00AF75DE"/>
    <w:rsid w:val="00B04E4C"/>
    <w:rsid w:val="00B04F02"/>
    <w:rsid w:val="00B05C6E"/>
    <w:rsid w:val="00B05F5D"/>
    <w:rsid w:val="00B06522"/>
    <w:rsid w:val="00B07421"/>
    <w:rsid w:val="00B07899"/>
    <w:rsid w:val="00B07D36"/>
    <w:rsid w:val="00B11C69"/>
    <w:rsid w:val="00B11D41"/>
    <w:rsid w:val="00B1277F"/>
    <w:rsid w:val="00B12D34"/>
    <w:rsid w:val="00B13CE7"/>
    <w:rsid w:val="00B1418B"/>
    <w:rsid w:val="00B1685D"/>
    <w:rsid w:val="00B16DA1"/>
    <w:rsid w:val="00B175C8"/>
    <w:rsid w:val="00B23D7D"/>
    <w:rsid w:val="00B25921"/>
    <w:rsid w:val="00B26295"/>
    <w:rsid w:val="00B271D1"/>
    <w:rsid w:val="00B2727F"/>
    <w:rsid w:val="00B274F3"/>
    <w:rsid w:val="00B335A5"/>
    <w:rsid w:val="00B3431C"/>
    <w:rsid w:val="00B34BC5"/>
    <w:rsid w:val="00B34D8F"/>
    <w:rsid w:val="00B353A0"/>
    <w:rsid w:val="00B36E36"/>
    <w:rsid w:val="00B40AAF"/>
    <w:rsid w:val="00B41D1C"/>
    <w:rsid w:val="00B430E8"/>
    <w:rsid w:val="00B43CBE"/>
    <w:rsid w:val="00B43F25"/>
    <w:rsid w:val="00B44B38"/>
    <w:rsid w:val="00B465CE"/>
    <w:rsid w:val="00B46AA1"/>
    <w:rsid w:val="00B46E5D"/>
    <w:rsid w:val="00B4755D"/>
    <w:rsid w:val="00B47E52"/>
    <w:rsid w:val="00B50D52"/>
    <w:rsid w:val="00B51270"/>
    <w:rsid w:val="00B5154E"/>
    <w:rsid w:val="00B55DBF"/>
    <w:rsid w:val="00B565C3"/>
    <w:rsid w:val="00B60C8A"/>
    <w:rsid w:val="00B62141"/>
    <w:rsid w:val="00B6270C"/>
    <w:rsid w:val="00B633FB"/>
    <w:rsid w:val="00B651E3"/>
    <w:rsid w:val="00B65312"/>
    <w:rsid w:val="00B6541C"/>
    <w:rsid w:val="00B67980"/>
    <w:rsid w:val="00B7183E"/>
    <w:rsid w:val="00B72334"/>
    <w:rsid w:val="00B72FC6"/>
    <w:rsid w:val="00B74751"/>
    <w:rsid w:val="00B74B2E"/>
    <w:rsid w:val="00B75D31"/>
    <w:rsid w:val="00B7602F"/>
    <w:rsid w:val="00B7641A"/>
    <w:rsid w:val="00B773FC"/>
    <w:rsid w:val="00B81271"/>
    <w:rsid w:val="00B8206A"/>
    <w:rsid w:val="00B82710"/>
    <w:rsid w:val="00B82E13"/>
    <w:rsid w:val="00B8318F"/>
    <w:rsid w:val="00B83AC0"/>
    <w:rsid w:val="00B91410"/>
    <w:rsid w:val="00B945ED"/>
    <w:rsid w:val="00B955C5"/>
    <w:rsid w:val="00B95C40"/>
    <w:rsid w:val="00B96086"/>
    <w:rsid w:val="00B96F40"/>
    <w:rsid w:val="00BA0354"/>
    <w:rsid w:val="00BA2B5F"/>
    <w:rsid w:val="00BA721B"/>
    <w:rsid w:val="00BB0330"/>
    <w:rsid w:val="00BB057E"/>
    <w:rsid w:val="00BB0713"/>
    <w:rsid w:val="00BB3010"/>
    <w:rsid w:val="00BB4ABB"/>
    <w:rsid w:val="00BB4D6D"/>
    <w:rsid w:val="00BB5D15"/>
    <w:rsid w:val="00BB614B"/>
    <w:rsid w:val="00BC0048"/>
    <w:rsid w:val="00BC099A"/>
    <w:rsid w:val="00BC09CB"/>
    <w:rsid w:val="00BC1145"/>
    <w:rsid w:val="00BC13A7"/>
    <w:rsid w:val="00BC25F9"/>
    <w:rsid w:val="00BC3490"/>
    <w:rsid w:val="00BC3510"/>
    <w:rsid w:val="00BC383B"/>
    <w:rsid w:val="00BC4A1F"/>
    <w:rsid w:val="00BC6C1C"/>
    <w:rsid w:val="00BD0675"/>
    <w:rsid w:val="00BD077F"/>
    <w:rsid w:val="00BD0A52"/>
    <w:rsid w:val="00BD210E"/>
    <w:rsid w:val="00BD2A4F"/>
    <w:rsid w:val="00BD2D77"/>
    <w:rsid w:val="00BD4A75"/>
    <w:rsid w:val="00BD4ABC"/>
    <w:rsid w:val="00BD4B1B"/>
    <w:rsid w:val="00BD5D85"/>
    <w:rsid w:val="00BE0B2B"/>
    <w:rsid w:val="00BE14B6"/>
    <w:rsid w:val="00BE3574"/>
    <w:rsid w:val="00BE4C8E"/>
    <w:rsid w:val="00BE51E0"/>
    <w:rsid w:val="00BE600E"/>
    <w:rsid w:val="00BE6578"/>
    <w:rsid w:val="00BE6EA6"/>
    <w:rsid w:val="00BE7A4F"/>
    <w:rsid w:val="00BE7F22"/>
    <w:rsid w:val="00BF00E1"/>
    <w:rsid w:val="00BF074C"/>
    <w:rsid w:val="00BF0C0C"/>
    <w:rsid w:val="00BF0FAB"/>
    <w:rsid w:val="00BF24E5"/>
    <w:rsid w:val="00BF2560"/>
    <w:rsid w:val="00BF26BC"/>
    <w:rsid w:val="00BF2FA7"/>
    <w:rsid w:val="00BF4F7B"/>
    <w:rsid w:val="00BF53BB"/>
    <w:rsid w:val="00C01FC4"/>
    <w:rsid w:val="00C03B09"/>
    <w:rsid w:val="00C06955"/>
    <w:rsid w:val="00C15BCC"/>
    <w:rsid w:val="00C1605D"/>
    <w:rsid w:val="00C1684D"/>
    <w:rsid w:val="00C16D58"/>
    <w:rsid w:val="00C22681"/>
    <w:rsid w:val="00C23D3D"/>
    <w:rsid w:val="00C25340"/>
    <w:rsid w:val="00C30650"/>
    <w:rsid w:val="00C32F67"/>
    <w:rsid w:val="00C33D44"/>
    <w:rsid w:val="00C35D7C"/>
    <w:rsid w:val="00C36225"/>
    <w:rsid w:val="00C36668"/>
    <w:rsid w:val="00C36862"/>
    <w:rsid w:val="00C36CD8"/>
    <w:rsid w:val="00C36E63"/>
    <w:rsid w:val="00C36E80"/>
    <w:rsid w:val="00C37DEC"/>
    <w:rsid w:val="00C408CA"/>
    <w:rsid w:val="00C40DE2"/>
    <w:rsid w:val="00C459C5"/>
    <w:rsid w:val="00C45D0C"/>
    <w:rsid w:val="00C46180"/>
    <w:rsid w:val="00C4659A"/>
    <w:rsid w:val="00C46F24"/>
    <w:rsid w:val="00C51227"/>
    <w:rsid w:val="00C5139D"/>
    <w:rsid w:val="00C515A8"/>
    <w:rsid w:val="00C56B83"/>
    <w:rsid w:val="00C56EFD"/>
    <w:rsid w:val="00C57B88"/>
    <w:rsid w:val="00C6030D"/>
    <w:rsid w:val="00C62C70"/>
    <w:rsid w:val="00C66337"/>
    <w:rsid w:val="00C678E1"/>
    <w:rsid w:val="00C70C29"/>
    <w:rsid w:val="00C7353A"/>
    <w:rsid w:val="00C740F9"/>
    <w:rsid w:val="00C74ADF"/>
    <w:rsid w:val="00C758B3"/>
    <w:rsid w:val="00C804AC"/>
    <w:rsid w:val="00C80920"/>
    <w:rsid w:val="00C811D4"/>
    <w:rsid w:val="00C8142F"/>
    <w:rsid w:val="00C82BC2"/>
    <w:rsid w:val="00C84054"/>
    <w:rsid w:val="00C84593"/>
    <w:rsid w:val="00C853F6"/>
    <w:rsid w:val="00C85813"/>
    <w:rsid w:val="00C86466"/>
    <w:rsid w:val="00C86481"/>
    <w:rsid w:val="00C9048F"/>
    <w:rsid w:val="00C91219"/>
    <w:rsid w:val="00C91CA5"/>
    <w:rsid w:val="00C920E7"/>
    <w:rsid w:val="00C9292E"/>
    <w:rsid w:val="00C92AA4"/>
    <w:rsid w:val="00C92B60"/>
    <w:rsid w:val="00C92DF2"/>
    <w:rsid w:val="00C973A7"/>
    <w:rsid w:val="00C973DC"/>
    <w:rsid w:val="00C977A0"/>
    <w:rsid w:val="00CA0380"/>
    <w:rsid w:val="00CA0AAB"/>
    <w:rsid w:val="00CA0AC2"/>
    <w:rsid w:val="00CA4F4E"/>
    <w:rsid w:val="00CA4FA5"/>
    <w:rsid w:val="00CA5E15"/>
    <w:rsid w:val="00CA7659"/>
    <w:rsid w:val="00CA767F"/>
    <w:rsid w:val="00CB11A4"/>
    <w:rsid w:val="00CB2087"/>
    <w:rsid w:val="00CB277E"/>
    <w:rsid w:val="00CB41D3"/>
    <w:rsid w:val="00CB4707"/>
    <w:rsid w:val="00CB4F5D"/>
    <w:rsid w:val="00CB693F"/>
    <w:rsid w:val="00CB7E85"/>
    <w:rsid w:val="00CC03E4"/>
    <w:rsid w:val="00CC143E"/>
    <w:rsid w:val="00CC2F42"/>
    <w:rsid w:val="00CC41A7"/>
    <w:rsid w:val="00CC4C34"/>
    <w:rsid w:val="00CC77B0"/>
    <w:rsid w:val="00CD0139"/>
    <w:rsid w:val="00CD09EF"/>
    <w:rsid w:val="00CD1075"/>
    <w:rsid w:val="00CD19B4"/>
    <w:rsid w:val="00CD2571"/>
    <w:rsid w:val="00CD31B8"/>
    <w:rsid w:val="00CD3C63"/>
    <w:rsid w:val="00CD4440"/>
    <w:rsid w:val="00CD63D7"/>
    <w:rsid w:val="00CD775F"/>
    <w:rsid w:val="00CD787A"/>
    <w:rsid w:val="00CE0361"/>
    <w:rsid w:val="00CE25E1"/>
    <w:rsid w:val="00CE3CE9"/>
    <w:rsid w:val="00CE4643"/>
    <w:rsid w:val="00CE57BD"/>
    <w:rsid w:val="00CE5C62"/>
    <w:rsid w:val="00CE5E10"/>
    <w:rsid w:val="00CE7BEB"/>
    <w:rsid w:val="00CF05D0"/>
    <w:rsid w:val="00CF05F1"/>
    <w:rsid w:val="00CF0F3E"/>
    <w:rsid w:val="00CF2364"/>
    <w:rsid w:val="00CF2CC7"/>
    <w:rsid w:val="00CF68CE"/>
    <w:rsid w:val="00D01724"/>
    <w:rsid w:val="00D0212A"/>
    <w:rsid w:val="00D02E96"/>
    <w:rsid w:val="00D035CF"/>
    <w:rsid w:val="00D03DCF"/>
    <w:rsid w:val="00D06778"/>
    <w:rsid w:val="00D06E28"/>
    <w:rsid w:val="00D10032"/>
    <w:rsid w:val="00D104BE"/>
    <w:rsid w:val="00D14469"/>
    <w:rsid w:val="00D14C15"/>
    <w:rsid w:val="00D161B7"/>
    <w:rsid w:val="00D16221"/>
    <w:rsid w:val="00D170FE"/>
    <w:rsid w:val="00D17580"/>
    <w:rsid w:val="00D20421"/>
    <w:rsid w:val="00D207E4"/>
    <w:rsid w:val="00D2116F"/>
    <w:rsid w:val="00D23692"/>
    <w:rsid w:val="00D23A67"/>
    <w:rsid w:val="00D23AB8"/>
    <w:rsid w:val="00D25822"/>
    <w:rsid w:val="00D32055"/>
    <w:rsid w:val="00D332F0"/>
    <w:rsid w:val="00D33A27"/>
    <w:rsid w:val="00D370BA"/>
    <w:rsid w:val="00D41B3C"/>
    <w:rsid w:val="00D42709"/>
    <w:rsid w:val="00D43B3C"/>
    <w:rsid w:val="00D45C13"/>
    <w:rsid w:val="00D46DBD"/>
    <w:rsid w:val="00D47814"/>
    <w:rsid w:val="00D47FC4"/>
    <w:rsid w:val="00D5032B"/>
    <w:rsid w:val="00D50502"/>
    <w:rsid w:val="00D516E3"/>
    <w:rsid w:val="00D531F5"/>
    <w:rsid w:val="00D54543"/>
    <w:rsid w:val="00D54D73"/>
    <w:rsid w:val="00D55FA1"/>
    <w:rsid w:val="00D5714E"/>
    <w:rsid w:val="00D60D03"/>
    <w:rsid w:val="00D61843"/>
    <w:rsid w:val="00D620AB"/>
    <w:rsid w:val="00D639CE"/>
    <w:rsid w:val="00D643DE"/>
    <w:rsid w:val="00D707B0"/>
    <w:rsid w:val="00D727BF"/>
    <w:rsid w:val="00D736F5"/>
    <w:rsid w:val="00D73C75"/>
    <w:rsid w:val="00D73FF4"/>
    <w:rsid w:val="00D7516B"/>
    <w:rsid w:val="00D751B8"/>
    <w:rsid w:val="00D75A54"/>
    <w:rsid w:val="00D779AD"/>
    <w:rsid w:val="00D801C3"/>
    <w:rsid w:val="00D8045D"/>
    <w:rsid w:val="00D82CA5"/>
    <w:rsid w:val="00D82DA5"/>
    <w:rsid w:val="00D82EE0"/>
    <w:rsid w:val="00D84202"/>
    <w:rsid w:val="00D85363"/>
    <w:rsid w:val="00D86A85"/>
    <w:rsid w:val="00D909D6"/>
    <w:rsid w:val="00D90B0D"/>
    <w:rsid w:val="00D91644"/>
    <w:rsid w:val="00D918F4"/>
    <w:rsid w:val="00D931C1"/>
    <w:rsid w:val="00D95269"/>
    <w:rsid w:val="00D952B3"/>
    <w:rsid w:val="00D96E8B"/>
    <w:rsid w:val="00DA0925"/>
    <w:rsid w:val="00DA0D15"/>
    <w:rsid w:val="00DA2F5E"/>
    <w:rsid w:val="00DA3276"/>
    <w:rsid w:val="00DA32D7"/>
    <w:rsid w:val="00DA4A4E"/>
    <w:rsid w:val="00DA5AD1"/>
    <w:rsid w:val="00DA60CD"/>
    <w:rsid w:val="00DB00A6"/>
    <w:rsid w:val="00DB02E6"/>
    <w:rsid w:val="00DB1AC1"/>
    <w:rsid w:val="00DB2F4C"/>
    <w:rsid w:val="00DB3544"/>
    <w:rsid w:val="00DB5AAE"/>
    <w:rsid w:val="00DB5CAE"/>
    <w:rsid w:val="00DB5D1B"/>
    <w:rsid w:val="00DB67A2"/>
    <w:rsid w:val="00DB6F47"/>
    <w:rsid w:val="00DB7E86"/>
    <w:rsid w:val="00DC18C6"/>
    <w:rsid w:val="00DC4088"/>
    <w:rsid w:val="00DC4B30"/>
    <w:rsid w:val="00DC54A6"/>
    <w:rsid w:val="00DC54C3"/>
    <w:rsid w:val="00DC5CEB"/>
    <w:rsid w:val="00DC68E9"/>
    <w:rsid w:val="00DD1227"/>
    <w:rsid w:val="00DD25F6"/>
    <w:rsid w:val="00DD2DD2"/>
    <w:rsid w:val="00DD5C7A"/>
    <w:rsid w:val="00DE5A7B"/>
    <w:rsid w:val="00DE7341"/>
    <w:rsid w:val="00DE7AD1"/>
    <w:rsid w:val="00DF095D"/>
    <w:rsid w:val="00DF1147"/>
    <w:rsid w:val="00DF1470"/>
    <w:rsid w:val="00DF2B70"/>
    <w:rsid w:val="00DF3AAA"/>
    <w:rsid w:val="00DF6F0B"/>
    <w:rsid w:val="00DF74F2"/>
    <w:rsid w:val="00DF7855"/>
    <w:rsid w:val="00DF790A"/>
    <w:rsid w:val="00E01734"/>
    <w:rsid w:val="00E01C26"/>
    <w:rsid w:val="00E05ED6"/>
    <w:rsid w:val="00E10C07"/>
    <w:rsid w:val="00E1212B"/>
    <w:rsid w:val="00E1252C"/>
    <w:rsid w:val="00E12BA9"/>
    <w:rsid w:val="00E13449"/>
    <w:rsid w:val="00E159AD"/>
    <w:rsid w:val="00E20C39"/>
    <w:rsid w:val="00E2398B"/>
    <w:rsid w:val="00E27B03"/>
    <w:rsid w:val="00E27D0F"/>
    <w:rsid w:val="00E27F29"/>
    <w:rsid w:val="00E301E7"/>
    <w:rsid w:val="00E32DA5"/>
    <w:rsid w:val="00E35BD2"/>
    <w:rsid w:val="00E402E5"/>
    <w:rsid w:val="00E41D44"/>
    <w:rsid w:val="00E42110"/>
    <w:rsid w:val="00E42368"/>
    <w:rsid w:val="00E42CB6"/>
    <w:rsid w:val="00E43EC1"/>
    <w:rsid w:val="00E450A7"/>
    <w:rsid w:val="00E509E4"/>
    <w:rsid w:val="00E50BE8"/>
    <w:rsid w:val="00E52B7B"/>
    <w:rsid w:val="00E52D77"/>
    <w:rsid w:val="00E534B9"/>
    <w:rsid w:val="00E55D49"/>
    <w:rsid w:val="00E56A08"/>
    <w:rsid w:val="00E56C4B"/>
    <w:rsid w:val="00E56CB1"/>
    <w:rsid w:val="00E57443"/>
    <w:rsid w:val="00E65EF2"/>
    <w:rsid w:val="00E70ABC"/>
    <w:rsid w:val="00E711BF"/>
    <w:rsid w:val="00E71B15"/>
    <w:rsid w:val="00E7230D"/>
    <w:rsid w:val="00E733D7"/>
    <w:rsid w:val="00E740A6"/>
    <w:rsid w:val="00E75339"/>
    <w:rsid w:val="00E76C9C"/>
    <w:rsid w:val="00E7776C"/>
    <w:rsid w:val="00E80D87"/>
    <w:rsid w:val="00E81B9F"/>
    <w:rsid w:val="00E8354D"/>
    <w:rsid w:val="00E85122"/>
    <w:rsid w:val="00E8522E"/>
    <w:rsid w:val="00E85FD0"/>
    <w:rsid w:val="00E87B0F"/>
    <w:rsid w:val="00E9007E"/>
    <w:rsid w:val="00E91DCD"/>
    <w:rsid w:val="00E9358B"/>
    <w:rsid w:val="00E93C00"/>
    <w:rsid w:val="00E94215"/>
    <w:rsid w:val="00E94ADA"/>
    <w:rsid w:val="00E95004"/>
    <w:rsid w:val="00E95C95"/>
    <w:rsid w:val="00E9660E"/>
    <w:rsid w:val="00E97469"/>
    <w:rsid w:val="00EA0852"/>
    <w:rsid w:val="00EA1BCC"/>
    <w:rsid w:val="00EA314A"/>
    <w:rsid w:val="00EA4A35"/>
    <w:rsid w:val="00EA79CB"/>
    <w:rsid w:val="00EA7C15"/>
    <w:rsid w:val="00EB1878"/>
    <w:rsid w:val="00EB193E"/>
    <w:rsid w:val="00EB19CE"/>
    <w:rsid w:val="00EB2081"/>
    <w:rsid w:val="00EB20E1"/>
    <w:rsid w:val="00EB2D40"/>
    <w:rsid w:val="00EB5BB5"/>
    <w:rsid w:val="00EB6643"/>
    <w:rsid w:val="00EB7149"/>
    <w:rsid w:val="00EB71FA"/>
    <w:rsid w:val="00EC057A"/>
    <w:rsid w:val="00EC081A"/>
    <w:rsid w:val="00EC0BF5"/>
    <w:rsid w:val="00EC44C6"/>
    <w:rsid w:val="00EC49E2"/>
    <w:rsid w:val="00EC4B5D"/>
    <w:rsid w:val="00EC560A"/>
    <w:rsid w:val="00EC64E9"/>
    <w:rsid w:val="00EC7FD9"/>
    <w:rsid w:val="00ED1A82"/>
    <w:rsid w:val="00ED1AE4"/>
    <w:rsid w:val="00ED2340"/>
    <w:rsid w:val="00ED4816"/>
    <w:rsid w:val="00ED512C"/>
    <w:rsid w:val="00ED5AA5"/>
    <w:rsid w:val="00ED698B"/>
    <w:rsid w:val="00ED6ADF"/>
    <w:rsid w:val="00EE1503"/>
    <w:rsid w:val="00EE17E2"/>
    <w:rsid w:val="00EE4FBE"/>
    <w:rsid w:val="00EE53CA"/>
    <w:rsid w:val="00EE5BDD"/>
    <w:rsid w:val="00EE5EB4"/>
    <w:rsid w:val="00EE7485"/>
    <w:rsid w:val="00EF08E5"/>
    <w:rsid w:val="00EF0DF2"/>
    <w:rsid w:val="00EF3B18"/>
    <w:rsid w:val="00EF5870"/>
    <w:rsid w:val="00EF6300"/>
    <w:rsid w:val="00EF6462"/>
    <w:rsid w:val="00EF6AD0"/>
    <w:rsid w:val="00F027FE"/>
    <w:rsid w:val="00F032D8"/>
    <w:rsid w:val="00F05A09"/>
    <w:rsid w:val="00F05DEE"/>
    <w:rsid w:val="00F06698"/>
    <w:rsid w:val="00F076A6"/>
    <w:rsid w:val="00F07EFB"/>
    <w:rsid w:val="00F135A7"/>
    <w:rsid w:val="00F162FE"/>
    <w:rsid w:val="00F2084D"/>
    <w:rsid w:val="00F21AD2"/>
    <w:rsid w:val="00F22209"/>
    <w:rsid w:val="00F22403"/>
    <w:rsid w:val="00F23BEA"/>
    <w:rsid w:val="00F23CA0"/>
    <w:rsid w:val="00F25E08"/>
    <w:rsid w:val="00F2793A"/>
    <w:rsid w:val="00F27A49"/>
    <w:rsid w:val="00F30337"/>
    <w:rsid w:val="00F32F0E"/>
    <w:rsid w:val="00F33A54"/>
    <w:rsid w:val="00F35AE1"/>
    <w:rsid w:val="00F35E51"/>
    <w:rsid w:val="00F3628C"/>
    <w:rsid w:val="00F40448"/>
    <w:rsid w:val="00F40DA6"/>
    <w:rsid w:val="00F416AC"/>
    <w:rsid w:val="00F41B68"/>
    <w:rsid w:val="00F41CDC"/>
    <w:rsid w:val="00F41D5E"/>
    <w:rsid w:val="00F44CF5"/>
    <w:rsid w:val="00F50561"/>
    <w:rsid w:val="00F50E59"/>
    <w:rsid w:val="00F51697"/>
    <w:rsid w:val="00F517DB"/>
    <w:rsid w:val="00F52BDA"/>
    <w:rsid w:val="00F5345A"/>
    <w:rsid w:val="00F53506"/>
    <w:rsid w:val="00F54186"/>
    <w:rsid w:val="00F541CB"/>
    <w:rsid w:val="00F5498A"/>
    <w:rsid w:val="00F54CC2"/>
    <w:rsid w:val="00F55998"/>
    <w:rsid w:val="00F55C53"/>
    <w:rsid w:val="00F577AD"/>
    <w:rsid w:val="00F57B19"/>
    <w:rsid w:val="00F57F2F"/>
    <w:rsid w:val="00F61D09"/>
    <w:rsid w:val="00F65341"/>
    <w:rsid w:val="00F659BA"/>
    <w:rsid w:val="00F65F75"/>
    <w:rsid w:val="00F702AB"/>
    <w:rsid w:val="00F751AA"/>
    <w:rsid w:val="00F75778"/>
    <w:rsid w:val="00F7664F"/>
    <w:rsid w:val="00F76BBE"/>
    <w:rsid w:val="00F7738F"/>
    <w:rsid w:val="00F80226"/>
    <w:rsid w:val="00F806F0"/>
    <w:rsid w:val="00F80749"/>
    <w:rsid w:val="00F80F6D"/>
    <w:rsid w:val="00F81751"/>
    <w:rsid w:val="00F82342"/>
    <w:rsid w:val="00F867F7"/>
    <w:rsid w:val="00F87ABE"/>
    <w:rsid w:val="00F903DD"/>
    <w:rsid w:val="00F90768"/>
    <w:rsid w:val="00F90E43"/>
    <w:rsid w:val="00F917E5"/>
    <w:rsid w:val="00F9225B"/>
    <w:rsid w:val="00F94DD8"/>
    <w:rsid w:val="00F96C95"/>
    <w:rsid w:val="00F97174"/>
    <w:rsid w:val="00F979F6"/>
    <w:rsid w:val="00F97A08"/>
    <w:rsid w:val="00F97AE1"/>
    <w:rsid w:val="00FA0908"/>
    <w:rsid w:val="00FA1EC0"/>
    <w:rsid w:val="00FA4AD5"/>
    <w:rsid w:val="00FA4D76"/>
    <w:rsid w:val="00FA7295"/>
    <w:rsid w:val="00FA7FA9"/>
    <w:rsid w:val="00FB0186"/>
    <w:rsid w:val="00FB079D"/>
    <w:rsid w:val="00FB14BC"/>
    <w:rsid w:val="00FB3532"/>
    <w:rsid w:val="00FB4385"/>
    <w:rsid w:val="00FB58FA"/>
    <w:rsid w:val="00FB633A"/>
    <w:rsid w:val="00FB79DF"/>
    <w:rsid w:val="00FC06C4"/>
    <w:rsid w:val="00FC1B6C"/>
    <w:rsid w:val="00FC34B5"/>
    <w:rsid w:val="00FC5107"/>
    <w:rsid w:val="00FC5551"/>
    <w:rsid w:val="00FC5973"/>
    <w:rsid w:val="00FC7EA3"/>
    <w:rsid w:val="00FD0147"/>
    <w:rsid w:val="00FD1B98"/>
    <w:rsid w:val="00FD1E8E"/>
    <w:rsid w:val="00FD5039"/>
    <w:rsid w:val="00FD5394"/>
    <w:rsid w:val="00FD5D1F"/>
    <w:rsid w:val="00FD78B3"/>
    <w:rsid w:val="00FD7919"/>
    <w:rsid w:val="00FD7CEC"/>
    <w:rsid w:val="00FE1302"/>
    <w:rsid w:val="00FE24E4"/>
    <w:rsid w:val="00FE2766"/>
    <w:rsid w:val="00FE38A1"/>
    <w:rsid w:val="00FE3A81"/>
    <w:rsid w:val="00FE4D01"/>
    <w:rsid w:val="00FE4FF3"/>
    <w:rsid w:val="00FE5DDC"/>
    <w:rsid w:val="00FE6225"/>
    <w:rsid w:val="00FE639D"/>
    <w:rsid w:val="00FE684B"/>
    <w:rsid w:val="00FE699B"/>
    <w:rsid w:val="00FE6C35"/>
    <w:rsid w:val="00FF1EA8"/>
    <w:rsid w:val="00FF4839"/>
    <w:rsid w:val="00FF6068"/>
    <w:rsid w:val="00FF6FF0"/>
    <w:rsid w:val="00FF737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12ACEE8"/>
  <w15:docId w15:val="{C307FD48-1E47-4FC1-9677-7D09101E0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70BD"/>
    <w:pPr>
      <w:keepNext/>
      <w:keepLines/>
      <w:spacing w:before="480" w:after="0" w:line="276" w:lineRule="auto"/>
      <w:ind w:left="284" w:hanging="284"/>
      <w:outlineLvl w:val="0"/>
    </w:pPr>
    <w:rPr>
      <w:rFonts w:ascii="Times New Roman" w:eastAsia="Times New Roman" w:hAnsi="Times New Roman" w:cs="Times New Roman"/>
      <w:b/>
      <w:bCs/>
      <w:color w:val="000000"/>
      <w:sz w:val="28"/>
      <w:szCs w:val="28"/>
      <w:lang w:val="en-US" w:eastAsia="ar-SA"/>
    </w:rPr>
  </w:style>
  <w:style w:type="paragraph" w:styleId="Heading2">
    <w:name w:val="heading 2"/>
    <w:basedOn w:val="Normal"/>
    <w:next w:val="Normal"/>
    <w:link w:val="Heading2Char"/>
    <w:uiPriority w:val="9"/>
    <w:unhideWhenUsed/>
    <w:qFormat/>
    <w:rsid w:val="00783FFF"/>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 5"/>
    <w:basedOn w:val="Normal"/>
    <w:link w:val="ListParagraphChar"/>
    <w:uiPriority w:val="34"/>
    <w:qFormat/>
    <w:rsid w:val="00126315"/>
    <w:pPr>
      <w:ind w:left="720"/>
      <w:contextualSpacing/>
    </w:pPr>
  </w:style>
  <w:style w:type="character" w:styleId="CommentReference">
    <w:name w:val="annotation reference"/>
    <w:basedOn w:val="DefaultParagraphFont"/>
    <w:uiPriority w:val="99"/>
    <w:semiHidden/>
    <w:unhideWhenUsed/>
    <w:rsid w:val="004B756F"/>
    <w:rPr>
      <w:sz w:val="16"/>
      <w:szCs w:val="16"/>
    </w:rPr>
  </w:style>
  <w:style w:type="paragraph" w:styleId="CommentText">
    <w:name w:val="annotation text"/>
    <w:basedOn w:val="Normal"/>
    <w:link w:val="CommentTextChar"/>
    <w:uiPriority w:val="99"/>
    <w:unhideWhenUsed/>
    <w:rsid w:val="004B756F"/>
    <w:pPr>
      <w:suppressAutoHyphens/>
      <w:spacing w:after="0" w:line="240" w:lineRule="auto"/>
      <w:ind w:left="284" w:hanging="284"/>
    </w:pPr>
    <w:rPr>
      <w:rFonts w:ascii="Times New Roman" w:eastAsia="Times New Roman" w:hAnsi="Times New Roman" w:cs="Times New Roman"/>
      <w:sz w:val="20"/>
      <w:szCs w:val="20"/>
      <w:lang w:val="en-US" w:eastAsia="ar-SA"/>
    </w:rPr>
  </w:style>
  <w:style w:type="character" w:customStyle="1" w:styleId="CommentTextChar">
    <w:name w:val="Comment Text Char"/>
    <w:basedOn w:val="DefaultParagraphFont"/>
    <w:link w:val="CommentText"/>
    <w:uiPriority w:val="99"/>
    <w:rsid w:val="004B756F"/>
    <w:rPr>
      <w:rFonts w:ascii="Times New Roman" w:eastAsia="Times New Roman" w:hAnsi="Times New Roman" w:cs="Times New Roman"/>
      <w:sz w:val="20"/>
      <w:szCs w:val="20"/>
      <w:lang w:val="en-US" w:eastAsia="ar-SA"/>
    </w:rPr>
  </w:style>
  <w:style w:type="paragraph" w:styleId="BalloonText">
    <w:name w:val="Balloon Text"/>
    <w:basedOn w:val="Normal"/>
    <w:link w:val="BalloonTextChar"/>
    <w:uiPriority w:val="99"/>
    <w:semiHidden/>
    <w:unhideWhenUsed/>
    <w:rsid w:val="004B75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756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B756F"/>
    <w:pPr>
      <w:suppressAutoHyphens w:val="0"/>
      <w:spacing w:after="160"/>
      <w:ind w:left="0" w:firstLine="0"/>
    </w:pPr>
    <w:rPr>
      <w:rFonts w:asciiTheme="minorHAnsi" w:eastAsiaTheme="minorHAnsi" w:hAnsiTheme="minorHAnsi" w:cstheme="minorBidi"/>
      <w:b/>
      <w:bCs/>
      <w:lang w:val="id-ID" w:eastAsia="en-US"/>
    </w:rPr>
  </w:style>
  <w:style w:type="character" w:customStyle="1" w:styleId="CommentSubjectChar">
    <w:name w:val="Comment Subject Char"/>
    <w:basedOn w:val="CommentTextChar"/>
    <w:link w:val="CommentSubject"/>
    <w:uiPriority w:val="99"/>
    <w:semiHidden/>
    <w:rsid w:val="004B756F"/>
    <w:rPr>
      <w:rFonts w:ascii="Times New Roman" w:eastAsia="Times New Roman" w:hAnsi="Times New Roman" w:cs="Times New Roman"/>
      <w:b/>
      <w:bCs/>
      <w:sz w:val="20"/>
      <w:szCs w:val="20"/>
      <w:lang w:val="en-US" w:eastAsia="ar-SA"/>
    </w:rPr>
  </w:style>
  <w:style w:type="character" w:customStyle="1" w:styleId="Heading1Char">
    <w:name w:val="Heading 1 Char"/>
    <w:basedOn w:val="DefaultParagraphFont"/>
    <w:link w:val="Heading1"/>
    <w:uiPriority w:val="9"/>
    <w:rsid w:val="00A670BD"/>
    <w:rPr>
      <w:rFonts w:ascii="Times New Roman" w:eastAsia="Times New Roman" w:hAnsi="Times New Roman" w:cs="Times New Roman"/>
      <w:b/>
      <w:bCs/>
      <w:color w:val="000000"/>
      <w:sz w:val="28"/>
      <w:szCs w:val="28"/>
      <w:lang w:val="en-US" w:eastAsia="ar-SA"/>
    </w:rPr>
  </w:style>
  <w:style w:type="paragraph" w:customStyle="1" w:styleId="Reguler">
    <w:name w:val="Reguler"/>
    <w:basedOn w:val="Normal"/>
    <w:uiPriority w:val="99"/>
    <w:rsid w:val="00A670BD"/>
    <w:pPr>
      <w:spacing w:after="0" w:line="480" w:lineRule="auto"/>
      <w:ind w:left="284" w:hanging="284"/>
    </w:pPr>
    <w:rPr>
      <w:rFonts w:ascii="Times New Roman" w:eastAsia="Times New Roman" w:hAnsi="Times New Roman" w:cs="Times New Roman"/>
      <w:sz w:val="24"/>
      <w:szCs w:val="20"/>
      <w:lang w:val="en-US"/>
    </w:rPr>
  </w:style>
  <w:style w:type="character" w:customStyle="1" w:styleId="a">
    <w:name w:val="a"/>
    <w:basedOn w:val="DefaultParagraphFont"/>
    <w:rsid w:val="00A670BD"/>
  </w:style>
  <w:style w:type="paragraph" w:styleId="BodyText">
    <w:name w:val="Body Text"/>
    <w:basedOn w:val="Normal"/>
    <w:link w:val="BodyTextChar"/>
    <w:rsid w:val="00A670BD"/>
    <w:pPr>
      <w:suppressAutoHyphens/>
      <w:spacing w:after="120" w:line="240" w:lineRule="auto"/>
    </w:pPr>
    <w:rPr>
      <w:rFonts w:ascii="Times New Roman" w:eastAsia="Times New Roman" w:hAnsi="Times New Roman" w:cs="Times New Roman"/>
      <w:sz w:val="24"/>
      <w:szCs w:val="24"/>
      <w:lang w:val="en-US" w:eastAsia="ar-SA"/>
    </w:rPr>
  </w:style>
  <w:style w:type="character" w:customStyle="1" w:styleId="BodyTextChar">
    <w:name w:val="Body Text Char"/>
    <w:basedOn w:val="DefaultParagraphFont"/>
    <w:link w:val="BodyText"/>
    <w:rsid w:val="00A670BD"/>
    <w:rPr>
      <w:rFonts w:ascii="Times New Roman" w:eastAsia="Times New Roman" w:hAnsi="Times New Roman" w:cs="Times New Roman"/>
      <w:sz w:val="24"/>
      <w:szCs w:val="24"/>
      <w:lang w:val="en-US" w:eastAsia="ar-SA"/>
    </w:rPr>
  </w:style>
  <w:style w:type="paragraph" w:styleId="Title">
    <w:name w:val="Title"/>
    <w:basedOn w:val="Normal"/>
    <w:next w:val="Subtitle"/>
    <w:link w:val="TitleChar"/>
    <w:qFormat/>
    <w:rsid w:val="00A670BD"/>
    <w:pPr>
      <w:suppressAutoHyphens/>
      <w:spacing w:after="0" w:line="240" w:lineRule="auto"/>
      <w:jc w:val="center"/>
    </w:pPr>
    <w:rPr>
      <w:rFonts w:ascii="Arial" w:eastAsia="Times New Roman" w:hAnsi="Arial" w:cs="Times New Roman"/>
      <w:b/>
      <w:sz w:val="32"/>
      <w:szCs w:val="36"/>
      <w:u w:val="single"/>
      <w:lang w:val="en-US" w:eastAsia="ar-SA"/>
    </w:rPr>
  </w:style>
  <w:style w:type="character" w:customStyle="1" w:styleId="TitleChar">
    <w:name w:val="Title Char"/>
    <w:basedOn w:val="DefaultParagraphFont"/>
    <w:link w:val="Title"/>
    <w:rsid w:val="00A670BD"/>
    <w:rPr>
      <w:rFonts w:ascii="Arial" w:eastAsia="Times New Roman" w:hAnsi="Arial" w:cs="Times New Roman"/>
      <w:b/>
      <w:sz w:val="32"/>
      <w:szCs w:val="36"/>
      <w:u w:val="single"/>
      <w:lang w:val="en-US" w:eastAsia="ar-SA"/>
    </w:rPr>
  </w:style>
  <w:style w:type="paragraph" w:styleId="Subtitle">
    <w:name w:val="Subtitle"/>
    <w:basedOn w:val="Normal"/>
    <w:next w:val="BodyText"/>
    <w:link w:val="SubtitleChar"/>
    <w:qFormat/>
    <w:rsid w:val="00A670BD"/>
    <w:pPr>
      <w:suppressAutoHyphens/>
      <w:spacing w:after="0" w:line="360" w:lineRule="auto"/>
      <w:jc w:val="center"/>
    </w:pPr>
    <w:rPr>
      <w:rFonts w:ascii="Times New Roman" w:eastAsia="Times New Roman" w:hAnsi="Times New Roman" w:cs="Times New Roman"/>
      <w:sz w:val="28"/>
      <w:szCs w:val="28"/>
      <w:lang w:val="en-US" w:eastAsia="ar-SA"/>
    </w:rPr>
  </w:style>
  <w:style w:type="character" w:customStyle="1" w:styleId="SubtitleChar">
    <w:name w:val="Subtitle Char"/>
    <w:basedOn w:val="DefaultParagraphFont"/>
    <w:link w:val="Subtitle"/>
    <w:rsid w:val="00A670BD"/>
    <w:rPr>
      <w:rFonts w:ascii="Times New Roman" w:eastAsia="Times New Roman" w:hAnsi="Times New Roman" w:cs="Times New Roman"/>
      <w:sz w:val="28"/>
      <w:szCs w:val="28"/>
      <w:lang w:val="en-US" w:eastAsia="ar-SA"/>
    </w:rPr>
  </w:style>
  <w:style w:type="table" w:styleId="TableGrid">
    <w:name w:val="Table Grid"/>
    <w:basedOn w:val="TableNormal"/>
    <w:uiPriority w:val="59"/>
    <w:rsid w:val="00A670BD"/>
    <w:pPr>
      <w:spacing w:after="0" w:line="240" w:lineRule="auto"/>
      <w:ind w:left="850" w:hanging="425"/>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5A07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0758"/>
  </w:style>
  <w:style w:type="paragraph" w:styleId="Footer">
    <w:name w:val="footer"/>
    <w:basedOn w:val="Normal"/>
    <w:link w:val="FooterChar"/>
    <w:uiPriority w:val="99"/>
    <w:unhideWhenUsed/>
    <w:rsid w:val="005A07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0758"/>
  </w:style>
  <w:style w:type="character" w:customStyle="1" w:styleId="ListParagraphChar">
    <w:name w:val="List Paragraph Char"/>
    <w:aliases w:val="Head 5 Char"/>
    <w:link w:val="ListParagraph"/>
    <w:uiPriority w:val="34"/>
    <w:rsid w:val="0023618D"/>
  </w:style>
  <w:style w:type="character" w:customStyle="1" w:styleId="Heading2Char">
    <w:name w:val="Heading 2 Char"/>
    <w:basedOn w:val="DefaultParagraphFont"/>
    <w:link w:val="Heading2"/>
    <w:uiPriority w:val="9"/>
    <w:rsid w:val="00783FFF"/>
    <w:rPr>
      <w:rFonts w:ascii="Times New Roman" w:eastAsiaTheme="majorEastAsia" w:hAnsi="Times New Roman" w:cstheme="majorBidi"/>
      <w:b/>
      <w:color w:val="000000" w:themeColor="text1"/>
      <w:sz w:val="24"/>
      <w:szCs w:val="26"/>
    </w:rPr>
  </w:style>
  <w:style w:type="character" w:styleId="PlaceholderText">
    <w:name w:val="Placeholder Text"/>
    <w:basedOn w:val="DefaultParagraphFont"/>
    <w:uiPriority w:val="99"/>
    <w:semiHidden/>
    <w:rsid w:val="005F17DB"/>
    <w:rPr>
      <w:color w:val="808080"/>
    </w:rPr>
  </w:style>
  <w:style w:type="paragraph" w:styleId="TOCHeading">
    <w:name w:val="TOC Heading"/>
    <w:basedOn w:val="Heading1"/>
    <w:next w:val="Normal"/>
    <w:uiPriority w:val="39"/>
    <w:unhideWhenUsed/>
    <w:qFormat/>
    <w:rsid w:val="00004CE8"/>
    <w:pPr>
      <w:spacing w:before="240" w:line="259" w:lineRule="auto"/>
      <w:ind w:left="0" w:firstLine="0"/>
      <w:outlineLvl w:val="9"/>
    </w:pPr>
    <w:rPr>
      <w:rFonts w:asciiTheme="majorHAnsi" w:eastAsiaTheme="majorEastAsia" w:hAnsiTheme="majorHAnsi" w:cstheme="majorBidi"/>
      <w:b w:val="0"/>
      <w:bCs w:val="0"/>
      <w:color w:val="2E74B5" w:themeColor="accent1" w:themeShade="BF"/>
      <w:sz w:val="32"/>
      <w:szCs w:val="32"/>
      <w:lang w:eastAsia="en-US"/>
    </w:rPr>
  </w:style>
  <w:style w:type="paragraph" w:styleId="TOC1">
    <w:name w:val="toc 1"/>
    <w:basedOn w:val="Normal"/>
    <w:next w:val="Normal"/>
    <w:autoRedefine/>
    <w:uiPriority w:val="39"/>
    <w:unhideWhenUsed/>
    <w:rsid w:val="00004CE8"/>
    <w:pPr>
      <w:spacing w:after="100"/>
    </w:pPr>
  </w:style>
  <w:style w:type="paragraph" w:styleId="TOC2">
    <w:name w:val="toc 2"/>
    <w:basedOn w:val="Normal"/>
    <w:next w:val="Normal"/>
    <w:autoRedefine/>
    <w:uiPriority w:val="39"/>
    <w:unhideWhenUsed/>
    <w:rsid w:val="00004CE8"/>
    <w:pPr>
      <w:spacing w:after="100"/>
      <w:ind w:left="220"/>
    </w:pPr>
  </w:style>
  <w:style w:type="character" w:styleId="Hyperlink">
    <w:name w:val="Hyperlink"/>
    <w:basedOn w:val="DefaultParagraphFont"/>
    <w:uiPriority w:val="99"/>
    <w:unhideWhenUsed/>
    <w:rsid w:val="00004CE8"/>
    <w:rPr>
      <w:color w:val="0563C1" w:themeColor="hyperlink"/>
      <w:u w:val="single"/>
    </w:rPr>
  </w:style>
  <w:style w:type="paragraph" w:styleId="Caption">
    <w:name w:val="caption"/>
    <w:basedOn w:val="Normal"/>
    <w:next w:val="Normal"/>
    <w:link w:val="CaptionChar"/>
    <w:uiPriority w:val="35"/>
    <w:unhideWhenUsed/>
    <w:qFormat/>
    <w:rsid w:val="00CE3CE9"/>
    <w:pPr>
      <w:spacing w:after="200" w:line="240" w:lineRule="auto"/>
    </w:pPr>
    <w:rPr>
      <w:i/>
      <w:iCs/>
      <w:color w:val="44546A" w:themeColor="text2"/>
      <w:sz w:val="18"/>
      <w:szCs w:val="18"/>
    </w:rPr>
  </w:style>
  <w:style w:type="paragraph" w:customStyle="1" w:styleId="Gambar">
    <w:name w:val="Gambar"/>
    <w:basedOn w:val="Caption"/>
    <w:link w:val="GambarChar"/>
    <w:qFormat/>
    <w:rsid w:val="00CE3CE9"/>
    <w:pPr>
      <w:jc w:val="center"/>
    </w:pPr>
    <w:rPr>
      <w:rFonts w:ascii="Times New Roman" w:hAnsi="Times New Roman"/>
      <w:b/>
      <w:i w:val="0"/>
      <w:color w:val="000000" w:themeColor="text1"/>
      <w:sz w:val="24"/>
    </w:rPr>
  </w:style>
  <w:style w:type="paragraph" w:styleId="TableofFigures">
    <w:name w:val="table of figures"/>
    <w:basedOn w:val="Normal"/>
    <w:next w:val="Normal"/>
    <w:uiPriority w:val="99"/>
    <w:unhideWhenUsed/>
    <w:rsid w:val="00CE3CE9"/>
    <w:pPr>
      <w:spacing w:after="0"/>
    </w:pPr>
  </w:style>
  <w:style w:type="character" w:customStyle="1" w:styleId="CaptionChar">
    <w:name w:val="Caption Char"/>
    <w:basedOn w:val="DefaultParagraphFont"/>
    <w:link w:val="Caption"/>
    <w:uiPriority w:val="35"/>
    <w:rsid w:val="00CE3CE9"/>
    <w:rPr>
      <w:i/>
      <w:iCs/>
      <w:color w:val="44546A" w:themeColor="text2"/>
      <w:sz w:val="18"/>
      <w:szCs w:val="18"/>
    </w:rPr>
  </w:style>
  <w:style w:type="character" w:customStyle="1" w:styleId="GambarChar">
    <w:name w:val="Gambar Char"/>
    <w:basedOn w:val="CaptionChar"/>
    <w:link w:val="Gambar"/>
    <w:rsid w:val="00CE3CE9"/>
    <w:rPr>
      <w:rFonts w:ascii="Times New Roman" w:hAnsi="Times New Roman"/>
      <w:b/>
      <w:i w:val="0"/>
      <w:iCs/>
      <w:color w:val="000000" w:themeColor="text1"/>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773620">
      <w:bodyDiv w:val="1"/>
      <w:marLeft w:val="0"/>
      <w:marRight w:val="0"/>
      <w:marTop w:val="0"/>
      <w:marBottom w:val="0"/>
      <w:divBdr>
        <w:top w:val="none" w:sz="0" w:space="0" w:color="auto"/>
        <w:left w:val="none" w:sz="0" w:space="0" w:color="auto"/>
        <w:bottom w:val="none" w:sz="0" w:space="0" w:color="auto"/>
        <w:right w:val="none" w:sz="0" w:space="0" w:color="auto"/>
      </w:divBdr>
    </w:div>
    <w:div w:id="1056273155">
      <w:bodyDiv w:val="1"/>
      <w:marLeft w:val="0"/>
      <w:marRight w:val="0"/>
      <w:marTop w:val="0"/>
      <w:marBottom w:val="0"/>
      <w:divBdr>
        <w:top w:val="none" w:sz="0" w:space="0" w:color="auto"/>
        <w:left w:val="none" w:sz="0" w:space="0" w:color="auto"/>
        <w:bottom w:val="none" w:sz="0" w:space="0" w:color="auto"/>
        <w:right w:val="none" w:sz="0" w:space="0" w:color="auto"/>
      </w:divBdr>
    </w:div>
    <w:div w:id="1578247241">
      <w:bodyDiv w:val="1"/>
      <w:marLeft w:val="0"/>
      <w:marRight w:val="0"/>
      <w:marTop w:val="0"/>
      <w:marBottom w:val="0"/>
      <w:divBdr>
        <w:top w:val="none" w:sz="0" w:space="0" w:color="auto"/>
        <w:left w:val="none" w:sz="0" w:space="0" w:color="auto"/>
        <w:bottom w:val="none" w:sz="0" w:space="0" w:color="auto"/>
        <w:right w:val="none" w:sz="0" w:space="0" w:color="auto"/>
      </w:divBdr>
    </w:div>
    <w:div w:id="1955552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jpe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2.emf"/><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74DB7-391C-4257-89F6-30A12D17E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3</Pages>
  <Words>10720</Words>
  <Characters>61106</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ta</dc:creator>
  <cp:keywords/>
  <dc:description/>
  <cp:lastModifiedBy>Aldila Caesarina</cp:lastModifiedBy>
  <cp:revision>11</cp:revision>
  <cp:lastPrinted>2022-09-18T22:37:00Z</cp:lastPrinted>
  <dcterms:created xsi:type="dcterms:W3CDTF">2022-08-26T03:41:00Z</dcterms:created>
  <dcterms:modified xsi:type="dcterms:W3CDTF">2022-09-18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35043e-95ef-30dd-a5a4-d2ee22b8bd1b</vt:lpwstr>
  </property>
  <property fmtid="{D5CDD505-2E9C-101B-9397-08002B2CF9AE}" pid="4" name="Mendeley Citation Style_1">
    <vt:lpwstr>http://www.zotero.org/styles/apa</vt:lpwstr>
  </property>
</Properties>
</file>